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l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lang w:val="en-GB"/>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the simulation of intelligent behaviour </w:t>
      </w:r>
      <w:r>
        <w:rPr>
          <w:lang w:val="en-GB"/>
        </w:rPr>
        <w:br/>
      </w:r>
      <w:r w:rsidRPr="00F26CA1">
        <w:rPr>
          <w:lang w:val="en-GB"/>
        </w:rPr>
        <w:t xml:space="preserve">of a Non-Player Character </w:t>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1161A2" w:rsidRPr="00F26CA1" w:rsidRDefault="001161A2" w:rsidP="001161A2">
      <w:pPr>
        <w:pStyle w:val="PDCNTR9"/>
        <w:rPr>
          <w:lang w:val="en-GB"/>
        </w:rPr>
      </w:pPr>
      <w:r w:rsidRPr="00F26CA1">
        <w:rPr>
          <w:lang w:val="en-GB"/>
        </w:rPr>
        <w:t>of Examination Committee</w:t>
      </w:r>
    </w:p>
    <w:p w:rsidR="001161A2" w:rsidRPr="00F26CA1" w:rsidRDefault="001161A2" w:rsidP="001161A2">
      <w:pPr>
        <w:pStyle w:val="PDRGTL5"/>
        <w:tabs>
          <w:tab w:val="clear" w:pos="6237"/>
          <w:tab w:val="right" w:pos="9072"/>
        </w:tabs>
        <w:rPr>
          <w:lang w:val="en-GB"/>
        </w:rPr>
      </w:pPr>
      <w:r w:rsidRPr="00F26CA1">
        <w:rPr>
          <w:lang w:val="en-GB"/>
        </w:rPr>
        <w:br w:type="page"/>
      </w: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lang w:val="en-GB"/>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1161A2" w:rsidRPr="00F26CA1" w:rsidRDefault="001161A2" w:rsidP="001161A2">
      <w:pPr>
        <w:pStyle w:val="PDCNTSUBTITLE"/>
        <w:rPr>
          <w:lang w:val="en-GB"/>
        </w:rPr>
      </w:pPr>
      <w:r w:rsidRPr="00F26CA1">
        <w:rPr>
          <w:lang w:val="en-GB"/>
        </w:rPr>
        <w:br w:type="page"/>
      </w:r>
      <w:r w:rsidRPr="00F26CA1">
        <w:rPr>
          <w:lang w:val="en-GB"/>
        </w:rPr>
        <w:lastRenderedPageBreak/>
        <w:t>SUMMARY</w:t>
      </w:r>
    </w:p>
    <w:p w:rsidR="001161A2" w:rsidRPr="00F26CA1" w:rsidRDefault="001161A2" w:rsidP="001161A2">
      <w:pPr>
        <w:pStyle w:val="PDbase"/>
        <w:rPr>
          <w:lang w:val="en-GB"/>
        </w:rPr>
      </w:pPr>
      <w:r w:rsidRPr="00F26CA1">
        <w:rPr>
          <w:lang w:val="en-GB"/>
        </w:rPr>
        <w:t>Summary in English.</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r w:rsidRPr="00F26CA1">
        <w:rPr>
          <w:lang w:val="en-GB"/>
        </w:rPr>
        <w:t xml:space="preserve">Keywords: </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Line"/>
        <w:rPr>
          <w:lang w:val="en-GB"/>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1161A2" w:rsidRPr="003B4C5E" w:rsidRDefault="001161A2" w:rsidP="001161A2">
      <w:pPr>
        <w:pStyle w:val="PDbase"/>
      </w:pPr>
      <w:r w:rsidRPr="003B4C5E">
        <w:t>Streszczenie pracy w języku polskim.</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Default="001161A2" w:rsidP="001161A2">
      <w:pPr>
        <w:pStyle w:val="PDbase"/>
      </w:pPr>
    </w:p>
    <w:p w:rsidR="003B4C5E" w:rsidRPr="003B4C5E" w:rsidRDefault="003B4C5E"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r w:rsidRPr="003B4C5E">
        <w:t xml:space="preserve">Słowa kluczowe: </w:t>
      </w:r>
    </w:p>
    <w:p w:rsidR="00EE50B2" w:rsidRPr="003B4C5E" w:rsidRDefault="00EE50B2" w:rsidP="001161A2">
      <w:pPr>
        <w:ind w:firstLine="0"/>
        <w:rPr>
          <w:lang w:val="pl-PL"/>
        </w:rPr>
        <w:sectPr w:rsidR="00EE50B2" w:rsidRPr="003B4C5E" w:rsidSect="003D6691">
          <w:headerReference w:type="even" r:id="rId10"/>
          <w:headerReference w:type="default" r:id="rId11"/>
          <w:footerReference w:type="first" r:id="rId12"/>
          <w:pgSz w:w="11906" w:h="16838"/>
          <w:pgMar w:top="1417" w:right="1417" w:bottom="1417" w:left="1417" w:header="708" w:footer="708" w:gutter="0"/>
          <w:cols w:space="708"/>
          <w:titlePg/>
          <w:docGrid w:linePitch="360"/>
        </w:sectPr>
      </w:pPr>
    </w:p>
    <w:p w:rsidR="00D23695" w:rsidRPr="003B4C5E" w:rsidRDefault="00D23695" w:rsidP="00EC7C6C">
      <w:pPr>
        <w:rPr>
          <w:lang w:val="pl-PL"/>
        </w:rPr>
      </w:pPr>
    </w:p>
    <w:p w:rsidR="00261EBB" w:rsidRPr="003B4C5E" w:rsidRDefault="00261EBB" w:rsidP="005D38E2">
      <w:pPr>
        <w:pStyle w:val="Sub-sub-section-not-numbered"/>
        <w:rPr>
          <w:lang w:val="pl-PL"/>
        </w:rPr>
      </w:pPr>
      <w:r w:rsidRPr="003B4C5E">
        <w:rPr>
          <w:lang w:val="pl-PL"/>
        </w:rPr>
        <w:t>Global to do</w:t>
      </w:r>
    </w:p>
    <w:p w:rsidR="005569D9" w:rsidRPr="007629FF" w:rsidRDefault="005569D9" w:rsidP="004620C1">
      <w:pPr>
        <w:pStyle w:val="Akapitzlist"/>
        <w:numPr>
          <w:ilvl w:val="0"/>
          <w:numId w:val="9"/>
        </w:numPr>
        <w:rPr>
          <w:lang w:val="pl-PL"/>
        </w:rPr>
      </w:pPr>
      <w:r w:rsidRPr="003B4C5E">
        <w:rPr>
          <w:lang w:val="pl-PL"/>
        </w:rPr>
        <w:t xml:space="preserve">Upewnić się, że poprawnie używam terminu </w:t>
      </w:r>
      <w:r w:rsidRPr="007629FF">
        <w:rPr>
          <w:i/>
          <w:lang w:val="pl-PL"/>
        </w:rPr>
        <w:t>Frame of execution</w:t>
      </w:r>
      <w:r w:rsidRPr="007629FF">
        <w:rPr>
          <w:lang w:val="pl-PL"/>
        </w:rPr>
        <w:t xml:space="preserve"> opisanego w QASE API, </w:t>
      </w:r>
      <w:r w:rsidR="0057283B" w:rsidRPr="007629FF">
        <w:rPr>
          <w:lang w:val="pl-PL"/>
        </w:rPr>
        <w:t xml:space="preserve">p. </w:t>
      </w:r>
      <w:r w:rsidRPr="007629FF">
        <w:rPr>
          <w:lang w:val="pl-PL"/>
        </w:rPr>
        <w:t>4.1.</w:t>
      </w:r>
    </w:p>
    <w:p w:rsidR="00CB7969" w:rsidRPr="007629FF" w:rsidRDefault="009844E2" w:rsidP="004620C1">
      <w:pPr>
        <w:pStyle w:val="Akapitzlist"/>
        <w:numPr>
          <w:ilvl w:val="0"/>
          <w:numId w:val="9"/>
        </w:numPr>
        <w:rPr>
          <w:lang w:val="pl-PL"/>
        </w:rPr>
      </w:pPr>
      <w:r w:rsidRPr="007629FF">
        <w:rPr>
          <w:lang w:val="pl-PL"/>
        </w:rPr>
        <w:t>Nie nadużywać kursywy w navigation plan – dodac glosariusz zamiast tego</w:t>
      </w:r>
      <w:r w:rsidR="00CB7969" w:rsidRPr="007629FF">
        <w:rPr>
          <w:lang w:val="pl-PL"/>
        </w:rPr>
        <w:t>.</w:t>
      </w:r>
    </w:p>
    <w:p w:rsidR="0000004F" w:rsidRPr="007629FF" w:rsidRDefault="0000004F" w:rsidP="004620C1">
      <w:pPr>
        <w:pStyle w:val="Akapitzlist"/>
        <w:numPr>
          <w:ilvl w:val="0"/>
          <w:numId w:val="9"/>
        </w:numPr>
        <w:rPr>
          <w:lang w:val="pl-PL"/>
        </w:rPr>
      </w:pPr>
      <w:r w:rsidRPr="007629FF">
        <w:rPr>
          <w:lang w:val="pl-PL"/>
        </w:rPr>
        <w:t>Dodać gdzieś opis mojej aplikacji ?</w:t>
      </w:r>
    </w:p>
    <w:p w:rsidR="003B4C5E" w:rsidRPr="007629FF" w:rsidRDefault="003B4C5E">
      <w:pPr>
        <w:spacing w:line="276" w:lineRule="auto"/>
        <w:ind w:firstLine="0"/>
        <w:jc w:val="left"/>
        <w:rPr>
          <w:lang w:val="pl-PL"/>
        </w:rPr>
      </w:pPr>
      <w:r w:rsidRPr="007629FF">
        <w:rPr>
          <w:lang w:val="pl-PL"/>
        </w:rPr>
        <w:br w:type="page"/>
      </w:r>
    </w:p>
    <w:sdt>
      <w:sdtPr>
        <w:id w:val="302608689"/>
        <w:docPartObj>
          <w:docPartGallery w:val="Table of Contents"/>
          <w:docPartUnique/>
        </w:docPartObj>
      </w:sdtPr>
      <w:sdtEndPr>
        <w:rPr>
          <w:smallCaps w:val="0"/>
          <w:spacing w:val="0"/>
          <w:sz w:val="24"/>
          <w:szCs w:val="22"/>
          <w:lang w:val="pl-PL"/>
        </w:rPr>
      </w:sdtEndPr>
      <w:sdtContent>
        <w:p w:rsidR="007629FF" w:rsidRDefault="007629FF" w:rsidP="007629FF">
          <w:pPr>
            <w:pStyle w:val="Nagwekspisutreci"/>
            <w:numPr>
              <w:ilvl w:val="0"/>
              <w:numId w:val="0"/>
            </w:numPr>
            <w:ind w:left="431"/>
          </w:pPr>
          <w:r>
            <w:t>Contents</w:t>
          </w:r>
        </w:p>
        <w:p w:rsidR="000742CE" w:rsidRDefault="007629FF">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Pr>
              <w:lang w:val="pl-PL"/>
            </w:rPr>
            <w:instrText xml:space="preserve"> TOC \o "1-3" \h \z \u </w:instrText>
          </w:r>
          <w:r>
            <w:rPr>
              <w:lang w:val="pl-PL"/>
            </w:rPr>
            <w:fldChar w:fldCharType="separate"/>
          </w:r>
          <w:hyperlink w:anchor="_Toc283336332" w:history="1">
            <w:r w:rsidR="000742CE" w:rsidRPr="00875D2B">
              <w:rPr>
                <w:rStyle w:val="Hipercze"/>
                <w:noProof/>
                <w:lang w:val="en-GB"/>
              </w:rPr>
              <w:t>1</w:t>
            </w:r>
            <w:r w:rsidR="000742CE">
              <w:rPr>
                <w:rFonts w:asciiTheme="minorHAnsi" w:eastAsiaTheme="minorEastAsia" w:hAnsiTheme="minorHAnsi" w:cstheme="minorBidi"/>
                <w:noProof/>
                <w:sz w:val="22"/>
                <w:lang w:val="pl-PL" w:eastAsia="pl-PL" w:bidi="ar-SA"/>
              </w:rPr>
              <w:tab/>
            </w:r>
            <w:r w:rsidR="000742CE" w:rsidRPr="00875D2B">
              <w:rPr>
                <w:rStyle w:val="Hipercze"/>
                <w:noProof/>
                <w:lang w:val="en-GB"/>
              </w:rPr>
              <w:t>Introduction</w:t>
            </w:r>
            <w:r w:rsidR="000742CE">
              <w:rPr>
                <w:noProof/>
                <w:webHidden/>
              </w:rPr>
              <w:tab/>
            </w:r>
            <w:r w:rsidR="000742CE">
              <w:rPr>
                <w:noProof/>
                <w:webHidden/>
              </w:rPr>
              <w:fldChar w:fldCharType="begin"/>
            </w:r>
            <w:r w:rsidR="000742CE">
              <w:rPr>
                <w:noProof/>
                <w:webHidden/>
              </w:rPr>
              <w:instrText xml:space="preserve"> PAGEREF _Toc283336332 \h </w:instrText>
            </w:r>
            <w:r w:rsidR="000742CE">
              <w:rPr>
                <w:noProof/>
                <w:webHidden/>
              </w:rPr>
            </w:r>
            <w:r w:rsidR="000742CE">
              <w:rPr>
                <w:noProof/>
                <w:webHidden/>
              </w:rPr>
              <w:fldChar w:fldCharType="separate"/>
            </w:r>
            <w:r w:rsidR="000742CE">
              <w:rPr>
                <w:noProof/>
                <w:webHidden/>
              </w:rPr>
              <w:t>1</w:t>
            </w:r>
            <w:r w:rsidR="000742CE">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33" w:history="1">
            <w:r w:rsidRPr="00875D2B">
              <w:rPr>
                <w:rStyle w:val="Hipercze"/>
                <w:noProof/>
                <w:lang w:val="en-GB"/>
              </w:rPr>
              <w:t>1.1</w:t>
            </w:r>
            <w:r>
              <w:rPr>
                <w:rFonts w:asciiTheme="minorHAnsi" w:eastAsiaTheme="minorEastAsia" w:hAnsiTheme="minorHAnsi" w:cstheme="minorBidi"/>
                <w:noProof/>
                <w:sz w:val="22"/>
                <w:lang w:val="pl-PL" w:eastAsia="pl-PL" w:bidi="ar-SA"/>
              </w:rPr>
              <w:tab/>
            </w:r>
            <w:r w:rsidRPr="00875D2B">
              <w:rPr>
                <w:rStyle w:val="Hipercze"/>
                <w:noProof/>
                <w:lang w:val="en-GB"/>
              </w:rPr>
              <w:t>Artificial Intelligence</w:t>
            </w:r>
            <w:r>
              <w:rPr>
                <w:noProof/>
                <w:webHidden/>
              </w:rPr>
              <w:tab/>
            </w:r>
            <w:r>
              <w:rPr>
                <w:noProof/>
                <w:webHidden/>
              </w:rPr>
              <w:fldChar w:fldCharType="begin"/>
            </w:r>
            <w:r>
              <w:rPr>
                <w:noProof/>
                <w:webHidden/>
              </w:rPr>
              <w:instrText xml:space="preserve"> PAGEREF _Toc283336333 \h </w:instrText>
            </w:r>
            <w:r>
              <w:rPr>
                <w:noProof/>
                <w:webHidden/>
              </w:rPr>
            </w:r>
            <w:r>
              <w:rPr>
                <w:noProof/>
                <w:webHidden/>
              </w:rPr>
              <w:fldChar w:fldCharType="separate"/>
            </w:r>
            <w:r>
              <w:rPr>
                <w:noProof/>
                <w:webHidden/>
              </w:rPr>
              <w:t>1</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34" w:history="1">
            <w:r w:rsidRPr="00875D2B">
              <w:rPr>
                <w:rStyle w:val="Hipercze"/>
                <w:noProof/>
                <w:lang w:val="en-GB"/>
              </w:rPr>
              <w:t>1.2</w:t>
            </w:r>
            <w:r>
              <w:rPr>
                <w:rFonts w:asciiTheme="minorHAnsi" w:eastAsiaTheme="minorEastAsia" w:hAnsiTheme="minorHAnsi" w:cstheme="minorBidi"/>
                <w:noProof/>
                <w:sz w:val="22"/>
                <w:lang w:val="pl-PL" w:eastAsia="pl-PL" w:bidi="ar-SA"/>
              </w:rPr>
              <w:tab/>
            </w:r>
            <w:r w:rsidRPr="00875D2B">
              <w:rPr>
                <w:rStyle w:val="Hipercze"/>
                <w:noProof/>
                <w:lang w:val="en-GB"/>
              </w:rPr>
              <w:t>Computer Games and AI</w:t>
            </w:r>
            <w:r>
              <w:rPr>
                <w:noProof/>
                <w:webHidden/>
              </w:rPr>
              <w:tab/>
            </w:r>
            <w:r>
              <w:rPr>
                <w:noProof/>
                <w:webHidden/>
              </w:rPr>
              <w:fldChar w:fldCharType="begin"/>
            </w:r>
            <w:r>
              <w:rPr>
                <w:noProof/>
                <w:webHidden/>
              </w:rPr>
              <w:instrText xml:space="preserve"> PAGEREF _Toc283336334 \h </w:instrText>
            </w:r>
            <w:r>
              <w:rPr>
                <w:noProof/>
                <w:webHidden/>
              </w:rPr>
            </w:r>
            <w:r>
              <w:rPr>
                <w:noProof/>
                <w:webHidden/>
              </w:rPr>
              <w:fldChar w:fldCharType="separate"/>
            </w:r>
            <w:r>
              <w:rPr>
                <w:noProof/>
                <w:webHidden/>
              </w:rPr>
              <w:t>2</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35" w:history="1">
            <w:r w:rsidRPr="00875D2B">
              <w:rPr>
                <w:rStyle w:val="Hipercze"/>
                <w:noProof/>
                <w:lang w:val="en-GB"/>
              </w:rPr>
              <w:t>1.3</w:t>
            </w:r>
            <w:r>
              <w:rPr>
                <w:rFonts w:asciiTheme="minorHAnsi" w:eastAsiaTheme="minorEastAsia" w:hAnsiTheme="minorHAnsi" w:cstheme="minorBidi"/>
                <w:noProof/>
                <w:sz w:val="22"/>
                <w:lang w:val="pl-PL" w:eastAsia="pl-PL" w:bidi="ar-SA"/>
              </w:rPr>
              <w:tab/>
            </w:r>
            <w:r w:rsidRPr="00875D2B">
              <w:rPr>
                <w:rStyle w:val="Hipercze"/>
                <w:noProof/>
                <w:lang w:val="en-GB"/>
              </w:rPr>
              <w:t>First Person Shooter games</w:t>
            </w:r>
            <w:r>
              <w:rPr>
                <w:noProof/>
                <w:webHidden/>
              </w:rPr>
              <w:tab/>
            </w:r>
            <w:r>
              <w:rPr>
                <w:noProof/>
                <w:webHidden/>
              </w:rPr>
              <w:fldChar w:fldCharType="begin"/>
            </w:r>
            <w:r>
              <w:rPr>
                <w:noProof/>
                <w:webHidden/>
              </w:rPr>
              <w:instrText xml:space="preserve"> PAGEREF _Toc283336335 \h </w:instrText>
            </w:r>
            <w:r>
              <w:rPr>
                <w:noProof/>
                <w:webHidden/>
              </w:rPr>
            </w:r>
            <w:r>
              <w:rPr>
                <w:noProof/>
                <w:webHidden/>
              </w:rPr>
              <w:fldChar w:fldCharType="separate"/>
            </w:r>
            <w:r>
              <w:rPr>
                <w:noProof/>
                <w:webHidden/>
              </w:rPr>
              <w:t>3</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36" w:history="1">
            <w:r w:rsidRPr="00875D2B">
              <w:rPr>
                <w:rStyle w:val="Hipercze"/>
                <w:noProof/>
                <w:lang w:val="en-GB"/>
              </w:rPr>
              <w:t>1.4</w:t>
            </w:r>
            <w:r>
              <w:rPr>
                <w:rFonts w:asciiTheme="minorHAnsi" w:eastAsiaTheme="minorEastAsia" w:hAnsiTheme="minorHAnsi" w:cstheme="minorBidi"/>
                <w:noProof/>
                <w:sz w:val="22"/>
                <w:lang w:val="pl-PL" w:eastAsia="pl-PL" w:bidi="ar-SA"/>
              </w:rPr>
              <w:tab/>
            </w:r>
            <w:r w:rsidRPr="00875D2B">
              <w:rPr>
                <w:rStyle w:val="Hipercze"/>
                <w:noProof/>
                <w:lang w:val="en-GB"/>
              </w:rPr>
              <w:t>Motivation</w:t>
            </w:r>
            <w:r>
              <w:rPr>
                <w:noProof/>
                <w:webHidden/>
              </w:rPr>
              <w:tab/>
            </w:r>
            <w:r>
              <w:rPr>
                <w:noProof/>
                <w:webHidden/>
              </w:rPr>
              <w:fldChar w:fldCharType="begin"/>
            </w:r>
            <w:r>
              <w:rPr>
                <w:noProof/>
                <w:webHidden/>
              </w:rPr>
              <w:instrText xml:space="preserve"> PAGEREF _Toc283336336 \h </w:instrText>
            </w:r>
            <w:r>
              <w:rPr>
                <w:noProof/>
                <w:webHidden/>
              </w:rPr>
            </w:r>
            <w:r>
              <w:rPr>
                <w:noProof/>
                <w:webHidden/>
              </w:rPr>
              <w:fldChar w:fldCharType="separate"/>
            </w:r>
            <w:r>
              <w:rPr>
                <w:noProof/>
                <w:webHidden/>
              </w:rPr>
              <w:t>4</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37" w:history="1">
            <w:r w:rsidRPr="00875D2B">
              <w:rPr>
                <w:rStyle w:val="Hipercze"/>
                <w:noProof/>
                <w:lang w:val="en-GB"/>
              </w:rPr>
              <w:t>1.5</w:t>
            </w:r>
            <w:r>
              <w:rPr>
                <w:rFonts w:asciiTheme="minorHAnsi" w:eastAsiaTheme="minorEastAsia" w:hAnsiTheme="minorHAnsi" w:cstheme="minorBidi"/>
                <w:noProof/>
                <w:sz w:val="22"/>
                <w:lang w:val="pl-PL" w:eastAsia="pl-PL" w:bidi="ar-SA"/>
              </w:rPr>
              <w:tab/>
            </w:r>
            <w:r w:rsidRPr="00875D2B">
              <w:rPr>
                <w:rStyle w:val="Hipercze"/>
                <w:noProof/>
                <w:lang w:val="en-GB"/>
              </w:rPr>
              <w:t>Thesis Overview</w:t>
            </w:r>
            <w:r>
              <w:rPr>
                <w:noProof/>
                <w:webHidden/>
              </w:rPr>
              <w:tab/>
            </w:r>
            <w:r>
              <w:rPr>
                <w:noProof/>
                <w:webHidden/>
              </w:rPr>
              <w:fldChar w:fldCharType="begin"/>
            </w:r>
            <w:r>
              <w:rPr>
                <w:noProof/>
                <w:webHidden/>
              </w:rPr>
              <w:instrText xml:space="preserve"> PAGEREF _Toc283336337 \h </w:instrText>
            </w:r>
            <w:r>
              <w:rPr>
                <w:noProof/>
                <w:webHidden/>
              </w:rPr>
            </w:r>
            <w:r>
              <w:rPr>
                <w:noProof/>
                <w:webHidden/>
              </w:rPr>
              <w:fldChar w:fldCharType="separate"/>
            </w:r>
            <w:r>
              <w:rPr>
                <w:noProof/>
                <w:webHidden/>
              </w:rPr>
              <w:t>4</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38" w:history="1">
            <w:r w:rsidRPr="00875D2B">
              <w:rPr>
                <w:rStyle w:val="Hipercze"/>
                <w:noProof/>
                <w:lang w:val="en-GB"/>
              </w:rPr>
              <w:t>2</w:t>
            </w:r>
            <w:r>
              <w:rPr>
                <w:rFonts w:asciiTheme="minorHAnsi" w:eastAsiaTheme="minorEastAsia" w:hAnsiTheme="minorHAnsi" w:cstheme="minorBidi"/>
                <w:noProof/>
                <w:sz w:val="22"/>
                <w:lang w:val="pl-PL" w:eastAsia="pl-PL" w:bidi="ar-SA"/>
              </w:rPr>
              <w:tab/>
            </w:r>
            <w:r w:rsidRPr="00875D2B">
              <w:rPr>
                <w:rStyle w:val="Hipercze"/>
                <w:noProof/>
                <w:lang w:val="en-GB"/>
              </w:rPr>
              <w:t>Background</w:t>
            </w:r>
            <w:r>
              <w:rPr>
                <w:noProof/>
                <w:webHidden/>
              </w:rPr>
              <w:tab/>
            </w:r>
            <w:r>
              <w:rPr>
                <w:noProof/>
                <w:webHidden/>
              </w:rPr>
              <w:fldChar w:fldCharType="begin"/>
            </w:r>
            <w:r>
              <w:rPr>
                <w:noProof/>
                <w:webHidden/>
              </w:rPr>
              <w:instrText xml:space="preserve"> PAGEREF _Toc283336338 \h </w:instrText>
            </w:r>
            <w:r>
              <w:rPr>
                <w:noProof/>
                <w:webHidden/>
              </w:rPr>
            </w:r>
            <w:r>
              <w:rPr>
                <w:noProof/>
                <w:webHidden/>
              </w:rPr>
              <w:fldChar w:fldCharType="separate"/>
            </w:r>
            <w:r>
              <w:rPr>
                <w:noProof/>
                <w:webHidden/>
              </w:rPr>
              <w:t>6</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39" w:history="1">
            <w:r w:rsidRPr="00875D2B">
              <w:rPr>
                <w:rStyle w:val="Hipercze"/>
                <w:noProof/>
                <w:lang w:val="en-GB"/>
              </w:rPr>
              <w:t>2.1</w:t>
            </w:r>
            <w:r>
              <w:rPr>
                <w:rFonts w:asciiTheme="minorHAnsi" w:eastAsiaTheme="minorEastAsia" w:hAnsiTheme="minorHAnsi" w:cstheme="minorBidi"/>
                <w:noProof/>
                <w:sz w:val="22"/>
                <w:lang w:val="pl-PL" w:eastAsia="pl-PL" w:bidi="ar-SA"/>
              </w:rPr>
              <w:tab/>
            </w:r>
            <w:r w:rsidRPr="00875D2B">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3336339 \h </w:instrText>
            </w:r>
            <w:r>
              <w:rPr>
                <w:noProof/>
                <w:webHidden/>
              </w:rPr>
            </w:r>
            <w:r>
              <w:rPr>
                <w:noProof/>
                <w:webHidden/>
              </w:rPr>
              <w:fldChar w:fldCharType="separate"/>
            </w:r>
            <w:r>
              <w:rPr>
                <w:noProof/>
                <w:webHidden/>
              </w:rPr>
              <w:t>6</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0" w:history="1">
            <w:r w:rsidRPr="00875D2B">
              <w:rPr>
                <w:rStyle w:val="Hipercze"/>
                <w:noProof/>
                <w:lang w:val="en-GB"/>
              </w:rPr>
              <w:t>2.1.1</w:t>
            </w:r>
            <w:r>
              <w:rPr>
                <w:rFonts w:asciiTheme="minorHAnsi" w:eastAsiaTheme="minorEastAsia" w:hAnsiTheme="minorHAnsi" w:cstheme="minorBidi"/>
                <w:noProof/>
                <w:sz w:val="22"/>
                <w:lang w:val="pl-PL" w:eastAsia="pl-PL" w:bidi="ar-SA"/>
              </w:rPr>
              <w:tab/>
            </w:r>
            <w:r w:rsidRPr="00875D2B">
              <w:rPr>
                <w:rStyle w:val="Hipercze"/>
                <w:noProof/>
                <w:lang w:val="en-GB"/>
              </w:rPr>
              <w:t>Bots architecture</w:t>
            </w:r>
            <w:r>
              <w:rPr>
                <w:noProof/>
                <w:webHidden/>
              </w:rPr>
              <w:tab/>
            </w:r>
            <w:r>
              <w:rPr>
                <w:noProof/>
                <w:webHidden/>
              </w:rPr>
              <w:fldChar w:fldCharType="begin"/>
            </w:r>
            <w:r>
              <w:rPr>
                <w:noProof/>
                <w:webHidden/>
              </w:rPr>
              <w:instrText xml:space="preserve"> PAGEREF _Toc283336340 \h </w:instrText>
            </w:r>
            <w:r>
              <w:rPr>
                <w:noProof/>
                <w:webHidden/>
              </w:rPr>
            </w:r>
            <w:r>
              <w:rPr>
                <w:noProof/>
                <w:webHidden/>
              </w:rPr>
              <w:fldChar w:fldCharType="separate"/>
            </w:r>
            <w:r>
              <w:rPr>
                <w:noProof/>
                <w:webHidden/>
              </w:rPr>
              <w:t>6</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1" w:history="1">
            <w:r w:rsidRPr="00875D2B">
              <w:rPr>
                <w:rStyle w:val="Hipercze"/>
                <w:noProof/>
                <w:lang w:val="en-GB"/>
              </w:rPr>
              <w:t>2.1.2</w:t>
            </w:r>
            <w:r>
              <w:rPr>
                <w:rFonts w:asciiTheme="minorHAnsi" w:eastAsiaTheme="minorEastAsia" w:hAnsiTheme="minorHAnsi" w:cstheme="minorBidi"/>
                <w:noProof/>
                <w:sz w:val="22"/>
                <w:lang w:val="pl-PL" w:eastAsia="pl-PL" w:bidi="ar-SA"/>
              </w:rPr>
              <w:tab/>
            </w:r>
            <w:r w:rsidRPr="00875D2B">
              <w:rPr>
                <w:rStyle w:val="Hipercze"/>
                <w:noProof/>
                <w:lang w:val="en-GB"/>
              </w:rPr>
              <w:t>Navigation solutions</w:t>
            </w:r>
            <w:r>
              <w:rPr>
                <w:noProof/>
                <w:webHidden/>
              </w:rPr>
              <w:tab/>
            </w:r>
            <w:r>
              <w:rPr>
                <w:noProof/>
                <w:webHidden/>
              </w:rPr>
              <w:fldChar w:fldCharType="begin"/>
            </w:r>
            <w:r>
              <w:rPr>
                <w:noProof/>
                <w:webHidden/>
              </w:rPr>
              <w:instrText xml:space="preserve"> PAGEREF _Toc283336341 \h </w:instrText>
            </w:r>
            <w:r>
              <w:rPr>
                <w:noProof/>
                <w:webHidden/>
              </w:rPr>
            </w:r>
            <w:r>
              <w:rPr>
                <w:noProof/>
                <w:webHidden/>
              </w:rPr>
              <w:fldChar w:fldCharType="separate"/>
            </w:r>
            <w:r>
              <w:rPr>
                <w:noProof/>
                <w:webHidden/>
              </w:rPr>
              <w:t>8</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2" w:history="1">
            <w:r w:rsidRPr="00875D2B">
              <w:rPr>
                <w:rStyle w:val="Hipercze"/>
                <w:noProof/>
                <w:lang w:val="en-GB"/>
              </w:rPr>
              <w:t>2.1.3</w:t>
            </w:r>
            <w:r>
              <w:rPr>
                <w:rFonts w:asciiTheme="minorHAnsi" w:eastAsiaTheme="minorEastAsia" w:hAnsiTheme="minorHAnsi" w:cstheme="minorBidi"/>
                <w:noProof/>
                <w:sz w:val="22"/>
                <w:lang w:val="pl-PL" w:eastAsia="pl-PL" w:bidi="ar-SA"/>
              </w:rPr>
              <w:tab/>
            </w:r>
            <w:r w:rsidRPr="00875D2B">
              <w:rPr>
                <w:rStyle w:val="Hipercze"/>
                <w:noProof/>
                <w:lang w:val="en-GB"/>
              </w:rPr>
              <w:t>Finite State Machines</w:t>
            </w:r>
            <w:r>
              <w:rPr>
                <w:noProof/>
                <w:webHidden/>
              </w:rPr>
              <w:tab/>
            </w:r>
            <w:r>
              <w:rPr>
                <w:noProof/>
                <w:webHidden/>
              </w:rPr>
              <w:fldChar w:fldCharType="begin"/>
            </w:r>
            <w:r>
              <w:rPr>
                <w:noProof/>
                <w:webHidden/>
              </w:rPr>
              <w:instrText xml:space="preserve"> PAGEREF _Toc283336342 \h </w:instrText>
            </w:r>
            <w:r>
              <w:rPr>
                <w:noProof/>
                <w:webHidden/>
              </w:rPr>
            </w:r>
            <w:r>
              <w:rPr>
                <w:noProof/>
                <w:webHidden/>
              </w:rPr>
              <w:fldChar w:fldCharType="separate"/>
            </w:r>
            <w:r>
              <w:rPr>
                <w:noProof/>
                <w:webHidden/>
              </w:rPr>
              <w:t>11</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3" w:history="1">
            <w:r w:rsidRPr="00875D2B">
              <w:rPr>
                <w:rStyle w:val="Hipercze"/>
                <w:noProof/>
                <w:lang w:val="en-GB"/>
              </w:rPr>
              <w:t>2.1.4</w:t>
            </w:r>
            <w:r>
              <w:rPr>
                <w:rFonts w:asciiTheme="minorHAnsi" w:eastAsiaTheme="minorEastAsia" w:hAnsiTheme="minorHAnsi" w:cstheme="minorBidi"/>
                <w:noProof/>
                <w:sz w:val="22"/>
                <w:lang w:val="pl-PL" w:eastAsia="pl-PL" w:bidi="ar-SA"/>
              </w:rPr>
              <w:tab/>
            </w:r>
            <w:r w:rsidRPr="00875D2B">
              <w:rPr>
                <w:rStyle w:val="Hipercze"/>
                <w:noProof/>
                <w:lang w:val="en-GB"/>
              </w:rPr>
              <w:t>Fuzzy Logic</w:t>
            </w:r>
            <w:r>
              <w:rPr>
                <w:noProof/>
                <w:webHidden/>
              </w:rPr>
              <w:tab/>
            </w:r>
            <w:r>
              <w:rPr>
                <w:noProof/>
                <w:webHidden/>
              </w:rPr>
              <w:fldChar w:fldCharType="begin"/>
            </w:r>
            <w:r>
              <w:rPr>
                <w:noProof/>
                <w:webHidden/>
              </w:rPr>
              <w:instrText xml:space="preserve"> PAGEREF _Toc283336343 \h </w:instrText>
            </w:r>
            <w:r>
              <w:rPr>
                <w:noProof/>
                <w:webHidden/>
              </w:rPr>
            </w:r>
            <w:r>
              <w:rPr>
                <w:noProof/>
                <w:webHidden/>
              </w:rPr>
              <w:fldChar w:fldCharType="separate"/>
            </w:r>
            <w:r>
              <w:rPr>
                <w:noProof/>
                <w:webHidden/>
              </w:rPr>
              <w:t>12</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44" w:history="1">
            <w:r w:rsidRPr="00875D2B">
              <w:rPr>
                <w:rStyle w:val="Hipercze"/>
                <w:noProof/>
                <w:lang w:val="en-GB"/>
              </w:rPr>
              <w:t>2.2</w:t>
            </w:r>
            <w:r>
              <w:rPr>
                <w:rFonts w:asciiTheme="minorHAnsi" w:eastAsiaTheme="minorEastAsia" w:hAnsiTheme="minorHAnsi" w:cstheme="minorBidi"/>
                <w:noProof/>
                <w:sz w:val="22"/>
                <w:lang w:val="pl-PL" w:eastAsia="pl-PL" w:bidi="ar-SA"/>
              </w:rPr>
              <w:tab/>
            </w:r>
            <w:r w:rsidRPr="00875D2B">
              <w:rPr>
                <w:rStyle w:val="Hipercze"/>
                <w:noProof/>
                <w:lang w:val="en-GB"/>
              </w:rPr>
              <w:t>Optimization methods</w:t>
            </w:r>
            <w:r>
              <w:rPr>
                <w:noProof/>
                <w:webHidden/>
              </w:rPr>
              <w:tab/>
            </w:r>
            <w:r>
              <w:rPr>
                <w:noProof/>
                <w:webHidden/>
              </w:rPr>
              <w:fldChar w:fldCharType="begin"/>
            </w:r>
            <w:r>
              <w:rPr>
                <w:noProof/>
                <w:webHidden/>
              </w:rPr>
              <w:instrText xml:space="preserve"> PAGEREF _Toc283336344 \h </w:instrText>
            </w:r>
            <w:r>
              <w:rPr>
                <w:noProof/>
                <w:webHidden/>
              </w:rPr>
            </w:r>
            <w:r>
              <w:rPr>
                <w:noProof/>
                <w:webHidden/>
              </w:rPr>
              <w:fldChar w:fldCharType="separate"/>
            </w:r>
            <w:r>
              <w:rPr>
                <w:noProof/>
                <w:webHidden/>
              </w:rPr>
              <w:t>16</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5" w:history="1">
            <w:r w:rsidRPr="00875D2B">
              <w:rPr>
                <w:rStyle w:val="Hipercze"/>
                <w:noProof/>
                <w:lang w:val="en-GB"/>
              </w:rPr>
              <w:t>2.2.1</w:t>
            </w:r>
            <w:r>
              <w:rPr>
                <w:rFonts w:asciiTheme="minorHAnsi" w:eastAsiaTheme="minorEastAsia" w:hAnsiTheme="minorHAnsi" w:cstheme="minorBidi"/>
                <w:noProof/>
                <w:sz w:val="22"/>
                <w:lang w:val="pl-PL" w:eastAsia="pl-PL" w:bidi="ar-SA"/>
              </w:rPr>
              <w:tab/>
            </w:r>
            <w:r w:rsidRPr="00875D2B">
              <w:rPr>
                <w:rStyle w:val="Hipercze"/>
                <w:noProof/>
                <w:lang w:val="en-GB"/>
              </w:rPr>
              <w:t>Definition</w:t>
            </w:r>
            <w:r>
              <w:rPr>
                <w:noProof/>
                <w:webHidden/>
              </w:rPr>
              <w:tab/>
            </w:r>
            <w:r>
              <w:rPr>
                <w:noProof/>
                <w:webHidden/>
              </w:rPr>
              <w:fldChar w:fldCharType="begin"/>
            </w:r>
            <w:r>
              <w:rPr>
                <w:noProof/>
                <w:webHidden/>
              </w:rPr>
              <w:instrText xml:space="preserve"> PAGEREF _Toc283336345 \h </w:instrText>
            </w:r>
            <w:r>
              <w:rPr>
                <w:noProof/>
                <w:webHidden/>
              </w:rPr>
            </w:r>
            <w:r>
              <w:rPr>
                <w:noProof/>
                <w:webHidden/>
              </w:rPr>
              <w:fldChar w:fldCharType="separate"/>
            </w:r>
            <w:r>
              <w:rPr>
                <w:noProof/>
                <w:webHidden/>
              </w:rPr>
              <w:t>16</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6" w:history="1">
            <w:r w:rsidRPr="00875D2B">
              <w:rPr>
                <w:rStyle w:val="Hipercze"/>
                <w:noProof/>
                <w:lang w:val="en-GB"/>
              </w:rPr>
              <w:t>2.2.2</w:t>
            </w:r>
            <w:r>
              <w:rPr>
                <w:rFonts w:asciiTheme="minorHAnsi" w:eastAsiaTheme="minorEastAsia" w:hAnsiTheme="minorHAnsi" w:cstheme="minorBidi"/>
                <w:noProof/>
                <w:sz w:val="22"/>
                <w:lang w:val="pl-PL" w:eastAsia="pl-PL" w:bidi="ar-SA"/>
              </w:rPr>
              <w:tab/>
            </w:r>
            <w:r w:rsidRPr="00875D2B">
              <w:rPr>
                <w:rStyle w:val="Hipercze"/>
                <w:noProof/>
                <w:lang w:val="en-GB"/>
              </w:rPr>
              <w:t>Stochastic optimization</w:t>
            </w:r>
            <w:r>
              <w:rPr>
                <w:noProof/>
                <w:webHidden/>
              </w:rPr>
              <w:tab/>
            </w:r>
            <w:r>
              <w:rPr>
                <w:noProof/>
                <w:webHidden/>
              </w:rPr>
              <w:fldChar w:fldCharType="begin"/>
            </w:r>
            <w:r>
              <w:rPr>
                <w:noProof/>
                <w:webHidden/>
              </w:rPr>
              <w:instrText xml:space="preserve"> PAGEREF _Toc283336346 \h </w:instrText>
            </w:r>
            <w:r>
              <w:rPr>
                <w:noProof/>
                <w:webHidden/>
              </w:rPr>
            </w:r>
            <w:r>
              <w:rPr>
                <w:noProof/>
                <w:webHidden/>
              </w:rPr>
              <w:fldChar w:fldCharType="separate"/>
            </w:r>
            <w:r>
              <w:rPr>
                <w:noProof/>
                <w:webHidden/>
              </w:rPr>
              <w:t>17</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7" w:history="1">
            <w:r w:rsidRPr="00875D2B">
              <w:rPr>
                <w:rStyle w:val="Hipercze"/>
                <w:noProof/>
                <w:lang w:val="en-GB"/>
              </w:rPr>
              <w:t>2.2.3</w:t>
            </w:r>
            <w:r>
              <w:rPr>
                <w:rFonts w:asciiTheme="minorHAnsi" w:eastAsiaTheme="minorEastAsia" w:hAnsiTheme="minorHAnsi" w:cstheme="minorBidi"/>
                <w:noProof/>
                <w:sz w:val="22"/>
                <w:lang w:val="pl-PL" w:eastAsia="pl-PL" w:bidi="ar-SA"/>
              </w:rPr>
              <w:tab/>
            </w:r>
            <w:r w:rsidRPr="00875D2B">
              <w:rPr>
                <w:rStyle w:val="Hipercze"/>
                <w:noProof/>
                <w:lang w:val="en-GB"/>
              </w:rPr>
              <w:t>Direct random search</w:t>
            </w:r>
            <w:r>
              <w:rPr>
                <w:noProof/>
                <w:webHidden/>
              </w:rPr>
              <w:tab/>
            </w:r>
            <w:r>
              <w:rPr>
                <w:noProof/>
                <w:webHidden/>
              </w:rPr>
              <w:fldChar w:fldCharType="begin"/>
            </w:r>
            <w:r>
              <w:rPr>
                <w:noProof/>
                <w:webHidden/>
              </w:rPr>
              <w:instrText xml:space="preserve"> PAGEREF _Toc283336347 \h </w:instrText>
            </w:r>
            <w:r>
              <w:rPr>
                <w:noProof/>
                <w:webHidden/>
              </w:rPr>
            </w:r>
            <w:r>
              <w:rPr>
                <w:noProof/>
                <w:webHidden/>
              </w:rPr>
              <w:fldChar w:fldCharType="separate"/>
            </w:r>
            <w:r>
              <w:rPr>
                <w:noProof/>
                <w:webHidden/>
              </w:rPr>
              <w:t>19</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8" w:history="1">
            <w:r w:rsidRPr="00875D2B">
              <w:rPr>
                <w:rStyle w:val="Hipercze"/>
                <w:noProof/>
                <w:lang w:val="en-GB"/>
              </w:rPr>
              <w:t>2.2.4</w:t>
            </w:r>
            <w:r>
              <w:rPr>
                <w:rFonts w:asciiTheme="minorHAnsi" w:eastAsiaTheme="minorEastAsia" w:hAnsiTheme="minorHAnsi" w:cstheme="minorBidi"/>
                <w:noProof/>
                <w:sz w:val="22"/>
                <w:lang w:val="pl-PL" w:eastAsia="pl-PL" w:bidi="ar-SA"/>
              </w:rPr>
              <w:tab/>
            </w:r>
            <w:r w:rsidRPr="00875D2B">
              <w:rPr>
                <w:rStyle w:val="Hipercze"/>
                <w:noProof/>
                <w:lang w:val="en-GB"/>
              </w:rPr>
              <w:t>Hill climbing</w:t>
            </w:r>
            <w:r>
              <w:rPr>
                <w:noProof/>
                <w:webHidden/>
              </w:rPr>
              <w:tab/>
            </w:r>
            <w:r>
              <w:rPr>
                <w:noProof/>
                <w:webHidden/>
              </w:rPr>
              <w:fldChar w:fldCharType="begin"/>
            </w:r>
            <w:r>
              <w:rPr>
                <w:noProof/>
                <w:webHidden/>
              </w:rPr>
              <w:instrText xml:space="preserve"> PAGEREF _Toc283336348 \h </w:instrText>
            </w:r>
            <w:r>
              <w:rPr>
                <w:noProof/>
                <w:webHidden/>
              </w:rPr>
            </w:r>
            <w:r>
              <w:rPr>
                <w:noProof/>
                <w:webHidden/>
              </w:rPr>
              <w:fldChar w:fldCharType="separate"/>
            </w:r>
            <w:r>
              <w:rPr>
                <w:noProof/>
                <w:webHidden/>
              </w:rPr>
              <w:t>22</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49" w:history="1">
            <w:r w:rsidRPr="00875D2B">
              <w:rPr>
                <w:rStyle w:val="Hipercze"/>
                <w:noProof/>
                <w:lang w:val="en-GB"/>
              </w:rPr>
              <w:t>2.2.5</w:t>
            </w:r>
            <w:r>
              <w:rPr>
                <w:rFonts w:asciiTheme="minorHAnsi" w:eastAsiaTheme="minorEastAsia" w:hAnsiTheme="minorHAnsi" w:cstheme="minorBidi"/>
                <w:noProof/>
                <w:sz w:val="22"/>
                <w:lang w:val="pl-PL" w:eastAsia="pl-PL" w:bidi="ar-SA"/>
              </w:rPr>
              <w:tab/>
            </w:r>
            <w:r w:rsidRPr="00875D2B">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3336349 \h </w:instrText>
            </w:r>
            <w:r>
              <w:rPr>
                <w:noProof/>
                <w:webHidden/>
              </w:rPr>
            </w:r>
            <w:r>
              <w:rPr>
                <w:noProof/>
                <w:webHidden/>
              </w:rPr>
              <w:fldChar w:fldCharType="separate"/>
            </w:r>
            <w:r>
              <w:rPr>
                <w:noProof/>
                <w:webHidden/>
              </w:rPr>
              <w:t>23</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50" w:history="1">
            <w:r w:rsidRPr="00875D2B">
              <w:rPr>
                <w:rStyle w:val="Hipercze"/>
                <w:noProof/>
                <w:lang w:val="en-GB"/>
              </w:rPr>
              <w:t>2.2.6</w:t>
            </w:r>
            <w:r>
              <w:rPr>
                <w:rFonts w:asciiTheme="minorHAnsi" w:eastAsiaTheme="minorEastAsia" w:hAnsiTheme="minorHAnsi" w:cstheme="minorBidi"/>
                <w:noProof/>
                <w:sz w:val="22"/>
                <w:lang w:val="pl-PL" w:eastAsia="pl-PL" w:bidi="ar-SA"/>
              </w:rPr>
              <w:tab/>
            </w:r>
            <w:r w:rsidRPr="00875D2B">
              <w:rPr>
                <w:rStyle w:val="Hipercze"/>
                <w:noProof/>
                <w:lang w:val="en-GB"/>
              </w:rPr>
              <w:t>Simulated annealing</w:t>
            </w:r>
            <w:r>
              <w:rPr>
                <w:noProof/>
                <w:webHidden/>
              </w:rPr>
              <w:tab/>
            </w:r>
            <w:r>
              <w:rPr>
                <w:noProof/>
                <w:webHidden/>
              </w:rPr>
              <w:fldChar w:fldCharType="begin"/>
            </w:r>
            <w:r>
              <w:rPr>
                <w:noProof/>
                <w:webHidden/>
              </w:rPr>
              <w:instrText xml:space="preserve"> PAGEREF _Toc283336350 \h </w:instrText>
            </w:r>
            <w:r>
              <w:rPr>
                <w:noProof/>
                <w:webHidden/>
              </w:rPr>
            </w:r>
            <w:r>
              <w:rPr>
                <w:noProof/>
                <w:webHidden/>
              </w:rPr>
              <w:fldChar w:fldCharType="separate"/>
            </w:r>
            <w:r>
              <w:rPr>
                <w:noProof/>
                <w:webHidden/>
              </w:rPr>
              <w:t>26</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51" w:history="1">
            <w:r w:rsidRPr="00875D2B">
              <w:rPr>
                <w:rStyle w:val="Hipercze"/>
                <w:noProof/>
                <w:lang w:val="en-GB"/>
              </w:rPr>
              <w:t>2.2.7</w:t>
            </w:r>
            <w:r>
              <w:rPr>
                <w:rFonts w:asciiTheme="minorHAnsi" w:eastAsiaTheme="minorEastAsia" w:hAnsiTheme="minorHAnsi" w:cstheme="minorBidi"/>
                <w:noProof/>
                <w:sz w:val="22"/>
                <w:lang w:val="pl-PL" w:eastAsia="pl-PL" w:bidi="ar-SA"/>
              </w:rPr>
              <w:tab/>
            </w:r>
            <w:r w:rsidRPr="00875D2B">
              <w:rPr>
                <w:rStyle w:val="Hipercze"/>
                <w:noProof/>
                <w:lang w:val="en-GB"/>
              </w:rPr>
              <w:t>Other techniques</w:t>
            </w:r>
            <w:r>
              <w:rPr>
                <w:noProof/>
                <w:webHidden/>
              </w:rPr>
              <w:tab/>
            </w:r>
            <w:r>
              <w:rPr>
                <w:noProof/>
                <w:webHidden/>
              </w:rPr>
              <w:fldChar w:fldCharType="begin"/>
            </w:r>
            <w:r>
              <w:rPr>
                <w:noProof/>
                <w:webHidden/>
              </w:rPr>
              <w:instrText xml:space="preserve"> PAGEREF _Toc283336351 \h </w:instrText>
            </w:r>
            <w:r>
              <w:rPr>
                <w:noProof/>
                <w:webHidden/>
              </w:rPr>
            </w:r>
            <w:r>
              <w:rPr>
                <w:noProof/>
                <w:webHidden/>
              </w:rPr>
              <w:fldChar w:fldCharType="separate"/>
            </w:r>
            <w:r>
              <w:rPr>
                <w:noProof/>
                <w:webHidden/>
              </w:rPr>
              <w:t>29</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52" w:history="1">
            <w:r w:rsidRPr="00875D2B">
              <w:rPr>
                <w:rStyle w:val="Hipercze"/>
                <w:noProof/>
                <w:lang w:val="en-GB"/>
              </w:rPr>
              <w:t>2.3</w:t>
            </w:r>
            <w:r>
              <w:rPr>
                <w:rFonts w:asciiTheme="minorHAnsi" w:eastAsiaTheme="minorEastAsia" w:hAnsiTheme="minorHAnsi" w:cstheme="minorBidi"/>
                <w:noProof/>
                <w:sz w:val="22"/>
                <w:lang w:val="pl-PL" w:eastAsia="pl-PL" w:bidi="ar-SA"/>
              </w:rPr>
              <w:tab/>
            </w:r>
            <w:r w:rsidRPr="00875D2B">
              <w:rPr>
                <w:rStyle w:val="Hipercze"/>
                <w:noProof/>
                <w:lang w:val="en-GB"/>
              </w:rPr>
              <w:t>Quake II</w:t>
            </w:r>
            <w:r>
              <w:rPr>
                <w:noProof/>
                <w:webHidden/>
              </w:rPr>
              <w:tab/>
            </w:r>
            <w:r>
              <w:rPr>
                <w:noProof/>
                <w:webHidden/>
              </w:rPr>
              <w:fldChar w:fldCharType="begin"/>
            </w:r>
            <w:r>
              <w:rPr>
                <w:noProof/>
                <w:webHidden/>
              </w:rPr>
              <w:instrText xml:space="preserve"> PAGEREF _Toc283336352 \h </w:instrText>
            </w:r>
            <w:r>
              <w:rPr>
                <w:noProof/>
                <w:webHidden/>
              </w:rPr>
            </w:r>
            <w:r>
              <w:rPr>
                <w:noProof/>
                <w:webHidden/>
              </w:rPr>
              <w:fldChar w:fldCharType="separate"/>
            </w:r>
            <w:r>
              <w:rPr>
                <w:noProof/>
                <w:webHidden/>
              </w:rPr>
              <w:t>29</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53" w:history="1">
            <w:r w:rsidRPr="00875D2B">
              <w:rPr>
                <w:rStyle w:val="Hipercze"/>
                <w:noProof/>
                <w:lang w:val="en-GB"/>
              </w:rPr>
              <w:t>2.3.1</w:t>
            </w:r>
            <w:r>
              <w:rPr>
                <w:rFonts w:asciiTheme="minorHAnsi" w:eastAsiaTheme="minorEastAsia" w:hAnsiTheme="minorHAnsi" w:cstheme="minorBidi"/>
                <w:noProof/>
                <w:sz w:val="22"/>
                <w:lang w:val="pl-PL" w:eastAsia="pl-PL" w:bidi="ar-SA"/>
              </w:rPr>
              <w:tab/>
            </w:r>
            <w:r w:rsidRPr="00875D2B">
              <w:rPr>
                <w:rStyle w:val="Hipercze"/>
                <w:noProof/>
                <w:lang w:val="en-GB"/>
              </w:rPr>
              <w:t>Quake II deathmatch</w:t>
            </w:r>
            <w:r>
              <w:rPr>
                <w:noProof/>
                <w:webHidden/>
              </w:rPr>
              <w:tab/>
            </w:r>
            <w:r>
              <w:rPr>
                <w:noProof/>
                <w:webHidden/>
              </w:rPr>
              <w:fldChar w:fldCharType="begin"/>
            </w:r>
            <w:r>
              <w:rPr>
                <w:noProof/>
                <w:webHidden/>
              </w:rPr>
              <w:instrText xml:space="preserve"> PAGEREF _Toc283336353 \h </w:instrText>
            </w:r>
            <w:r>
              <w:rPr>
                <w:noProof/>
                <w:webHidden/>
              </w:rPr>
            </w:r>
            <w:r>
              <w:rPr>
                <w:noProof/>
                <w:webHidden/>
              </w:rPr>
              <w:fldChar w:fldCharType="separate"/>
            </w:r>
            <w:r>
              <w:rPr>
                <w:noProof/>
                <w:webHidden/>
              </w:rPr>
              <w:t>30</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54" w:history="1">
            <w:r w:rsidRPr="00875D2B">
              <w:rPr>
                <w:rStyle w:val="Hipercze"/>
                <w:noProof/>
                <w:lang w:val="en-GB"/>
              </w:rPr>
              <w:t>2.3.2</w:t>
            </w:r>
            <w:r>
              <w:rPr>
                <w:rFonts w:asciiTheme="minorHAnsi" w:eastAsiaTheme="minorEastAsia" w:hAnsiTheme="minorHAnsi" w:cstheme="minorBidi"/>
                <w:noProof/>
                <w:sz w:val="22"/>
                <w:lang w:val="pl-PL" w:eastAsia="pl-PL" w:bidi="ar-SA"/>
              </w:rPr>
              <w:tab/>
            </w:r>
            <w:r w:rsidRPr="00875D2B">
              <w:rPr>
                <w:rStyle w:val="Hipercze"/>
                <w:noProof/>
                <w:lang w:val="en-GB"/>
              </w:rPr>
              <w:t>Quake II client-server communication</w:t>
            </w:r>
            <w:r>
              <w:rPr>
                <w:noProof/>
                <w:webHidden/>
              </w:rPr>
              <w:tab/>
            </w:r>
            <w:r>
              <w:rPr>
                <w:noProof/>
                <w:webHidden/>
              </w:rPr>
              <w:fldChar w:fldCharType="begin"/>
            </w:r>
            <w:r>
              <w:rPr>
                <w:noProof/>
                <w:webHidden/>
              </w:rPr>
              <w:instrText xml:space="preserve"> PAGEREF _Toc283336354 \h </w:instrText>
            </w:r>
            <w:r>
              <w:rPr>
                <w:noProof/>
                <w:webHidden/>
              </w:rPr>
            </w:r>
            <w:r>
              <w:rPr>
                <w:noProof/>
                <w:webHidden/>
              </w:rPr>
              <w:fldChar w:fldCharType="separate"/>
            </w:r>
            <w:r>
              <w:rPr>
                <w:noProof/>
                <w:webHidden/>
              </w:rPr>
              <w:t>31</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55" w:history="1">
            <w:r w:rsidRPr="00875D2B">
              <w:rPr>
                <w:rStyle w:val="Hipercze"/>
                <w:noProof/>
                <w:lang w:val="en-GB"/>
              </w:rPr>
              <w:t>2.4</w:t>
            </w:r>
            <w:r>
              <w:rPr>
                <w:rFonts w:asciiTheme="minorHAnsi" w:eastAsiaTheme="minorEastAsia" w:hAnsiTheme="minorHAnsi" w:cstheme="minorBidi"/>
                <w:noProof/>
                <w:sz w:val="22"/>
                <w:lang w:val="pl-PL" w:eastAsia="pl-PL" w:bidi="ar-SA"/>
              </w:rPr>
              <w:tab/>
            </w:r>
            <w:r w:rsidRPr="00875D2B">
              <w:rPr>
                <w:rStyle w:val="Hipercze"/>
                <w:noProof/>
                <w:lang w:val="en-GB"/>
              </w:rPr>
              <w:t>QASE API</w:t>
            </w:r>
            <w:r>
              <w:rPr>
                <w:noProof/>
                <w:webHidden/>
              </w:rPr>
              <w:tab/>
            </w:r>
            <w:r>
              <w:rPr>
                <w:noProof/>
                <w:webHidden/>
              </w:rPr>
              <w:fldChar w:fldCharType="begin"/>
            </w:r>
            <w:r>
              <w:rPr>
                <w:noProof/>
                <w:webHidden/>
              </w:rPr>
              <w:instrText xml:space="preserve"> PAGEREF _Toc283336355 \h </w:instrText>
            </w:r>
            <w:r>
              <w:rPr>
                <w:noProof/>
                <w:webHidden/>
              </w:rPr>
            </w:r>
            <w:r>
              <w:rPr>
                <w:noProof/>
                <w:webHidden/>
              </w:rPr>
              <w:fldChar w:fldCharType="separate"/>
            </w:r>
            <w:r>
              <w:rPr>
                <w:noProof/>
                <w:webHidden/>
              </w:rPr>
              <w:t>31</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56" w:history="1">
            <w:r w:rsidRPr="00875D2B">
              <w:rPr>
                <w:rStyle w:val="Hipercze"/>
                <w:noProof/>
                <w:lang w:val="en-GB"/>
              </w:rPr>
              <w:t>2.5</w:t>
            </w:r>
            <w:r>
              <w:rPr>
                <w:rFonts w:asciiTheme="minorHAnsi" w:eastAsiaTheme="minorEastAsia" w:hAnsiTheme="minorHAnsi" w:cstheme="minorBidi"/>
                <w:noProof/>
                <w:sz w:val="22"/>
                <w:lang w:val="pl-PL" w:eastAsia="pl-PL" w:bidi="ar-SA"/>
              </w:rPr>
              <w:tab/>
            </w:r>
            <w:r w:rsidRPr="00875D2B">
              <w:rPr>
                <w:rStyle w:val="Hipercze"/>
                <w:noProof/>
                <w:lang w:val="en-GB"/>
              </w:rPr>
              <w:t>Eraser bot</w:t>
            </w:r>
            <w:r>
              <w:rPr>
                <w:noProof/>
                <w:webHidden/>
              </w:rPr>
              <w:tab/>
            </w:r>
            <w:r>
              <w:rPr>
                <w:noProof/>
                <w:webHidden/>
              </w:rPr>
              <w:fldChar w:fldCharType="begin"/>
            </w:r>
            <w:r>
              <w:rPr>
                <w:noProof/>
                <w:webHidden/>
              </w:rPr>
              <w:instrText xml:space="preserve"> PAGEREF _Toc283336356 \h </w:instrText>
            </w:r>
            <w:r>
              <w:rPr>
                <w:noProof/>
                <w:webHidden/>
              </w:rPr>
            </w:r>
            <w:r>
              <w:rPr>
                <w:noProof/>
                <w:webHidden/>
              </w:rPr>
              <w:fldChar w:fldCharType="separate"/>
            </w:r>
            <w:r>
              <w:rPr>
                <w:noProof/>
                <w:webHidden/>
              </w:rPr>
              <w:t>32</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57" w:history="1">
            <w:r w:rsidRPr="00875D2B">
              <w:rPr>
                <w:rStyle w:val="Hipercze"/>
                <w:noProof/>
                <w:lang w:val="en-GB"/>
              </w:rPr>
              <w:t>2.6</w:t>
            </w:r>
            <w:r>
              <w:rPr>
                <w:rFonts w:asciiTheme="minorHAnsi" w:eastAsiaTheme="minorEastAsia" w:hAnsiTheme="minorHAnsi" w:cstheme="minorBidi"/>
                <w:noProof/>
                <w:sz w:val="22"/>
                <w:lang w:val="pl-PL" w:eastAsia="pl-PL" w:bidi="ar-SA"/>
              </w:rPr>
              <w:tab/>
            </w:r>
            <w:r w:rsidRPr="00875D2B">
              <w:rPr>
                <w:rStyle w:val="Hipercze"/>
                <w:noProof/>
                <w:lang w:val="en-GB"/>
              </w:rPr>
              <w:t>Related work</w:t>
            </w:r>
            <w:r>
              <w:rPr>
                <w:noProof/>
                <w:webHidden/>
              </w:rPr>
              <w:tab/>
            </w:r>
            <w:r>
              <w:rPr>
                <w:noProof/>
                <w:webHidden/>
              </w:rPr>
              <w:fldChar w:fldCharType="begin"/>
            </w:r>
            <w:r>
              <w:rPr>
                <w:noProof/>
                <w:webHidden/>
              </w:rPr>
              <w:instrText xml:space="preserve"> PAGEREF _Toc283336357 \h </w:instrText>
            </w:r>
            <w:r>
              <w:rPr>
                <w:noProof/>
                <w:webHidden/>
              </w:rPr>
            </w:r>
            <w:r>
              <w:rPr>
                <w:noProof/>
                <w:webHidden/>
              </w:rPr>
              <w:fldChar w:fldCharType="separate"/>
            </w:r>
            <w:r>
              <w:rPr>
                <w:noProof/>
                <w:webHidden/>
              </w:rPr>
              <w:t>33</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58" w:history="1">
            <w:r w:rsidRPr="00875D2B">
              <w:rPr>
                <w:rStyle w:val="Hipercze"/>
                <w:noProof/>
                <w:lang w:val="en-GB"/>
              </w:rPr>
              <w:t>3</w:t>
            </w:r>
            <w:r>
              <w:rPr>
                <w:rFonts w:asciiTheme="minorHAnsi" w:eastAsiaTheme="minorEastAsia" w:hAnsiTheme="minorHAnsi" w:cstheme="minorBidi"/>
                <w:noProof/>
                <w:sz w:val="22"/>
                <w:lang w:val="pl-PL" w:eastAsia="pl-PL" w:bidi="ar-SA"/>
              </w:rPr>
              <w:tab/>
            </w:r>
            <w:r w:rsidRPr="00875D2B">
              <w:rPr>
                <w:rStyle w:val="Hipercze"/>
                <w:noProof/>
                <w:lang w:val="en-GB"/>
              </w:rPr>
              <w:t>Developed solutions</w:t>
            </w:r>
            <w:r>
              <w:rPr>
                <w:noProof/>
                <w:webHidden/>
              </w:rPr>
              <w:tab/>
            </w:r>
            <w:r>
              <w:rPr>
                <w:noProof/>
                <w:webHidden/>
              </w:rPr>
              <w:fldChar w:fldCharType="begin"/>
            </w:r>
            <w:r>
              <w:rPr>
                <w:noProof/>
                <w:webHidden/>
              </w:rPr>
              <w:instrText xml:space="preserve"> PAGEREF _Toc283336358 \h </w:instrText>
            </w:r>
            <w:r>
              <w:rPr>
                <w:noProof/>
                <w:webHidden/>
              </w:rPr>
            </w:r>
            <w:r>
              <w:rPr>
                <w:noProof/>
                <w:webHidden/>
              </w:rPr>
              <w:fldChar w:fldCharType="separate"/>
            </w:r>
            <w:r>
              <w:rPr>
                <w:noProof/>
                <w:webHidden/>
              </w:rPr>
              <w:t>34</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59" w:history="1">
            <w:r w:rsidRPr="00875D2B">
              <w:rPr>
                <w:rStyle w:val="Hipercze"/>
                <w:noProof/>
                <w:lang w:val="en-GB"/>
              </w:rPr>
              <w:t>3.1</w:t>
            </w:r>
            <w:r>
              <w:rPr>
                <w:rFonts w:asciiTheme="minorHAnsi" w:eastAsiaTheme="minorEastAsia" w:hAnsiTheme="minorHAnsi" w:cstheme="minorBidi"/>
                <w:noProof/>
                <w:sz w:val="22"/>
                <w:lang w:val="pl-PL" w:eastAsia="pl-PL" w:bidi="ar-SA"/>
              </w:rPr>
              <w:tab/>
            </w:r>
            <w:r w:rsidRPr="00875D2B">
              <w:rPr>
                <w:rStyle w:val="Hipercze"/>
                <w:noProof/>
                <w:lang w:val="en-GB"/>
              </w:rPr>
              <w:t>Creating a bot using QASE API</w:t>
            </w:r>
            <w:r>
              <w:rPr>
                <w:noProof/>
                <w:webHidden/>
              </w:rPr>
              <w:tab/>
            </w:r>
            <w:r>
              <w:rPr>
                <w:noProof/>
                <w:webHidden/>
              </w:rPr>
              <w:fldChar w:fldCharType="begin"/>
            </w:r>
            <w:r>
              <w:rPr>
                <w:noProof/>
                <w:webHidden/>
              </w:rPr>
              <w:instrText xml:space="preserve"> PAGEREF _Toc283336359 \h </w:instrText>
            </w:r>
            <w:r>
              <w:rPr>
                <w:noProof/>
                <w:webHidden/>
              </w:rPr>
            </w:r>
            <w:r>
              <w:rPr>
                <w:noProof/>
                <w:webHidden/>
              </w:rPr>
              <w:fldChar w:fldCharType="separate"/>
            </w:r>
            <w:r>
              <w:rPr>
                <w:noProof/>
                <w:webHidden/>
              </w:rPr>
              <w:t>34</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60" w:history="1">
            <w:r w:rsidRPr="00875D2B">
              <w:rPr>
                <w:rStyle w:val="Hipercze"/>
                <w:noProof/>
                <w:lang w:val="en-GB"/>
              </w:rPr>
              <w:t>3.2</w:t>
            </w:r>
            <w:r>
              <w:rPr>
                <w:rFonts w:asciiTheme="minorHAnsi" w:eastAsiaTheme="minorEastAsia" w:hAnsiTheme="minorHAnsi" w:cstheme="minorBidi"/>
                <w:noProof/>
                <w:sz w:val="22"/>
                <w:lang w:val="pl-PL" w:eastAsia="pl-PL" w:bidi="ar-SA"/>
              </w:rPr>
              <w:tab/>
            </w:r>
            <w:r w:rsidRPr="00875D2B">
              <w:rPr>
                <w:rStyle w:val="Hipercze"/>
                <w:noProof/>
                <w:lang w:val="en-GB"/>
              </w:rPr>
              <w:t>Knowledge representation</w:t>
            </w:r>
            <w:r>
              <w:rPr>
                <w:noProof/>
                <w:webHidden/>
              </w:rPr>
              <w:tab/>
            </w:r>
            <w:r>
              <w:rPr>
                <w:noProof/>
                <w:webHidden/>
              </w:rPr>
              <w:fldChar w:fldCharType="begin"/>
            </w:r>
            <w:r>
              <w:rPr>
                <w:noProof/>
                <w:webHidden/>
              </w:rPr>
              <w:instrText xml:space="preserve"> PAGEREF _Toc283336360 \h </w:instrText>
            </w:r>
            <w:r>
              <w:rPr>
                <w:noProof/>
                <w:webHidden/>
              </w:rPr>
            </w:r>
            <w:r>
              <w:rPr>
                <w:noProof/>
                <w:webHidden/>
              </w:rPr>
              <w:fldChar w:fldCharType="separate"/>
            </w:r>
            <w:r>
              <w:rPr>
                <w:noProof/>
                <w:webHidden/>
              </w:rPr>
              <w:t>34</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61" w:history="1">
            <w:r w:rsidRPr="00875D2B">
              <w:rPr>
                <w:rStyle w:val="Hipercze"/>
                <w:noProof/>
                <w:lang w:val="en-GB"/>
              </w:rPr>
              <w:t>3.3</w:t>
            </w:r>
            <w:r>
              <w:rPr>
                <w:rFonts w:asciiTheme="minorHAnsi" w:eastAsiaTheme="minorEastAsia" w:hAnsiTheme="minorHAnsi" w:cstheme="minorBidi"/>
                <w:noProof/>
                <w:sz w:val="22"/>
                <w:lang w:val="pl-PL" w:eastAsia="pl-PL" w:bidi="ar-SA"/>
              </w:rPr>
              <w:tab/>
            </w:r>
            <w:r w:rsidRPr="00875D2B">
              <w:rPr>
                <w:rStyle w:val="Hipercze"/>
                <w:noProof/>
                <w:lang w:val="en-GB"/>
              </w:rPr>
              <w:t>The main concept</w:t>
            </w:r>
            <w:r>
              <w:rPr>
                <w:noProof/>
                <w:webHidden/>
              </w:rPr>
              <w:tab/>
            </w:r>
            <w:r>
              <w:rPr>
                <w:noProof/>
                <w:webHidden/>
              </w:rPr>
              <w:fldChar w:fldCharType="begin"/>
            </w:r>
            <w:r>
              <w:rPr>
                <w:noProof/>
                <w:webHidden/>
              </w:rPr>
              <w:instrText xml:space="preserve"> PAGEREF _Toc283336361 \h </w:instrText>
            </w:r>
            <w:r>
              <w:rPr>
                <w:noProof/>
                <w:webHidden/>
              </w:rPr>
            </w:r>
            <w:r>
              <w:rPr>
                <w:noProof/>
                <w:webHidden/>
              </w:rPr>
              <w:fldChar w:fldCharType="separate"/>
            </w:r>
            <w:r>
              <w:rPr>
                <w:noProof/>
                <w:webHidden/>
              </w:rPr>
              <w:t>36</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62" w:history="1">
            <w:r w:rsidRPr="00875D2B">
              <w:rPr>
                <w:rStyle w:val="Hipercze"/>
                <w:noProof/>
                <w:lang w:val="en-GB"/>
              </w:rPr>
              <w:t>3.4</w:t>
            </w:r>
            <w:r>
              <w:rPr>
                <w:rFonts w:asciiTheme="minorHAnsi" w:eastAsiaTheme="minorEastAsia" w:hAnsiTheme="minorHAnsi" w:cstheme="minorBidi"/>
                <w:noProof/>
                <w:sz w:val="22"/>
                <w:lang w:val="pl-PL" w:eastAsia="pl-PL" w:bidi="ar-SA"/>
              </w:rPr>
              <w:tab/>
            </w:r>
            <w:r w:rsidRPr="00875D2B">
              <w:rPr>
                <w:rStyle w:val="Hipercze"/>
                <w:noProof/>
                <w:lang w:val="en-GB"/>
              </w:rPr>
              <w:t>Navigation plan</w:t>
            </w:r>
            <w:r>
              <w:rPr>
                <w:noProof/>
                <w:webHidden/>
              </w:rPr>
              <w:tab/>
            </w:r>
            <w:r>
              <w:rPr>
                <w:noProof/>
                <w:webHidden/>
              </w:rPr>
              <w:fldChar w:fldCharType="begin"/>
            </w:r>
            <w:r>
              <w:rPr>
                <w:noProof/>
                <w:webHidden/>
              </w:rPr>
              <w:instrText xml:space="preserve"> PAGEREF _Toc283336362 \h </w:instrText>
            </w:r>
            <w:r>
              <w:rPr>
                <w:noProof/>
                <w:webHidden/>
              </w:rPr>
            </w:r>
            <w:r>
              <w:rPr>
                <w:noProof/>
                <w:webHidden/>
              </w:rPr>
              <w:fldChar w:fldCharType="separate"/>
            </w:r>
            <w:r>
              <w:rPr>
                <w:noProof/>
                <w:webHidden/>
              </w:rPr>
              <w:t>37</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63" w:history="1">
            <w:r w:rsidRPr="00875D2B">
              <w:rPr>
                <w:rStyle w:val="Hipercze"/>
                <w:noProof/>
                <w:lang w:val="en-GB"/>
              </w:rPr>
              <w:t>3.4.1</w:t>
            </w:r>
            <w:r>
              <w:rPr>
                <w:rFonts w:asciiTheme="minorHAnsi" w:eastAsiaTheme="minorEastAsia" w:hAnsiTheme="minorHAnsi" w:cstheme="minorBidi"/>
                <w:noProof/>
                <w:sz w:val="22"/>
                <w:lang w:val="pl-PL" w:eastAsia="pl-PL" w:bidi="ar-SA"/>
              </w:rPr>
              <w:tab/>
            </w:r>
            <w:r w:rsidRPr="00875D2B">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3336363 \h </w:instrText>
            </w:r>
            <w:r>
              <w:rPr>
                <w:noProof/>
                <w:webHidden/>
              </w:rPr>
            </w:r>
            <w:r>
              <w:rPr>
                <w:noProof/>
                <w:webHidden/>
              </w:rPr>
              <w:fldChar w:fldCharType="separate"/>
            </w:r>
            <w:r>
              <w:rPr>
                <w:noProof/>
                <w:webHidden/>
              </w:rPr>
              <w:t>38</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64" w:history="1">
            <w:r w:rsidRPr="00875D2B">
              <w:rPr>
                <w:rStyle w:val="Hipercze"/>
                <w:noProof/>
                <w:lang w:val="en-GB"/>
              </w:rPr>
              <w:t>3.4.2</w:t>
            </w:r>
            <w:r>
              <w:rPr>
                <w:rFonts w:asciiTheme="minorHAnsi" w:eastAsiaTheme="minorEastAsia" w:hAnsiTheme="minorHAnsi" w:cstheme="minorBidi"/>
                <w:noProof/>
                <w:sz w:val="22"/>
                <w:lang w:val="pl-PL" w:eastAsia="pl-PL" w:bidi="ar-SA"/>
              </w:rPr>
              <w:tab/>
            </w:r>
            <w:r w:rsidRPr="00875D2B">
              <w:rPr>
                <w:rStyle w:val="Hipercze"/>
                <w:noProof/>
                <w:lang w:val="en-GB"/>
              </w:rPr>
              <w:t>Fuzzy logic application</w:t>
            </w:r>
            <w:r>
              <w:rPr>
                <w:noProof/>
                <w:webHidden/>
              </w:rPr>
              <w:tab/>
            </w:r>
            <w:r>
              <w:rPr>
                <w:noProof/>
                <w:webHidden/>
              </w:rPr>
              <w:fldChar w:fldCharType="begin"/>
            </w:r>
            <w:r>
              <w:rPr>
                <w:noProof/>
                <w:webHidden/>
              </w:rPr>
              <w:instrText xml:space="preserve"> PAGEREF _Toc283336364 \h </w:instrText>
            </w:r>
            <w:r>
              <w:rPr>
                <w:noProof/>
                <w:webHidden/>
              </w:rPr>
            </w:r>
            <w:r>
              <w:rPr>
                <w:noProof/>
                <w:webHidden/>
              </w:rPr>
              <w:fldChar w:fldCharType="separate"/>
            </w:r>
            <w:r>
              <w:rPr>
                <w:noProof/>
                <w:webHidden/>
              </w:rPr>
              <w:t>41</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65" w:history="1">
            <w:r w:rsidRPr="00875D2B">
              <w:rPr>
                <w:rStyle w:val="Hipercze"/>
                <w:noProof/>
                <w:lang w:val="en-GB"/>
              </w:rPr>
              <w:t>3.4.3</w:t>
            </w:r>
            <w:r>
              <w:rPr>
                <w:rFonts w:asciiTheme="minorHAnsi" w:eastAsiaTheme="minorEastAsia" w:hAnsiTheme="minorHAnsi" w:cstheme="minorBidi"/>
                <w:noProof/>
                <w:sz w:val="22"/>
                <w:lang w:val="pl-PL" w:eastAsia="pl-PL" w:bidi="ar-SA"/>
              </w:rPr>
              <w:tab/>
            </w:r>
            <w:r w:rsidRPr="00875D2B">
              <w:rPr>
                <w:rStyle w:val="Hipercze"/>
                <w:noProof/>
                <w:lang w:val="en-GB"/>
              </w:rPr>
              <w:t>Enemy engaging plan</w:t>
            </w:r>
            <w:r>
              <w:rPr>
                <w:noProof/>
                <w:webHidden/>
              </w:rPr>
              <w:tab/>
            </w:r>
            <w:r>
              <w:rPr>
                <w:noProof/>
                <w:webHidden/>
              </w:rPr>
              <w:fldChar w:fldCharType="begin"/>
            </w:r>
            <w:r>
              <w:rPr>
                <w:noProof/>
                <w:webHidden/>
              </w:rPr>
              <w:instrText xml:space="preserve"> PAGEREF _Toc283336365 \h </w:instrText>
            </w:r>
            <w:r>
              <w:rPr>
                <w:noProof/>
                <w:webHidden/>
              </w:rPr>
            </w:r>
            <w:r>
              <w:rPr>
                <w:noProof/>
                <w:webHidden/>
              </w:rPr>
              <w:fldChar w:fldCharType="separate"/>
            </w:r>
            <w:r>
              <w:rPr>
                <w:noProof/>
                <w:webHidden/>
              </w:rPr>
              <w:t>43</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66" w:history="1">
            <w:r w:rsidRPr="00875D2B">
              <w:rPr>
                <w:rStyle w:val="Hipercze"/>
                <w:noProof/>
                <w:lang w:val="en-GB"/>
              </w:rPr>
              <w:t>3.5</w:t>
            </w:r>
            <w:r>
              <w:rPr>
                <w:rFonts w:asciiTheme="minorHAnsi" w:eastAsiaTheme="minorEastAsia" w:hAnsiTheme="minorHAnsi" w:cstheme="minorBidi"/>
                <w:noProof/>
                <w:sz w:val="22"/>
                <w:lang w:val="pl-PL" w:eastAsia="pl-PL" w:bidi="ar-SA"/>
              </w:rPr>
              <w:tab/>
            </w:r>
            <w:r w:rsidRPr="00875D2B">
              <w:rPr>
                <w:rStyle w:val="Hipercze"/>
                <w:noProof/>
                <w:lang w:val="en-GB"/>
              </w:rPr>
              <w:t>Firing decision and instructions</w:t>
            </w:r>
            <w:r>
              <w:rPr>
                <w:noProof/>
                <w:webHidden/>
              </w:rPr>
              <w:tab/>
            </w:r>
            <w:r>
              <w:rPr>
                <w:noProof/>
                <w:webHidden/>
              </w:rPr>
              <w:fldChar w:fldCharType="begin"/>
            </w:r>
            <w:r>
              <w:rPr>
                <w:noProof/>
                <w:webHidden/>
              </w:rPr>
              <w:instrText xml:space="preserve"> PAGEREF _Toc283336366 \h </w:instrText>
            </w:r>
            <w:r>
              <w:rPr>
                <w:noProof/>
                <w:webHidden/>
              </w:rPr>
            </w:r>
            <w:r>
              <w:rPr>
                <w:noProof/>
                <w:webHidden/>
              </w:rPr>
              <w:fldChar w:fldCharType="separate"/>
            </w:r>
            <w:r>
              <w:rPr>
                <w:noProof/>
                <w:webHidden/>
              </w:rPr>
              <w:t>44</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67" w:history="1">
            <w:r w:rsidRPr="00875D2B">
              <w:rPr>
                <w:rStyle w:val="Hipercze"/>
                <w:noProof/>
                <w:lang w:val="en-GB"/>
              </w:rPr>
              <w:t>3.5.1</w:t>
            </w:r>
            <w:r>
              <w:rPr>
                <w:rFonts w:asciiTheme="minorHAnsi" w:eastAsiaTheme="minorEastAsia" w:hAnsiTheme="minorHAnsi" w:cstheme="minorBidi"/>
                <w:noProof/>
                <w:sz w:val="22"/>
                <w:lang w:val="pl-PL" w:eastAsia="pl-PL" w:bidi="ar-SA"/>
              </w:rPr>
              <w:tab/>
            </w:r>
            <w:r w:rsidRPr="00875D2B">
              <w:rPr>
                <w:rStyle w:val="Hipercze"/>
                <w:noProof/>
                <w:lang w:val="en-GB"/>
              </w:rPr>
              <w:t>weapon and enemy choice</w:t>
            </w:r>
            <w:r>
              <w:rPr>
                <w:noProof/>
                <w:webHidden/>
              </w:rPr>
              <w:tab/>
            </w:r>
            <w:r>
              <w:rPr>
                <w:noProof/>
                <w:webHidden/>
              </w:rPr>
              <w:fldChar w:fldCharType="begin"/>
            </w:r>
            <w:r>
              <w:rPr>
                <w:noProof/>
                <w:webHidden/>
              </w:rPr>
              <w:instrText xml:space="preserve"> PAGEREF _Toc283336367 \h </w:instrText>
            </w:r>
            <w:r>
              <w:rPr>
                <w:noProof/>
                <w:webHidden/>
              </w:rPr>
            </w:r>
            <w:r>
              <w:rPr>
                <w:noProof/>
                <w:webHidden/>
              </w:rPr>
              <w:fldChar w:fldCharType="separate"/>
            </w:r>
            <w:r>
              <w:rPr>
                <w:noProof/>
                <w:webHidden/>
              </w:rPr>
              <w:t>44</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68" w:history="1">
            <w:r w:rsidRPr="00875D2B">
              <w:rPr>
                <w:rStyle w:val="Hipercze"/>
                <w:noProof/>
                <w:lang w:val="en-GB"/>
              </w:rPr>
              <w:t>3.5.2</w:t>
            </w:r>
            <w:r>
              <w:rPr>
                <w:rFonts w:asciiTheme="minorHAnsi" w:eastAsiaTheme="minorEastAsia" w:hAnsiTheme="minorHAnsi" w:cstheme="minorBidi"/>
                <w:noProof/>
                <w:sz w:val="22"/>
                <w:lang w:val="pl-PL" w:eastAsia="pl-PL" w:bidi="ar-SA"/>
              </w:rPr>
              <w:tab/>
            </w:r>
            <w:r w:rsidRPr="00875D2B">
              <w:rPr>
                <w:rStyle w:val="Hipercze"/>
                <w:noProof/>
                <w:lang w:val="en-GB"/>
              </w:rPr>
              <w:t>Aiming algorithm</w:t>
            </w:r>
            <w:r>
              <w:rPr>
                <w:noProof/>
                <w:webHidden/>
              </w:rPr>
              <w:tab/>
            </w:r>
            <w:r>
              <w:rPr>
                <w:noProof/>
                <w:webHidden/>
              </w:rPr>
              <w:fldChar w:fldCharType="begin"/>
            </w:r>
            <w:r>
              <w:rPr>
                <w:noProof/>
                <w:webHidden/>
              </w:rPr>
              <w:instrText xml:space="preserve"> PAGEREF _Toc283336368 \h </w:instrText>
            </w:r>
            <w:r>
              <w:rPr>
                <w:noProof/>
                <w:webHidden/>
              </w:rPr>
            </w:r>
            <w:r>
              <w:rPr>
                <w:noProof/>
                <w:webHidden/>
              </w:rPr>
              <w:fldChar w:fldCharType="separate"/>
            </w:r>
            <w:r>
              <w:rPr>
                <w:noProof/>
                <w:webHidden/>
              </w:rPr>
              <w:t>44</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69" w:history="1">
            <w:r w:rsidRPr="00875D2B">
              <w:rPr>
                <w:rStyle w:val="Hipercze"/>
                <w:noProof/>
                <w:lang w:val="en-GB"/>
              </w:rPr>
              <w:t>3.6</w:t>
            </w:r>
            <w:r>
              <w:rPr>
                <w:rFonts w:asciiTheme="minorHAnsi" w:eastAsiaTheme="minorEastAsia" w:hAnsiTheme="minorHAnsi" w:cstheme="minorBidi"/>
                <w:noProof/>
                <w:sz w:val="22"/>
                <w:lang w:val="pl-PL" w:eastAsia="pl-PL" w:bidi="ar-SA"/>
              </w:rPr>
              <w:tab/>
            </w:r>
            <w:r w:rsidRPr="00875D2B">
              <w:rPr>
                <w:rStyle w:val="Hipercze"/>
                <w:noProof/>
                <w:lang w:val="en-GB"/>
              </w:rPr>
              <w:t>Reference bot and Learn bot</w:t>
            </w:r>
            <w:r>
              <w:rPr>
                <w:noProof/>
                <w:webHidden/>
              </w:rPr>
              <w:tab/>
            </w:r>
            <w:r>
              <w:rPr>
                <w:noProof/>
                <w:webHidden/>
              </w:rPr>
              <w:fldChar w:fldCharType="begin"/>
            </w:r>
            <w:r>
              <w:rPr>
                <w:noProof/>
                <w:webHidden/>
              </w:rPr>
              <w:instrText xml:space="preserve"> PAGEREF _Toc283336369 \h </w:instrText>
            </w:r>
            <w:r>
              <w:rPr>
                <w:noProof/>
                <w:webHidden/>
              </w:rPr>
            </w:r>
            <w:r>
              <w:rPr>
                <w:noProof/>
                <w:webHidden/>
              </w:rPr>
              <w:fldChar w:fldCharType="separate"/>
            </w:r>
            <w:r>
              <w:rPr>
                <w:noProof/>
                <w:webHidden/>
              </w:rPr>
              <w:t>46</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70" w:history="1">
            <w:r w:rsidRPr="00875D2B">
              <w:rPr>
                <w:rStyle w:val="Hipercze"/>
                <w:noProof/>
                <w:lang w:val="en-GB"/>
              </w:rPr>
              <w:t>3.7</w:t>
            </w:r>
            <w:r>
              <w:rPr>
                <w:rFonts w:asciiTheme="minorHAnsi" w:eastAsiaTheme="minorEastAsia" w:hAnsiTheme="minorHAnsi" w:cstheme="minorBidi"/>
                <w:noProof/>
                <w:sz w:val="22"/>
                <w:lang w:val="pl-PL" w:eastAsia="pl-PL" w:bidi="ar-SA"/>
              </w:rPr>
              <w:tab/>
            </w:r>
            <w:r w:rsidRPr="00875D2B">
              <w:rPr>
                <w:rStyle w:val="Hipercze"/>
                <w:noProof/>
                <w:lang w:val="en-GB"/>
              </w:rPr>
              <w:t>Bot’s launching and debugging application</w:t>
            </w:r>
            <w:r>
              <w:rPr>
                <w:noProof/>
                <w:webHidden/>
              </w:rPr>
              <w:tab/>
            </w:r>
            <w:r>
              <w:rPr>
                <w:noProof/>
                <w:webHidden/>
              </w:rPr>
              <w:fldChar w:fldCharType="begin"/>
            </w:r>
            <w:r>
              <w:rPr>
                <w:noProof/>
                <w:webHidden/>
              </w:rPr>
              <w:instrText xml:space="preserve"> PAGEREF _Toc283336370 \h </w:instrText>
            </w:r>
            <w:r>
              <w:rPr>
                <w:noProof/>
                <w:webHidden/>
              </w:rPr>
            </w:r>
            <w:r>
              <w:rPr>
                <w:noProof/>
                <w:webHidden/>
              </w:rPr>
              <w:fldChar w:fldCharType="separate"/>
            </w:r>
            <w:r>
              <w:rPr>
                <w:noProof/>
                <w:webHidden/>
              </w:rPr>
              <w:t>47</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71" w:history="1">
            <w:r w:rsidRPr="00875D2B">
              <w:rPr>
                <w:rStyle w:val="Hipercze"/>
                <w:noProof/>
                <w:lang w:val="en-GB"/>
              </w:rPr>
              <w:t>4</w:t>
            </w:r>
            <w:r>
              <w:rPr>
                <w:rFonts w:asciiTheme="minorHAnsi" w:eastAsiaTheme="minorEastAsia" w:hAnsiTheme="minorHAnsi" w:cstheme="minorBidi"/>
                <w:noProof/>
                <w:sz w:val="22"/>
                <w:lang w:val="pl-PL" w:eastAsia="pl-PL" w:bidi="ar-SA"/>
              </w:rPr>
              <w:tab/>
            </w:r>
            <w:r w:rsidRPr="00875D2B">
              <w:rPr>
                <w:rStyle w:val="Hipercze"/>
                <w:noProof/>
                <w:lang w:val="en-GB"/>
              </w:rPr>
              <w:t>Experiments description</w:t>
            </w:r>
            <w:r>
              <w:rPr>
                <w:noProof/>
                <w:webHidden/>
              </w:rPr>
              <w:tab/>
            </w:r>
            <w:r>
              <w:rPr>
                <w:noProof/>
                <w:webHidden/>
              </w:rPr>
              <w:fldChar w:fldCharType="begin"/>
            </w:r>
            <w:r>
              <w:rPr>
                <w:noProof/>
                <w:webHidden/>
              </w:rPr>
              <w:instrText xml:space="preserve"> PAGEREF _Toc283336371 \h </w:instrText>
            </w:r>
            <w:r>
              <w:rPr>
                <w:noProof/>
                <w:webHidden/>
              </w:rPr>
            </w:r>
            <w:r>
              <w:rPr>
                <w:noProof/>
                <w:webHidden/>
              </w:rPr>
              <w:fldChar w:fldCharType="separate"/>
            </w:r>
            <w:r>
              <w:rPr>
                <w:noProof/>
                <w:webHidden/>
              </w:rPr>
              <w:t>48</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72" w:history="1">
            <w:r w:rsidRPr="00875D2B">
              <w:rPr>
                <w:rStyle w:val="Hipercze"/>
                <w:noProof/>
                <w:lang w:val="en-GB"/>
              </w:rPr>
              <w:t>4.1</w:t>
            </w:r>
            <w:r>
              <w:rPr>
                <w:rFonts w:asciiTheme="minorHAnsi" w:eastAsiaTheme="minorEastAsia" w:hAnsiTheme="minorHAnsi" w:cstheme="minorBidi"/>
                <w:noProof/>
                <w:sz w:val="22"/>
                <w:lang w:val="pl-PL" w:eastAsia="pl-PL" w:bidi="ar-SA"/>
              </w:rPr>
              <w:tab/>
            </w:r>
            <w:r w:rsidRPr="00875D2B">
              <w:rPr>
                <w:rStyle w:val="Hipercze"/>
                <w:noProof/>
                <w:lang w:val="en-GB"/>
              </w:rPr>
              <w:t>Initial experiments</w:t>
            </w:r>
            <w:r>
              <w:rPr>
                <w:noProof/>
                <w:webHidden/>
              </w:rPr>
              <w:tab/>
            </w:r>
            <w:r>
              <w:rPr>
                <w:noProof/>
                <w:webHidden/>
              </w:rPr>
              <w:fldChar w:fldCharType="begin"/>
            </w:r>
            <w:r>
              <w:rPr>
                <w:noProof/>
                <w:webHidden/>
              </w:rPr>
              <w:instrText xml:space="preserve"> PAGEREF _Toc283336372 \h </w:instrText>
            </w:r>
            <w:r>
              <w:rPr>
                <w:noProof/>
                <w:webHidden/>
              </w:rPr>
            </w:r>
            <w:r>
              <w:rPr>
                <w:noProof/>
                <w:webHidden/>
              </w:rPr>
              <w:fldChar w:fldCharType="separate"/>
            </w:r>
            <w:r>
              <w:rPr>
                <w:noProof/>
                <w:webHidden/>
              </w:rPr>
              <w:t>48</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73" w:history="1">
            <w:r w:rsidRPr="00875D2B">
              <w:rPr>
                <w:rStyle w:val="Hipercze"/>
                <w:noProof/>
                <w:lang w:val="en-GB"/>
              </w:rPr>
              <w:t>4.2</w:t>
            </w:r>
            <w:r>
              <w:rPr>
                <w:rFonts w:asciiTheme="minorHAnsi" w:eastAsiaTheme="minorEastAsia" w:hAnsiTheme="minorHAnsi" w:cstheme="minorBidi"/>
                <w:noProof/>
                <w:sz w:val="22"/>
                <w:lang w:val="pl-PL" w:eastAsia="pl-PL" w:bidi="ar-SA"/>
              </w:rPr>
              <w:tab/>
            </w:r>
            <w:r w:rsidRPr="00875D2B">
              <w:rPr>
                <w:rStyle w:val="Hipercze"/>
                <w:noProof/>
                <w:lang w:val="en-GB"/>
              </w:rPr>
              <w:t>Optimization process</w:t>
            </w:r>
            <w:r>
              <w:rPr>
                <w:noProof/>
                <w:webHidden/>
              </w:rPr>
              <w:tab/>
            </w:r>
            <w:r>
              <w:rPr>
                <w:noProof/>
                <w:webHidden/>
              </w:rPr>
              <w:fldChar w:fldCharType="begin"/>
            </w:r>
            <w:r>
              <w:rPr>
                <w:noProof/>
                <w:webHidden/>
              </w:rPr>
              <w:instrText xml:space="preserve"> PAGEREF _Toc283336373 \h </w:instrText>
            </w:r>
            <w:r>
              <w:rPr>
                <w:noProof/>
                <w:webHidden/>
              </w:rPr>
            </w:r>
            <w:r>
              <w:rPr>
                <w:noProof/>
                <w:webHidden/>
              </w:rPr>
              <w:fldChar w:fldCharType="separate"/>
            </w:r>
            <w:r>
              <w:rPr>
                <w:noProof/>
                <w:webHidden/>
              </w:rPr>
              <w:t>49</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74" w:history="1">
            <w:r w:rsidRPr="00875D2B">
              <w:rPr>
                <w:rStyle w:val="Hipercze"/>
                <w:noProof/>
                <w:lang w:val="en-GB"/>
              </w:rPr>
              <w:t>4.2.1</w:t>
            </w:r>
            <w:r>
              <w:rPr>
                <w:rFonts w:asciiTheme="minorHAnsi" w:eastAsiaTheme="minorEastAsia" w:hAnsiTheme="minorHAnsi" w:cstheme="minorBidi"/>
                <w:noProof/>
                <w:sz w:val="22"/>
                <w:lang w:val="pl-PL" w:eastAsia="pl-PL" w:bidi="ar-SA"/>
              </w:rPr>
              <w:tab/>
            </w:r>
            <w:r w:rsidRPr="00875D2B">
              <w:rPr>
                <w:rStyle w:val="Hipercze"/>
                <w:noProof/>
                <w:lang w:val="en-GB"/>
              </w:rPr>
              <w:t>Results measurement</w:t>
            </w:r>
            <w:r>
              <w:rPr>
                <w:noProof/>
                <w:webHidden/>
              </w:rPr>
              <w:tab/>
            </w:r>
            <w:r>
              <w:rPr>
                <w:noProof/>
                <w:webHidden/>
              </w:rPr>
              <w:fldChar w:fldCharType="begin"/>
            </w:r>
            <w:r>
              <w:rPr>
                <w:noProof/>
                <w:webHidden/>
              </w:rPr>
              <w:instrText xml:space="preserve"> PAGEREF _Toc283336374 \h </w:instrText>
            </w:r>
            <w:r>
              <w:rPr>
                <w:noProof/>
                <w:webHidden/>
              </w:rPr>
            </w:r>
            <w:r>
              <w:rPr>
                <w:noProof/>
                <w:webHidden/>
              </w:rPr>
              <w:fldChar w:fldCharType="separate"/>
            </w:r>
            <w:r>
              <w:rPr>
                <w:noProof/>
                <w:webHidden/>
              </w:rPr>
              <w:t>51</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75" w:history="1">
            <w:r w:rsidRPr="00875D2B">
              <w:rPr>
                <w:rStyle w:val="Hipercze"/>
                <w:noProof/>
                <w:lang w:val="en-GB"/>
              </w:rPr>
              <w:t>4.2.2</w:t>
            </w:r>
            <w:r>
              <w:rPr>
                <w:rFonts w:asciiTheme="minorHAnsi" w:eastAsiaTheme="minorEastAsia" w:hAnsiTheme="minorHAnsi" w:cstheme="minorBidi"/>
                <w:noProof/>
                <w:sz w:val="22"/>
                <w:lang w:val="pl-PL" w:eastAsia="pl-PL" w:bidi="ar-SA"/>
              </w:rPr>
              <w:tab/>
            </w:r>
            <w:r w:rsidRPr="00875D2B">
              <w:rPr>
                <w:rStyle w:val="Hipercze"/>
                <w:noProof/>
                <w:lang w:val="en-GB"/>
              </w:rPr>
              <w:t>Choosing optimization parameters</w:t>
            </w:r>
            <w:r>
              <w:rPr>
                <w:noProof/>
                <w:webHidden/>
              </w:rPr>
              <w:tab/>
            </w:r>
            <w:r>
              <w:rPr>
                <w:noProof/>
                <w:webHidden/>
              </w:rPr>
              <w:fldChar w:fldCharType="begin"/>
            </w:r>
            <w:r>
              <w:rPr>
                <w:noProof/>
                <w:webHidden/>
              </w:rPr>
              <w:instrText xml:space="preserve"> PAGEREF _Toc283336375 \h </w:instrText>
            </w:r>
            <w:r>
              <w:rPr>
                <w:noProof/>
                <w:webHidden/>
              </w:rPr>
            </w:r>
            <w:r>
              <w:rPr>
                <w:noProof/>
                <w:webHidden/>
              </w:rPr>
              <w:fldChar w:fldCharType="separate"/>
            </w:r>
            <w:r>
              <w:rPr>
                <w:noProof/>
                <w:webHidden/>
              </w:rPr>
              <w:t>52</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76" w:history="1">
            <w:r w:rsidRPr="00875D2B">
              <w:rPr>
                <w:rStyle w:val="Hipercze"/>
                <w:noProof/>
                <w:lang w:val="en-GB"/>
              </w:rPr>
              <w:t>4.2.3</w:t>
            </w:r>
            <w:r>
              <w:rPr>
                <w:rFonts w:asciiTheme="minorHAnsi" w:eastAsiaTheme="minorEastAsia" w:hAnsiTheme="minorHAnsi" w:cstheme="minorBidi"/>
                <w:noProof/>
                <w:sz w:val="22"/>
                <w:lang w:val="pl-PL" w:eastAsia="pl-PL" w:bidi="ar-SA"/>
              </w:rPr>
              <w:tab/>
            </w:r>
            <w:r w:rsidRPr="00875D2B">
              <w:rPr>
                <w:rStyle w:val="Hipercze"/>
                <w:noProof/>
                <w:lang w:val="en-GB"/>
              </w:rPr>
              <w:t>Choosing Algorithms parameters</w:t>
            </w:r>
            <w:r>
              <w:rPr>
                <w:noProof/>
                <w:webHidden/>
              </w:rPr>
              <w:tab/>
            </w:r>
            <w:r>
              <w:rPr>
                <w:noProof/>
                <w:webHidden/>
              </w:rPr>
              <w:fldChar w:fldCharType="begin"/>
            </w:r>
            <w:r>
              <w:rPr>
                <w:noProof/>
                <w:webHidden/>
              </w:rPr>
              <w:instrText xml:space="preserve"> PAGEREF _Toc283336376 \h </w:instrText>
            </w:r>
            <w:r>
              <w:rPr>
                <w:noProof/>
                <w:webHidden/>
              </w:rPr>
            </w:r>
            <w:r>
              <w:rPr>
                <w:noProof/>
                <w:webHidden/>
              </w:rPr>
              <w:fldChar w:fldCharType="separate"/>
            </w:r>
            <w:r>
              <w:rPr>
                <w:noProof/>
                <w:webHidden/>
              </w:rPr>
              <w:t>53</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77" w:history="1">
            <w:r w:rsidRPr="00875D2B">
              <w:rPr>
                <w:rStyle w:val="Hipercze"/>
                <w:noProof/>
                <w:lang w:val="en-GB"/>
              </w:rPr>
              <w:t>4.3</w:t>
            </w:r>
            <w:r>
              <w:rPr>
                <w:rFonts w:asciiTheme="minorHAnsi" w:eastAsiaTheme="minorEastAsia" w:hAnsiTheme="minorHAnsi" w:cstheme="minorBidi"/>
                <w:noProof/>
                <w:sz w:val="22"/>
                <w:lang w:val="pl-PL" w:eastAsia="pl-PL" w:bidi="ar-SA"/>
              </w:rPr>
              <w:tab/>
            </w:r>
            <w:r w:rsidRPr="00875D2B">
              <w:rPr>
                <w:rStyle w:val="Hipercze"/>
                <w:noProof/>
                <w:lang w:val="en-GB"/>
              </w:rPr>
              <w:t>Evaluation</w:t>
            </w:r>
            <w:r>
              <w:rPr>
                <w:noProof/>
                <w:webHidden/>
              </w:rPr>
              <w:tab/>
            </w:r>
            <w:r>
              <w:rPr>
                <w:noProof/>
                <w:webHidden/>
              </w:rPr>
              <w:fldChar w:fldCharType="begin"/>
            </w:r>
            <w:r>
              <w:rPr>
                <w:noProof/>
                <w:webHidden/>
              </w:rPr>
              <w:instrText xml:space="preserve"> PAGEREF _Toc283336377 \h </w:instrText>
            </w:r>
            <w:r>
              <w:rPr>
                <w:noProof/>
                <w:webHidden/>
              </w:rPr>
            </w:r>
            <w:r>
              <w:rPr>
                <w:noProof/>
                <w:webHidden/>
              </w:rPr>
              <w:fldChar w:fldCharType="separate"/>
            </w:r>
            <w:r>
              <w:rPr>
                <w:noProof/>
                <w:webHidden/>
              </w:rPr>
              <w:t>55</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78" w:history="1">
            <w:r w:rsidRPr="00875D2B">
              <w:rPr>
                <w:rStyle w:val="Hipercze"/>
                <w:noProof/>
                <w:lang w:val="en-GB"/>
              </w:rPr>
              <w:t>5</w:t>
            </w:r>
            <w:r>
              <w:rPr>
                <w:rFonts w:asciiTheme="minorHAnsi" w:eastAsiaTheme="minorEastAsia" w:hAnsiTheme="minorHAnsi" w:cstheme="minorBidi"/>
                <w:noProof/>
                <w:sz w:val="22"/>
                <w:lang w:val="pl-PL" w:eastAsia="pl-PL" w:bidi="ar-SA"/>
              </w:rPr>
              <w:tab/>
            </w:r>
            <w:r w:rsidRPr="00875D2B">
              <w:rPr>
                <w:rStyle w:val="Hipercze"/>
                <w:noProof/>
                <w:lang w:val="en-GB"/>
              </w:rPr>
              <w:t>Results</w:t>
            </w:r>
            <w:r>
              <w:rPr>
                <w:noProof/>
                <w:webHidden/>
              </w:rPr>
              <w:tab/>
            </w:r>
            <w:r>
              <w:rPr>
                <w:noProof/>
                <w:webHidden/>
              </w:rPr>
              <w:fldChar w:fldCharType="begin"/>
            </w:r>
            <w:r>
              <w:rPr>
                <w:noProof/>
                <w:webHidden/>
              </w:rPr>
              <w:instrText xml:space="preserve"> PAGEREF _Toc283336378 \h </w:instrText>
            </w:r>
            <w:r>
              <w:rPr>
                <w:noProof/>
                <w:webHidden/>
              </w:rPr>
            </w:r>
            <w:r>
              <w:rPr>
                <w:noProof/>
                <w:webHidden/>
              </w:rPr>
              <w:fldChar w:fldCharType="separate"/>
            </w:r>
            <w:r>
              <w:rPr>
                <w:noProof/>
                <w:webHidden/>
              </w:rPr>
              <w:t>56</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79" w:history="1">
            <w:r w:rsidRPr="00875D2B">
              <w:rPr>
                <w:rStyle w:val="Hipercze"/>
                <w:noProof/>
                <w:lang w:val="en-GB"/>
              </w:rPr>
              <w:t>5.1</w:t>
            </w:r>
            <w:r>
              <w:rPr>
                <w:rFonts w:asciiTheme="minorHAnsi" w:eastAsiaTheme="minorEastAsia" w:hAnsiTheme="minorHAnsi" w:cstheme="minorBidi"/>
                <w:noProof/>
                <w:sz w:val="22"/>
                <w:lang w:val="pl-PL" w:eastAsia="pl-PL" w:bidi="ar-SA"/>
              </w:rPr>
              <w:tab/>
            </w:r>
            <w:r w:rsidRPr="00875D2B">
              <w:rPr>
                <w:rStyle w:val="Hipercze"/>
                <w:noProof/>
                <w:lang w:val="en-GB"/>
              </w:rPr>
              <w:t>Initial experiments</w:t>
            </w:r>
            <w:r>
              <w:rPr>
                <w:noProof/>
                <w:webHidden/>
              </w:rPr>
              <w:tab/>
            </w:r>
            <w:r>
              <w:rPr>
                <w:noProof/>
                <w:webHidden/>
              </w:rPr>
              <w:fldChar w:fldCharType="begin"/>
            </w:r>
            <w:r>
              <w:rPr>
                <w:noProof/>
                <w:webHidden/>
              </w:rPr>
              <w:instrText xml:space="preserve"> PAGEREF _Toc283336379 \h </w:instrText>
            </w:r>
            <w:r>
              <w:rPr>
                <w:noProof/>
                <w:webHidden/>
              </w:rPr>
            </w:r>
            <w:r>
              <w:rPr>
                <w:noProof/>
                <w:webHidden/>
              </w:rPr>
              <w:fldChar w:fldCharType="separate"/>
            </w:r>
            <w:r>
              <w:rPr>
                <w:noProof/>
                <w:webHidden/>
              </w:rPr>
              <w:t>56</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80" w:history="1">
            <w:r w:rsidRPr="00875D2B">
              <w:rPr>
                <w:rStyle w:val="Hipercze"/>
                <w:noProof/>
                <w:lang w:val="en-GB"/>
              </w:rPr>
              <w:t>5.2</w:t>
            </w:r>
            <w:r>
              <w:rPr>
                <w:rFonts w:asciiTheme="minorHAnsi" w:eastAsiaTheme="minorEastAsia" w:hAnsiTheme="minorHAnsi" w:cstheme="minorBidi"/>
                <w:noProof/>
                <w:sz w:val="22"/>
                <w:lang w:val="pl-PL" w:eastAsia="pl-PL" w:bidi="ar-SA"/>
              </w:rPr>
              <w:tab/>
            </w:r>
            <w:r w:rsidRPr="00875D2B">
              <w:rPr>
                <w:rStyle w:val="Hipercze"/>
                <w:noProof/>
                <w:lang w:val="en-GB"/>
              </w:rPr>
              <w:t>Optimization</w:t>
            </w:r>
            <w:r>
              <w:rPr>
                <w:noProof/>
                <w:webHidden/>
              </w:rPr>
              <w:tab/>
            </w:r>
            <w:r>
              <w:rPr>
                <w:noProof/>
                <w:webHidden/>
              </w:rPr>
              <w:fldChar w:fldCharType="begin"/>
            </w:r>
            <w:r>
              <w:rPr>
                <w:noProof/>
                <w:webHidden/>
              </w:rPr>
              <w:instrText xml:space="preserve"> PAGEREF _Toc283336380 \h </w:instrText>
            </w:r>
            <w:r>
              <w:rPr>
                <w:noProof/>
                <w:webHidden/>
              </w:rPr>
            </w:r>
            <w:r>
              <w:rPr>
                <w:noProof/>
                <w:webHidden/>
              </w:rPr>
              <w:fldChar w:fldCharType="separate"/>
            </w:r>
            <w:r>
              <w:rPr>
                <w:noProof/>
                <w:webHidden/>
              </w:rPr>
              <w:t>57</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81" w:history="1">
            <w:r w:rsidRPr="00875D2B">
              <w:rPr>
                <w:rStyle w:val="Hipercze"/>
                <w:noProof/>
                <w:lang w:val="en-GB"/>
              </w:rPr>
              <w:t>5.3</w:t>
            </w:r>
            <w:r>
              <w:rPr>
                <w:rFonts w:asciiTheme="minorHAnsi" w:eastAsiaTheme="minorEastAsia" w:hAnsiTheme="minorHAnsi" w:cstheme="minorBidi"/>
                <w:noProof/>
                <w:sz w:val="22"/>
                <w:lang w:val="pl-PL" w:eastAsia="pl-PL" w:bidi="ar-SA"/>
              </w:rPr>
              <w:tab/>
            </w:r>
            <w:r w:rsidRPr="00875D2B">
              <w:rPr>
                <w:rStyle w:val="Hipercze"/>
                <w:noProof/>
                <w:lang w:val="en-GB"/>
              </w:rPr>
              <w:t>Algorithms comparison</w:t>
            </w:r>
            <w:r>
              <w:rPr>
                <w:noProof/>
                <w:webHidden/>
              </w:rPr>
              <w:tab/>
            </w:r>
            <w:r>
              <w:rPr>
                <w:noProof/>
                <w:webHidden/>
              </w:rPr>
              <w:fldChar w:fldCharType="begin"/>
            </w:r>
            <w:r>
              <w:rPr>
                <w:noProof/>
                <w:webHidden/>
              </w:rPr>
              <w:instrText xml:space="preserve"> PAGEREF _Toc283336381 \h </w:instrText>
            </w:r>
            <w:r>
              <w:rPr>
                <w:noProof/>
                <w:webHidden/>
              </w:rPr>
            </w:r>
            <w:r>
              <w:rPr>
                <w:noProof/>
                <w:webHidden/>
              </w:rPr>
              <w:fldChar w:fldCharType="separate"/>
            </w:r>
            <w:r>
              <w:rPr>
                <w:noProof/>
                <w:webHidden/>
              </w:rPr>
              <w:t>61</w:t>
            </w:r>
            <w:r>
              <w:rPr>
                <w:noProof/>
                <w:webHidden/>
              </w:rPr>
              <w:fldChar w:fldCharType="end"/>
            </w:r>
          </w:hyperlink>
        </w:p>
        <w:p w:rsidR="000742CE" w:rsidRDefault="000742C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336382" w:history="1">
            <w:r w:rsidRPr="00875D2B">
              <w:rPr>
                <w:rStyle w:val="Hipercze"/>
                <w:noProof/>
                <w:lang w:val="en-GB"/>
              </w:rPr>
              <w:t>5.4</w:t>
            </w:r>
            <w:r>
              <w:rPr>
                <w:rFonts w:asciiTheme="minorHAnsi" w:eastAsiaTheme="minorEastAsia" w:hAnsiTheme="minorHAnsi" w:cstheme="minorBidi"/>
                <w:noProof/>
                <w:sz w:val="22"/>
                <w:lang w:val="pl-PL" w:eastAsia="pl-PL" w:bidi="ar-SA"/>
              </w:rPr>
              <w:tab/>
            </w:r>
            <w:r w:rsidRPr="00875D2B">
              <w:rPr>
                <w:rStyle w:val="Hipercze"/>
                <w:noProof/>
                <w:lang w:val="en-GB"/>
              </w:rPr>
              <w:t>Evaluation</w:t>
            </w:r>
            <w:r>
              <w:rPr>
                <w:noProof/>
                <w:webHidden/>
              </w:rPr>
              <w:tab/>
            </w:r>
            <w:r>
              <w:rPr>
                <w:noProof/>
                <w:webHidden/>
              </w:rPr>
              <w:fldChar w:fldCharType="begin"/>
            </w:r>
            <w:r>
              <w:rPr>
                <w:noProof/>
                <w:webHidden/>
              </w:rPr>
              <w:instrText xml:space="preserve"> PAGEREF _Toc283336382 \h </w:instrText>
            </w:r>
            <w:r>
              <w:rPr>
                <w:noProof/>
                <w:webHidden/>
              </w:rPr>
            </w:r>
            <w:r>
              <w:rPr>
                <w:noProof/>
                <w:webHidden/>
              </w:rPr>
              <w:fldChar w:fldCharType="separate"/>
            </w:r>
            <w:r>
              <w:rPr>
                <w:noProof/>
                <w:webHidden/>
              </w:rPr>
              <w:t>63</w:t>
            </w:r>
            <w:r>
              <w:rPr>
                <w:noProof/>
                <w:webHidden/>
              </w:rPr>
              <w:fldChar w:fldCharType="end"/>
            </w:r>
          </w:hyperlink>
        </w:p>
        <w:p w:rsidR="000742CE" w:rsidRDefault="000742C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336383" w:history="1">
            <w:r w:rsidRPr="00875D2B">
              <w:rPr>
                <w:rStyle w:val="Hipercze"/>
                <w:noProof/>
                <w:lang w:val="en-GB"/>
              </w:rPr>
              <w:t>5.4.1</w:t>
            </w:r>
            <w:r>
              <w:rPr>
                <w:rFonts w:asciiTheme="minorHAnsi" w:eastAsiaTheme="minorEastAsia" w:hAnsiTheme="minorHAnsi" w:cstheme="minorBidi"/>
                <w:noProof/>
                <w:sz w:val="22"/>
                <w:lang w:val="pl-PL" w:eastAsia="pl-PL" w:bidi="ar-SA"/>
              </w:rPr>
              <w:tab/>
            </w:r>
            <w:r w:rsidRPr="00875D2B">
              <w:rPr>
                <w:rStyle w:val="Hipercze"/>
                <w:noProof/>
                <w:lang w:val="en-GB"/>
              </w:rPr>
              <w:t>Human player study</w:t>
            </w:r>
            <w:r>
              <w:rPr>
                <w:noProof/>
                <w:webHidden/>
              </w:rPr>
              <w:tab/>
            </w:r>
            <w:r>
              <w:rPr>
                <w:noProof/>
                <w:webHidden/>
              </w:rPr>
              <w:fldChar w:fldCharType="begin"/>
            </w:r>
            <w:r>
              <w:rPr>
                <w:noProof/>
                <w:webHidden/>
              </w:rPr>
              <w:instrText xml:space="preserve"> PAGEREF _Toc283336383 \h </w:instrText>
            </w:r>
            <w:r>
              <w:rPr>
                <w:noProof/>
                <w:webHidden/>
              </w:rPr>
            </w:r>
            <w:r>
              <w:rPr>
                <w:noProof/>
                <w:webHidden/>
              </w:rPr>
              <w:fldChar w:fldCharType="separate"/>
            </w:r>
            <w:r>
              <w:rPr>
                <w:noProof/>
                <w:webHidden/>
              </w:rPr>
              <w:t>66</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84" w:history="1">
            <w:r w:rsidRPr="00875D2B">
              <w:rPr>
                <w:rStyle w:val="Hipercze"/>
                <w:noProof/>
                <w:lang w:val="en-GB"/>
              </w:rPr>
              <w:t>6</w:t>
            </w:r>
            <w:r>
              <w:rPr>
                <w:rFonts w:asciiTheme="minorHAnsi" w:eastAsiaTheme="minorEastAsia" w:hAnsiTheme="minorHAnsi" w:cstheme="minorBidi"/>
                <w:noProof/>
                <w:sz w:val="22"/>
                <w:lang w:val="pl-PL" w:eastAsia="pl-PL" w:bidi="ar-SA"/>
              </w:rPr>
              <w:tab/>
            </w:r>
            <w:r w:rsidRPr="00875D2B">
              <w:rPr>
                <w:rStyle w:val="Hipercze"/>
                <w:noProof/>
                <w:lang w:val="en-GB"/>
              </w:rPr>
              <w:t>Conclusions</w:t>
            </w:r>
            <w:r>
              <w:rPr>
                <w:noProof/>
                <w:webHidden/>
              </w:rPr>
              <w:tab/>
            </w:r>
            <w:r>
              <w:rPr>
                <w:noProof/>
                <w:webHidden/>
              </w:rPr>
              <w:fldChar w:fldCharType="begin"/>
            </w:r>
            <w:r>
              <w:rPr>
                <w:noProof/>
                <w:webHidden/>
              </w:rPr>
              <w:instrText xml:space="preserve"> PAGEREF _Toc283336384 \h </w:instrText>
            </w:r>
            <w:r>
              <w:rPr>
                <w:noProof/>
                <w:webHidden/>
              </w:rPr>
            </w:r>
            <w:r>
              <w:rPr>
                <w:noProof/>
                <w:webHidden/>
              </w:rPr>
              <w:fldChar w:fldCharType="separate"/>
            </w:r>
            <w:r>
              <w:rPr>
                <w:noProof/>
                <w:webHidden/>
              </w:rPr>
              <w:t>67</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85" w:history="1">
            <w:r w:rsidRPr="00875D2B">
              <w:rPr>
                <w:rStyle w:val="Hipercze"/>
                <w:noProof/>
                <w:lang w:val="en-GB"/>
              </w:rPr>
              <w:t>7</w:t>
            </w:r>
            <w:r>
              <w:rPr>
                <w:rFonts w:asciiTheme="minorHAnsi" w:eastAsiaTheme="minorEastAsia" w:hAnsiTheme="minorHAnsi" w:cstheme="minorBidi"/>
                <w:noProof/>
                <w:sz w:val="22"/>
                <w:lang w:val="pl-PL" w:eastAsia="pl-PL" w:bidi="ar-SA"/>
              </w:rPr>
              <w:tab/>
            </w:r>
            <w:r w:rsidRPr="00875D2B">
              <w:rPr>
                <w:rStyle w:val="Hipercze"/>
                <w:noProof/>
                <w:lang w:val="en-GB"/>
              </w:rPr>
              <w:t>Attachments</w:t>
            </w:r>
            <w:r>
              <w:rPr>
                <w:noProof/>
                <w:webHidden/>
              </w:rPr>
              <w:tab/>
            </w:r>
            <w:r>
              <w:rPr>
                <w:noProof/>
                <w:webHidden/>
              </w:rPr>
              <w:fldChar w:fldCharType="begin"/>
            </w:r>
            <w:r>
              <w:rPr>
                <w:noProof/>
                <w:webHidden/>
              </w:rPr>
              <w:instrText xml:space="preserve"> PAGEREF _Toc283336385 \h </w:instrText>
            </w:r>
            <w:r>
              <w:rPr>
                <w:noProof/>
                <w:webHidden/>
              </w:rPr>
            </w:r>
            <w:r>
              <w:rPr>
                <w:noProof/>
                <w:webHidden/>
              </w:rPr>
              <w:fldChar w:fldCharType="separate"/>
            </w:r>
            <w:r>
              <w:rPr>
                <w:noProof/>
                <w:webHidden/>
              </w:rPr>
              <w:t>68</w:t>
            </w:r>
            <w:r>
              <w:rPr>
                <w:noProof/>
                <w:webHidden/>
              </w:rPr>
              <w:fldChar w:fldCharType="end"/>
            </w:r>
          </w:hyperlink>
        </w:p>
        <w:p w:rsidR="000742CE" w:rsidRDefault="000742C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336386" w:history="1">
            <w:r w:rsidRPr="00875D2B">
              <w:rPr>
                <w:rStyle w:val="Hipercze"/>
                <w:noProof/>
                <w:lang w:val="en-GB"/>
              </w:rPr>
              <w:t>8</w:t>
            </w:r>
            <w:r>
              <w:rPr>
                <w:rFonts w:asciiTheme="minorHAnsi" w:eastAsiaTheme="minorEastAsia" w:hAnsiTheme="minorHAnsi" w:cstheme="minorBidi"/>
                <w:noProof/>
                <w:sz w:val="22"/>
                <w:lang w:val="pl-PL" w:eastAsia="pl-PL" w:bidi="ar-SA"/>
              </w:rPr>
              <w:tab/>
            </w:r>
            <w:r w:rsidRPr="00875D2B">
              <w:rPr>
                <w:rStyle w:val="Hipercze"/>
                <w:noProof/>
                <w:lang w:val="en-GB"/>
              </w:rPr>
              <w:t>Bibliography</w:t>
            </w:r>
            <w:r>
              <w:rPr>
                <w:noProof/>
                <w:webHidden/>
              </w:rPr>
              <w:tab/>
            </w:r>
            <w:r>
              <w:rPr>
                <w:noProof/>
                <w:webHidden/>
              </w:rPr>
              <w:fldChar w:fldCharType="begin"/>
            </w:r>
            <w:r>
              <w:rPr>
                <w:noProof/>
                <w:webHidden/>
              </w:rPr>
              <w:instrText xml:space="preserve"> PAGEREF _Toc283336386 \h </w:instrText>
            </w:r>
            <w:r>
              <w:rPr>
                <w:noProof/>
                <w:webHidden/>
              </w:rPr>
            </w:r>
            <w:r>
              <w:rPr>
                <w:noProof/>
                <w:webHidden/>
              </w:rPr>
              <w:fldChar w:fldCharType="separate"/>
            </w:r>
            <w:r>
              <w:rPr>
                <w:noProof/>
                <w:webHidden/>
              </w:rPr>
              <w:t>69</w:t>
            </w:r>
            <w:r>
              <w:rPr>
                <w:noProof/>
                <w:webHidden/>
              </w:rPr>
              <w:fldChar w:fldCharType="end"/>
            </w:r>
          </w:hyperlink>
        </w:p>
        <w:p w:rsidR="00415358" w:rsidRDefault="007629FF" w:rsidP="003B4C5E">
          <w:pPr>
            <w:rPr>
              <w:lang w:val="en-GB"/>
            </w:rPr>
            <w:sectPr w:rsidR="00415358" w:rsidSect="006A5875">
              <w:headerReference w:type="even" r:id="rId13"/>
              <w:headerReference w:type="default" r:id="rId14"/>
              <w:headerReference w:type="first" r:id="rId15"/>
              <w:pgSz w:w="11906" w:h="16838"/>
              <w:pgMar w:top="1417" w:right="1417" w:bottom="1417" w:left="1417" w:header="708" w:footer="708" w:gutter="0"/>
              <w:pgNumType w:fmt="upperRoman"/>
              <w:cols w:space="708"/>
              <w:titlePg/>
              <w:docGrid w:linePitch="360"/>
            </w:sectPr>
          </w:pPr>
          <w:r>
            <w:rPr>
              <w:lang w:val="pl-PL"/>
            </w:rPr>
            <w:fldChar w:fldCharType="end"/>
          </w:r>
        </w:p>
      </w:sdtContent>
    </w:sdt>
    <w:p w:rsidR="00415358" w:rsidRDefault="00415358" w:rsidP="003B4C5E">
      <w:pPr>
        <w:rPr>
          <w:lang w:val="en-GB"/>
        </w:rPr>
        <w:sectPr w:rsidR="00415358" w:rsidSect="00415358">
          <w:type w:val="continuous"/>
          <w:pgSz w:w="11906" w:h="16838"/>
          <w:pgMar w:top="1417" w:right="1417" w:bottom="1417" w:left="1417" w:header="708" w:footer="708" w:gutter="0"/>
          <w:cols w:space="708"/>
          <w:titlePg/>
          <w:docGrid w:linePitch="360"/>
        </w:sectPr>
      </w:pPr>
    </w:p>
    <w:p w:rsidR="009B4D43" w:rsidRPr="00F26CA1" w:rsidRDefault="009B4D43" w:rsidP="00EC7C6C">
      <w:pPr>
        <w:pStyle w:val="Nagwek1"/>
        <w:rPr>
          <w:lang w:val="en-GB"/>
        </w:rPr>
      </w:pPr>
      <w:bookmarkStart w:id="0" w:name="_Toc283076888"/>
      <w:bookmarkStart w:id="1" w:name="_Toc283336332"/>
      <w:r w:rsidRPr="00F26CA1">
        <w:rPr>
          <w:lang w:val="en-GB"/>
        </w:rPr>
        <w:lastRenderedPageBreak/>
        <w:t>Introduction</w:t>
      </w:r>
      <w:bookmarkEnd w:id="0"/>
      <w:bookmarkEnd w:id="1"/>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w:t>
      </w:r>
      <w:r w:rsidR="006C56BF" w:rsidRPr="00F26CA1">
        <w:rPr>
          <w:lang w:val="en-GB"/>
        </w:rPr>
        <w:t>o</w:t>
      </w:r>
      <w:r w:rsidR="006C56BF" w:rsidRPr="00F26CA1">
        <w:rPr>
          <w:lang w:val="en-GB"/>
        </w:rPr>
        <w:t>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w:t>
      </w:r>
      <w:r w:rsidR="00A31285" w:rsidRPr="00F26CA1">
        <w:rPr>
          <w:lang w:val="en-GB"/>
        </w:rPr>
        <w:t>o</w:t>
      </w:r>
      <w:r w:rsidR="00A31285" w:rsidRPr="00F26CA1">
        <w:rPr>
          <w:lang w:val="en-GB"/>
        </w:rPr>
        <w:t>main of theoretical debate</w:t>
      </w:r>
      <w:r w:rsidR="002B53FD" w:rsidRPr="00F26CA1">
        <w:rPr>
          <w:lang w:val="en-GB"/>
        </w:rPr>
        <w:t xml:space="preserve"> </w:t>
      </w:r>
      <w:r w:rsidR="00010FDB" w:rsidRPr="00F26CA1">
        <w:rPr>
          <w:lang w:val="en-GB"/>
        </w:rPr>
        <w:fldChar w:fldCharType="begin"/>
      </w:r>
      <w:r w:rsidR="002B53FD" w:rsidRPr="00F26CA1">
        <w:rPr>
          <w:lang w:val="en-GB"/>
        </w:rPr>
        <w:instrText xml:space="preserve"> ADDIN ZOTERO_ITEM {"sort":true,"citationItems":[{"uri":["http://zotero.org/users/local/Op1rMxOJ/items/4NS4XQXK"]}]} </w:instrText>
      </w:r>
      <w:r w:rsidR="00010FDB" w:rsidRPr="00F26CA1">
        <w:rPr>
          <w:lang w:val="en-GB"/>
        </w:rPr>
        <w:fldChar w:fldCharType="separate"/>
      </w:r>
      <w:r w:rsidR="00C42A3D" w:rsidRPr="00F26CA1">
        <w:rPr>
          <w:rFonts w:cs="Times New Roman"/>
          <w:lang w:val="en-GB"/>
        </w:rPr>
        <w:t>[1]</w:t>
      </w:r>
      <w:r w:rsidR="00010FDB" w:rsidRPr="00F26CA1">
        <w:rPr>
          <w:lang w:val="en-GB"/>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w:t>
      </w:r>
      <w:r w:rsidR="00997D43" w:rsidRPr="00F26CA1">
        <w:rPr>
          <w:lang w:val="en-GB"/>
        </w:rPr>
        <w:t>p</w:t>
      </w:r>
      <w:r w:rsidR="00997D43" w:rsidRPr="00F26CA1">
        <w:rPr>
          <w:lang w:val="en-GB"/>
        </w:rPr>
        <w:t>plication, and at the same time a good research platform, are commercial computer games</w:t>
      </w:r>
      <w:r w:rsidR="005E6EF6" w:rsidRPr="00F26CA1">
        <w:rPr>
          <w:lang w:val="en-GB"/>
        </w:rPr>
        <w:t xml:space="preserve"> </w:t>
      </w:r>
      <w:r w:rsidR="00010FDB" w:rsidRPr="00F26CA1">
        <w:rPr>
          <w:lang w:val="en-GB"/>
        </w:rPr>
        <w:fldChar w:fldCharType="begin"/>
      </w:r>
      <w:r w:rsidR="005E6EF6" w:rsidRPr="00F26CA1">
        <w:rPr>
          <w:lang w:val="en-GB"/>
        </w:rPr>
        <w:instrText xml:space="preserve"> ADDIN ZOTERO_ITEM {"sort":true,"citationItems":[{"uri":["http://zotero.org/users/local/Op1rMxOJ/items/34Z4KJ6X"]}]} </w:instrText>
      </w:r>
      <w:r w:rsidR="00010FDB" w:rsidRPr="00F26CA1">
        <w:rPr>
          <w:lang w:val="en-GB"/>
        </w:rPr>
        <w:fldChar w:fldCharType="separate"/>
      </w:r>
      <w:r w:rsidR="00C42A3D" w:rsidRPr="00F26CA1">
        <w:rPr>
          <w:rFonts w:cs="Times New Roman"/>
          <w:lang w:val="en-GB"/>
        </w:rPr>
        <w:t>[2]</w:t>
      </w:r>
      <w:r w:rsidR="00010FDB" w:rsidRPr="00F26CA1">
        <w:rPr>
          <w:lang w:val="en-GB"/>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2" w:name="_Toc283076889"/>
      <w:bookmarkStart w:id="3" w:name="_Toc283336333"/>
      <w:r w:rsidRPr="00F26CA1">
        <w:rPr>
          <w:lang w:val="en-GB"/>
        </w:rPr>
        <w:t>Artificial Intelligence</w:t>
      </w:r>
      <w:bookmarkEnd w:id="2"/>
      <w:bookmarkEnd w:id="3"/>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w:t>
      </w:r>
      <w:r w:rsidRPr="00F26CA1">
        <w:rPr>
          <w:lang w:val="en-GB"/>
        </w:rPr>
        <w:t>i</w:t>
      </w:r>
      <w:r w:rsidRPr="00F26CA1">
        <w:rPr>
          <w:lang w:val="en-GB"/>
        </w:rPr>
        <w:t>ronment</w:t>
      </w:r>
      <w:r w:rsidR="00987F01" w:rsidRPr="00F26CA1">
        <w:rPr>
          <w:lang w:val="en-GB"/>
        </w:rPr>
        <w:t>”</w:t>
      </w:r>
      <w:r w:rsidR="002D4CCC" w:rsidRPr="00F26CA1">
        <w:rPr>
          <w:lang w:val="en-GB"/>
        </w:rPr>
        <w:t xml:space="preserve"> </w:t>
      </w:r>
      <w:r w:rsidR="00010FDB" w:rsidRPr="00F26CA1">
        <w:rPr>
          <w:lang w:val="en-GB"/>
        </w:rPr>
        <w:fldChar w:fldCharType="begin"/>
      </w:r>
      <w:r w:rsidR="002E78C9" w:rsidRPr="00F26CA1">
        <w:rPr>
          <w:lang w:val="en-GB"/>
        </w:rPr>
        <w:instrText xml:space="preserve"> ADDIN ZOTERO_ITEM {"sort":true,"citationItems":[{"uri":["http://zotero.org/users/local/Op1rMxOJ/items/M7N8V89P"]}]} </w:instrText>
      </w:r>
      <w:r w:rsidR="00010FDB" w:rsidRPr="00F26CA1">
        <w:rPr>
          <w:lang w:val="en-GB"/>
        </w:rPr>
        <w:fldChar w:fldCharType="separate"/>
      </w:r>
      <w:r w:rsidR="00C42A3D" w:rsidRPr="00F26CA1">
        <w:rPr>
          <w:rFonts w:cs="Times New Roman"/>
          <w:lang w:val="en-GB"/>
        </w:rPr>
        <w:t>[3]</w:t>
      </w:r>
      <w:r w:rsidR="00010FDB" w:rsidRPr="00F26CA1">
        <w:rPr>
          <w:lang w:val="en-GB"/>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4"/>
      <w:r w:rsidR="00F831C1" w:rsidRPr="00F26CA1">
        <w:rPr>
          <w:lang w:val="en-GB"/>
        </w:rPr>
        <w:t>-</w:t>
      </w:r>
      <w:commentRangeEnd w:id="4"/>
      <w:r w:rsidR="00164DFC" w:rsidRPr="00F26CA1">
        <w:rPr>
          <w:lang w:val="en-GB"/>
        </w:rPr>
        <w:t>up</w:t>
      </w:r>
      <w:r w:rsidR="00A305E8" w:rsidRPr="00F26CA1">
        <w:rPr>
          <w:rStyle w:val="Odwoaniedokomentarza"/>
          <w:rFonts w:eastAsiaTheme="minorHAnsi"/>
          <w:lang w:val="en-GB"/>
        </w:rPr>
        <w:commentReference w:id="4"/>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010FDB" w:rsidRPr="00F26CA1">
        <w:rPr>
          <w:lang w:val="en-GB"/>
        </w:rPr>
        <w:fldChar w:fldCharType="begin"/>
      </w:r>
      <w:r w:rsidR="00987D35" w:rsidRPr="00F26CA1">
        <w:rPr>
          <w:lang w:val="en-GB"/>
        </w:rPr>
        <w:instrText xml:space="preserve"> ADDIN ZOTERO_ITEM {"sort":true,"citationItems":[{"uri":["http://zotero.org/users/local/Op1rMxOJ/items/KSTJ4CWX"]}]} </w:instrText>
      </w:r>
      <w:r w:rsidR="00010FDB" w:rsidRPr="00F26CA1">
        <w:rPr>
          <w:lang w:val="en-GB"/>
        </w:rPr>
        <w:fldChar w:fldCharType="separate"/>
      </w:r>
      <w:r w:rsidR="00C42A3D" w:rsidRPr="00F26CA1">
        <w:rPr>
          <w:rFonts w:cs="Times New Roman"/>
          <w:lang w:val="en-GB"/>
        </w:rPr>
        <w:t>[4]</w:t>
      </w:r>
      <w:r w:rsidR="00010FDB" w:rsidRPr="00F26CA1">
        <w:rPr>
          <w:lang w:val="en-GB"/>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w:t>
      </w:r>
      <w:r w:rsidR="00007298" w:rsidRPr="00F26CA1">
        <w:rPr>
          <w:lang w:val="en-GB"/>
        </w:rPr>
        <w:t>s</w:t>
      </w:r>
      <w:r w:rsidR="00007298" w:rsidRPr="00F26CA1">
        <w:rPr>
          <w:lang w:val="en-GB"/>
        </w:rPr>
        <w:t>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 that is considered to be a good operational definition of intelligence. In the test, the judge would communicate using text-based interface with the subject wit</w:t>
      </w:r>
      <w:r w:rsidR="00696021" w:rsidRPr="00F26CA1">
        <w:rPr>
          <w:lang w:val="en-GB"/>
        </w:rPr>
        <w:t>h</w:t>
      </w:r>
      <w:r w:rsidR="00696021" w:rsidRPr="00F26CA1">
        <w:rPr>
          <w:lang w:val="en-GB"/>
        </w:rPr>
        <w:t xml:space="preserve">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co</w:t>
      </w:r>
      <w:r w:rsidR="00696021" w:rsidRPr="00F26CA1">
        <w:rPr>
          <w:lang w:val="en-GB"/>
        </w:rPr>
        <w:t>g</w:t>
      </w:r>
      <w:r w:rsidR="00696021" w:rsidRPr="00F26CA1">
        <w:rPr>
          <w:lang w:val="en-GB"/>
        </w:rPr>
        <w:t xml:space="preserve">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w:t>
      </w:r>
      <w:r w:rsidR="00971DDF" w:rsidRPr="00F26CA1">
        <w:rPr>
          <w:lang w:val="en-GB"/>
        </w:rPr>
        <w:t>o</w:t>
      </w:r>
      <w:r w:rsidR="00971DDF" w:rsidRPr="00F26CA1">
        <w:rPr>
          <w:lang w:val="en-GB"/>
        </w:rPr>
        <w:t>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5" w:name="_Toc283076890"/>
      <w:bookmarkStart w:id="6" w:name="_Toc283336334"/>
      <w:r w:rsidRPr="00F26CA1">
        <w:rPr>
          <w:lang w:val="en-GB"/>
        </w:rPr>
        <w:t xml:space="preserve">Computer Games and </w:t>
      </w:r>
      <w:r w:rsidR="00743FCB" w:rsidRPr="00F26CA1">
        <w:rPr>
          <w:lang w:val="en-GB"/>
        </w:rPr>
        <w:t>AI</w:t>
      </w:r>
      <w:bookmarkEnd w:id="5"/>
      <w:bookmarkEnd w:id="6"/>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010FDB" w:rsidRPr="00F26CA1">
        <w:rPr>
          <w:lang w:val="en-GB"/>
        </w:rPr>
        <w:fldChar w:fldCharType="begin"/>
      </w:r>
      <w:r w:rsidR="00EB3921" w:rsidRPr="00F26CA1">
        <w:rPr>
          <w:lang w:val="en-GB"/>
        </w:rPr>
        <w:instrText xml:space="preserve"> ADDIN ZOTERO_ITEM {"sort":true,"citationItems":[{"uri":["http://zotero.org/users/local/Op1rMxOJ/items/XR8ECGRD"]}]} </w:instrText>
      </w:r>
      <w:r w:rsidR="00010FDB" w:rsidRPr="00F26CA1">
        <w:rPr>
          <w:lang w:val="en-GB"/>
        </w:rPr>
        <w:fldChar w:fldCharType="separate"/>
      </w:r>
      <w:r w:rsidR="00C42A3D" w:rsidRPr="00F26CA1">
        <w:rPr>
          <w:rFonts w:ascii="Calibri" w:hAnsi="Calibri"/>
          <w:lang w:val="en-GB"/>
        </w:rPr>
        <w:t>[5]</w:t>
      </w:r>
      <w:r w:rsidR="00010FDB" w:rsidRPr="00F26CA1">
        <w:rPr>
          <w:lang w:val="en-GB"/>
        </w:rPr>
        <w:fldChar w:fldCharType="end"/>
      </w:r>
      <w:r w:rsidRPr="00F26CA1">
        <w:rPr>
          <w:lang w:val="en-GB"/>
        </w:rPr>
        <w:t>.</w:t>
      </w:r>
      <w:r w:rsidR="00CD2557" w:rsidRPr="00F26CA1">
        <w:rPr>
          <w:lang w:val="en-GB"/>
        </w:rPr>
        <w:t xml:space="preserve"> </w:t>
      </w:r>
      <w:r w:rsidRPr="00F26CA1">
        <w:rPr>
          <w:lang w:val="en-GB"/>
        </w:rPr>
        <w:t xml:space="preserve">It is believed that the first electronic game was created by William A. Higinbotham – of the Brookhaven National Laboratory, in 1958, as interactive technology demonstration available for laboratory’s visitors.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simula</w:t>
      </w:r>
      <w:r w:rsidRPr="00F26CA1">
        <w:rPr>
          <w:lang w:val="en-GB"/>
        </w:rPr>
        <w:t>t</w:t>
      </w:r>
      <w:r w:rsidRPr="00F26CA1">
        <w:rPr>
          <w:lang w:val="en-GB"/>
        </w:rPr>
        <w:t xml:space="preserve">ing a tennis game on an oscilloscope. It was presenting a simplified projection of a tennis </w:t>
      </w:r>
      <w:r w:rsidRPr="00F26CA1">
        <w:rPr>
          <w:lang w:val="en-GB"/>
        </w:rPr>
        <w:lastRenderedPageBreak/>
        <w:t xml:space="preserve">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010FDB" w:rsidRPr="00F26CA1">
        <w:rPr>
          <w:lang w:val="en-GB"/>
        </w:rPr>
        <w:fldChar w:fldCharType="begin"/>
      </w:r>
      <w:r w:rsidR="00EB3921" w:rsidRPr="00F26CA1">
        <w:rPr>
          <w:lang w:val="en-GB"/>
        </w:rPr>
        <w:instrText xml:space="preserve"> ADDIN ZOTERO_ITEM {"sort":true,"citationItems":[{"uri":["http://zotero.org/users/local/Op1rMxOJ/items/ZXA3VUME"]}]} </w:instrText>
      </w:r>
      <w:r w:rsidR="00010FDB" w:rsidRPr="00F26CA1">
        <w:rPr>
          <w:lang w:val="en-GB"/>
        </w:rPr>
        <w:fldChar w:fldCharType="separate"/>
      </w:r>
      <w:r w:rsidR="00C42A3D" w:rsidRPr="00F26CA1">
        <w:rPr>
          <w:rFonts w:ascii="Calibri" w:hAnsi="Calibri"/>
          <w:lang w:val="en-GB"/>
        </w:rPr>
        <w:t>[6]</w:t>
      </w:r>
      <w:r w:rsidR="00010FDB" w:rsidRPr="00F26CA1">
        <w:rPr>
          <w:lang w:val="en-GB"/>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010FDB" w:rsidRPr="00F26CA1">
        <w:rPr>
          <w:lang w:val="en-GB"/>
        </w:rPr>
        <w:fldChar w:fldCharType="begin"/>
      </w:r>
      <w:r w:rsidR="00EB3921" w:rsidRPr="00F26CA1">
        <w:rPr>
          <w:lang w:val="en-GB"/>
        </w:rPr>
        <w:instrText xml:space="preserve"> ADDIN ZOTERO_ITEM {"sort":true,"citationItems":[{"uri":["http://zotero.org/users/local/Op1rMxOJ/items/TFR88ECC"]}]} </w:instrText>
      </w:r>
      <w:r w:rsidR="00010FDB" w:rsidRPr="00F26CA1">
        <w:rPr>
          <w:lang w:val="en-GB"/>
        </w:rPr>
        <w:fldChar w:fldCharType="separate"/>
      </w:r>
      <w:r w:rsidR="00C42A3D" w:rsidRPr="00F26CA1">
        <w:rPr>
          <w:rFonts w:ascii="Calibri" w:hAnsi="Calibri"/>
          <w:lang w:val="en-GB"/>
        </w:rPr>
        <w:t>[7]</w:t>
      </w:r>
      <w:r w:rsidR="00010FDB" w:rsidRPr="00F26CA1">
        <w:rPr>
          <w:lang w:val="en-GB"/>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cess, with only grap</w:t>
      </w:r>
      <w:r w:rsidRPr="00F26CA1">
        <w:rPr>
          <w:lang w:val="en-GB"/>
        </w:rPr>
        <w:t>h</w:t>
      </w:r>
      <w:r w:rsidRPr="00F26CA1">
        <w:rPr>
          <w:lang w:val="en-GB"/>
        </w:rPr>
        <w:t xml:space="preserve">ics being more important </w:t>
      </w:r>
      <w:r w:rsidR="00010FDB" w:rsidRPr="00F26CA1">
        <w:rPr>
          <w:lang w:val="en-GB"/>
        </w:rPr>
        <w:fldChar w:fldCharType="begin"/>
      </w:r>
      <w:r w:rsidR="00EC73A4" w:rsidRPr="00F26CA1">
        <w:rPr>
          <w:lang w:val="en-GB"/>
        </w:rPr>
        <w:instrText xml:space="preserve"> ADDIN ZOTERO_ITEM {"sort":true,"citationItems":[{"uri":["http://zotero.org/users/local/Op1rMxOJ/items/7SKSMHAK"]}]} </w:instrText>
      </w:r>
      <w:r w:rsidR="00010FDB" w:rsidRPr="00F26CA1">
        <w:rPr>
          <w:lang w:val="en-GB"/>
        </w:rPr>
        <w:fldChar w:fldCharType="separate"/>
      </w:r>
      <w:r w:rsidR="00C42A3D" w:rsidRPr="00F26CA1">
        <w:rPr>
          <w:rFonts w:ascii="Calibri" w:hAnsi="Calibri"/>
          <w:lang w:val="en-GB"/>
        </w:rPr>
        <w:t>[8]</w:t>
      </w:r>
      <w:r w:rsidR="00010FDB" w:rsidRPr="00F26CA1">
        <w:rPr>
          <w:lang w:val="en-GB"/>
        </w:rPr>
        <w:fldChar w:fldCharType="end"/>
      </w:r>
      <w:r w:rsidRPr="00F26CA1">
        <w:rPr>
          <w:lang w:val="en-GB"/>
        </w:rPr>
        <w:t xml:space="preserve">. </w:t>
      </w:r>
    </w:p>
    <w:p w:rsidR="009B4D43" w:rsidRPr="00F26CA1" w:rsidRDefault="009B4D43" w:rsidP="00AA5A26">
      <w:pPr>
        <w:pStyle w:val="Nagwek2"/>
        <w:rPr>
          <w:lang w:val="en-GB"/>
        </w:rPr>
      </w:pPr>
      <w:bookmarkStart w:id="7" w:name="_Ref283053492"/>
      <w:bookmarkStart w:id="8" w:name="_Toc283076891"/>
      <w:bookmarkStart w:id="9" w:name="_Toc283336335"/>
      <w:r w:rsidRPr="00F26CA1">
        <w:rPr>
          <w:lang w:val="en-GB"/>
        </w:rPr>
        <w:t>First Person Shooter games</w:t>
      </w:r>
      <w:bookmarkEnd w:id="7"/>
      <w:bookmarkEnd w:id="8"/>
      <w:bookmarkEnd w:id="9"/>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 to control their virtual in-game chara</w:t>
      </w:r>
      <w:r w:rsidRPr="00F26CA1">
        <w:rPr>
          <w:lang w:val="en-GB"/>
        </w:rPr>
        <w:t>c</w:t>
      </w:r>
      <w:r w:rsidRPr="00F26CA1">
        <w:rPr>
          <w:lang w:val="en-GB"/>
        </w:rPr>
        <w:t>ter. The main input for a player is a first-person perspective view of the world displayed on the screen and sounds played in the game. The player sees the view from the eyes of the cha</w:t>
      </w:r>
      <w:r w:rsidRPr="00F26CA1">
        <w:rPr>
          <w:lang w:val="en-GB"/>
        </w:rPr>
        <w:t>r</w:t>
      </w:r>
      <w:r w:rsidRPr="00F26CA1">
        <w:rPr>
          <w:lang w:val="en-GB"/>
        </w:rPr>
        <w:t>acter he controls. The usual scenario in an FPS game focuses on fighting against opponents using some sort of firearms. The player’s character is placed in the three dimensional world together with other opponents, which can be controlled by other human players or by co</w:t>
      </w:r>
      <w:r w:rsidRPr="00F26CA1">
        <w:rPr>
          <w:lang w:val="en-GB"/>
        </w:rPr>
        <w:t>m</w:t>
      </w:r>
      <w:r w:rsidRPr="00F26CA1">
        <w:rPr>
          <w:lang w:val="en-GB"/>
        </w:rPr>
        <w:t xml:space="preserve">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0" w:name="_Ref283075845"/>
      <w:bookmarkStart w:id="11" w:name="_Toc283076892"/>
      <w:bookmarkStart w:id="12" w:name="_Toc283336336"/>
      <w:r w:rsidRPr="00F26CA1">
        <w:rPr>
          <w:lang w:val="en-GB"/>
        </w:rPr>
        <w:t>Motivation</w:t>
      </w:r>
      <w:bookmarkEnd w:id="10"/>
      <w:bookmarkEnd w:id="11"/>
      <w:bookmarkEnd w:id="12"/>
    </w:p>
    <w:p w:rsidR="006D7312" w:rsidRPr="00F26CA1" w:rsidRDefault="006D7312" w:rsidP="009B4D43">
      <w:pPr>
        <w:rPr>
          <w:lang w:val="en-GB"/>
        </w:rPr>
      </w:pPr>
      <w:r w:rsidRPr="00F26CA1">
        <w:rPr>
          <w:lang w:val="en-GB"/>
        </w:rPr>
        <w:t>The commercial computer games are starting to be perceived as attra</w:t>
      </w:r>
      <w:r w:rsidRPr="00F26CA1">
        <w:rPr>
          <w:lang w:val="en-GB"/>
        </w:rPr>
        <w:t>c</w:t>
      </w:r>
      <w:r w:rsidRPr="00F26CA1">
        <w:rPr>
          <w:lang w:val="en-GB"/>
        </w:rPr>
        <w:t>tive platforms for AI research. One of the reasons is that computer games usually provide a complex, large scale simulation of a real-world environment with a realistic physics and vast interaction possibil</w:t>
      </w:r>
      <w:r w:rsidRPr="00F26CA1">
        <w:rPr>
          <w:lang w:val="en-GB"/>
        </w:rPr>
        <w:t>i</w:t>
      </w:r>
      <w:r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The commercial computer games are also consi</w:t>
      </w:r>
      <w:r w:rsidR="008926BB" w:rsidRPr="00F26CA1">
        <w:rPr>
          <w:lang w:val="en-GB"/>
        </w:rPr>
        <w:t>d</w:t>
      </w:r>
      <w:r w:rsidR="008926BB" w:rsidRPr="00F26CA1">
        <w:rPr>
          <w:lang w:val="en-GB"/>
        </w:rPr>
        <w:t>ered to provide more objective test environment than those developed on purpose for a given research</w:t>
      </w:r>
      <w:r w:rsidR="00862FB2" w:rsidRPr="00F26CA1">
        <w:rPr>
          <w:lang w:val="en-GB"/>
        </w:rPr>
        <w:t xml:space="preserve"> </w:t>
      </w:r>
      <w:r w:rsidR="00862FB2" w:rsidRPr="00F26CA1">
        <w:rPr>
          <w:lang w:val="en-GB"/>
        </w:rPr>
        <w:fldChar w:fldCharType="begin"/>
      </w:r>
      <w:r w:rsidR="00862FB2" w:rsidRPr="00F26CA1">
        <w:rPr>
          <w:lang w:val="en-GB"/>
        </w:rPr>
        <w:instrText xml:space="preserve"> ADDIN ZOTERO_ITEM {"sort":true,"citationItems":[{"position":1,"uri":["http://zotero.org/users/local/Op1rMxOJ/items/34Z4KJ6X"]}]} </w:instrText>
      </w:r>
      <w:r w:rsidR="00862FB2" w:rsidRPr="00F26CA1">
        <w:rPr>
          <w:lang w:val="en-GB"/>
        </w:rPr>
        <w:fldChar w:fldCharType="separate"/>
      </w:r>
      <w:r w:rsidR="00C42A3D" w:rsidRPr="00F26CA1">
        <w:rPr>
          <w:rFonts w:cs="Times New Roman"/>
          <w:lang w:val="en-GB"/>
        </w:rPr>
        <w:t>[2]</w:t>
      </w:r>
      <w:r w:rsidR="00862FB2" w:rsidRPr="00F26CA1">
        <w:rPr>
          <w:lang w:val="en-GB"/>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considered to be attractive for a research, as NPC’s actions usually have direct influence on the state of a game and its environment</w:t>
      </w:r>
      <w:r w:rsidR="00FE35D9"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W6PP4W49"]}]} </w:instrText>
      </w:r>
      <w:r w:rsidR="00010FDB" w:rsidRPr="00F26CA1">
        <w:rPr>
          <w:lang w:val="en-GB"/>
        </w:rPr>
        <w:fldChar w:fldCharType="separate"/>
      </w:r>
      <w:r w:rsidR="00C42A3D" w:rsidRPr="00F26CA1">
        <w:rPr>
          <w:rFonts w:ascii="Calibri" w:hAnsi="Calibri"/>
          <w:lang w:val="en-GB"/>
        </w:rPr>
        <w:t>[9]</w:t>
      </w:r>
      <w:r w:rsidR="00010FDB" w:rsidRPr="00F26CA1">
        <w:rPr>
          <w:lang w:val="en-GB"/>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particular NPC’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tween controlling NPC in FPS game and contro</w:t>
      </w:r>
      <w:r w:rsidRPr="00F26CA1">
        <w:rPr>
          <w:lang w:val="en-GB"/>
        </w:rPr>
        <w:t>l</w:t>
      </w:r>
      <w:r w:rsidRPr="00F26CA1">
        <w:rPr>
          <w:lang w:val="en-GB"/>
        </w:rPr>
        <w:t>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The attention given to commercial computer games is increasing among research comm</w:t>
      </w:r>
      <w:r w:rsidRPr="00F26CA1">
        <w:rPr>
          <w:lang w:val="en-GB"/>
        </w:rPr>
        <w:t>u</w:t>
      </w:r>
      <w:r w:rsidRPr="00F26CA1">
        <w:rPr>
          <w:lang w:val="en-GB"/>
        </w:rPr>
        <w:t>nity. For instance, i</w:t>
      </w:r>
      <w:r w:rsidR="00516B7E" w:rsidRPr="00F26CA1">
        <w:rPr>
          <w:lang w:val="en-GB"/>
        </w:rPr>
        <w:t xml:space="preserve">n order to stimulate the research, Philip Hingston </w:t>
      </w:r>
      <w:r w:rsidR="00010FDB" w:rsidRPr="00F26CA1">
        <w:rPr>
          <w:lang w:val="en-GB"/>
        </w:rPr>
        <w:fldChar w:fldCharType="begin"/>
      </w:r>
      <w:r w:rsidR="00516B7E" w:rsidRPr="00F26CA1">
        <w:rPr>
          <w:lang w:val="en-GB"/>
        </w:rPr>
        <w:instrText xml:space="preserve"> ADDIN ZOTERO_ITEM {"sort":true,"citationItems":[{"uri":["http://zotero.org/users/local/Op1rMxOJ/items/MP6TSC58"]}]} </w:instrText>
      </w:r>
      <w:r w:rsidR="00010FDB" w:rsidRPr="00F26CA1">
        <w:rPr>
          <w:lang w:val="en-GB"/>
        </w:rPr>
        <w:fldChar w:fldCharType="separate"/>
      </w:r>
      <w:r w:rsidR="00C42A3D" w:rsidRPr="00F26CA1">
        <w:rPr>
          <w:rFonts w:ascii="Calibri" w:hAnsi="Calibri"/>
          <w:lang w:val="en-GB"/>
        </w:rPr>
        <w:t>[10]</w:t>
      </w:r>
      <w:r w:rsidR="00010FDB" w:rsidRPr="00F26CA1">
        <w:rPr>
          <w:lang w:val="en-GB"/>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w:t>
      </w:r>
      <w:r w:rsidR="00516B7E" w:rsidRPr="00F26CA1">
        <w:rPr>
          <w:lang w:val="en-GB"/>
        </w:rPr>
        <w:t>m</w:t>
      </w:r>
      <w:r w:rsidR="00516B7E" w:rsidRPr="00F26CA1">
        <w:rPr>
          <w:lang w:val="en-GB"/>
        </w:rPr>
        <w:t>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cters, the judges have to tell the human players from bots. Till now, none of bots have managed to a</w:t>
      </w:r>
      <w:r w:rsidR="00516B7E" w:rsidRPr="00F26CA1">
        <w:rPr>
          <w:lang w:val="en-GB"/>
        </w:rPr>
        <w:t>p</w:t>
      </w:r>
      <w:r w:rsidR="00516B7E" w:rsidRPr="00F26CA1">
        <w:rPr>
          <w:lang w:val="en-GB"/>
        </w:rPr>
        <w:t xml:space="preserve">pear human-like enough to win the </w:t>
      </w:r>
      <w:r w:rsidR="00516B7E" w:rsidRPr="00F26CA1">
        <w:rPr>
          <w:rStyle w:val="Wyrnieniedelikatne"/>
          <w:lang w:val="en-GB"/>
        </w:rPr>
        <w:t>Bo</w:t>
      </w:r>
      <w:r w:rsidR="00516B7E" w:rsidRPr="00F26CA1">
        <w:rPr>
          <w:rStyle w:val="Wyrnieniedelikatne"/>
          <w:lang w:val="en-GB"/>
        </w:rPr>
        <w:t>t</w:t>
      </w:r>
      <w:r w:rsidR="00516B7E" w:rsidRPr="00F26CA1">
        <w:rPr>
          <w:rStyle w:val="Wyrnieniedelikatne"/>
          <w:lang w:val="en-GB"/>
        </w:rPr>
        <w:t>Prize</w:t>
      </w:r>
      <w:r w:rsidR="00516B7E" w:rsidRPr="00F26CA1">
        <w:rPr>
          <w:lang w:val="en-GB"/>
        </w:rPr>
        <w:t xml:space="preserve"> </w:t>
      </w:r>
      <w:r w:rsidR="00010FDB" w:rsidRPr="00F26CA1">
        <w:rPr>
          <w:lang w:val="en-GB"/>
        </w:rPr>
        <w:fldChar w:fldCharType="begin"/>
      </w:r>
      <w:r w:rsidR="00516B7E" w:rsidRPr="00F26CA1">
        <w:rPr>
          <w:lang w:val="en-GB"/>
        </w:rPr>
        <w:instrText xml:space="preserve"> ADDIN ZOTERO_ITEM {"sort":true,"citationItems":[{"uri":["http://zotero.org/users/local/Op1rMxOJ/items/T58F4Q2B"]}]} </w:instrText>
      </w:r>
      <w:r w:rsidR="00010FDB" w:rsidRPr="00F26CA1">
        <w:rPr>
          <w:lang w:val="en-GB"/>
        </w:rPr>
        <w:fldChar w:fldCharType="separate"/>
      </w:r>
      <w:r w:rsidR="00C42A3D" w:rsidRPr="00F26CA1">
        <w:rPr>
          <w:rFonts w:ascii="Calibri" w:hAnsi="Calibri"/>
          <w:lang w:val="en-GB"/>
        </w:rPr>
        <w:t>[11]</w:t>
      </w:r>
      <w:r w:rsidR="00010FDB" w:rsidRPr="00F26CA1">
        <w:rPr>
          <w:lang w:val="en-GB"/>
        </w:rPr>
        <w:fldChar w:fldCharType="end"/>
      </w:r>
      <w:r w:rsidR="00516B7E" w:rsidRPr="00F26CA1">
        <w:rPr>
          <w:lang w:val="en-GB"/>
        </w:rPr>
        <w:t>.</w:t>
      </w:r>
    </w:p>
    <w:p w:rsidR="000E41D0" w:rsidRPr="00F26CA1" w:rsidRDefault="009B4D43" w:rsidP="00AA5A26">
      <w:pPr>
        <w:pStyle w:val="Nagwek2"/>
        <w:rPr>
          <w:lang w:val="en-GB"/>
        </w:rPr>
      </w:pPr>
      <w:bookmarkStart w:id="13" w:name="_Toc283076893"/>
      <w:bookmarkStart w:id="14" w:name="_Toc283336337"/>
      <w:r w:rsidRPr="00F26CA1">
        <w:rPr>
          <w:lang w:val="en-GB"/>
        </w:rPr>
        <w:t>Thesis Overview</w:t>
      </w:r>
      <w:bookmarkEnd w:id="13"/>
      <w:bookmarkEnd w:id="14"/>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w:t>
      </w:r>
      <w:r w:rsidRPr="00F26CA1">
        <w:rPr>
          <w:lang w:val="en-GB"/>
        </w:rPr>
        <w:t>r</w:t>
      </w:r>
      <w:r w:rsidRPr="00F26CA1">
        <w:rPr>
          <w:lang w:val="en-GB"/>
        </w:rPr>
        <w:t>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mization in a stochastic FPS game environment and will let us evaluate the suitability of the optimization methods used in this a</w:t>
      </w:r>
      <w:r w:rsidRPr="00F26CA1">
        <w:rPr>
          <w:lang w:val="en-GB"/>
        </w:rPr>
        <w:t>p</w:t>
      </w:r>
      <w:r w:rsidRPr="00F26CA1">
        <w:rPr>
          <w:lang w:val="en-GB"/>
        </w:rPr>
        <w:t xml:space="preserve">plication. </w:t>
      </w:r>
    </w:p>
    <w:p w:rsidR="007B26A6" w:rsidRPr="00F26CA1" w:rsidRDefault="007B26A6" w:rsidP="007B26A6">
      <w:pPr>
        <w:rPr>
          <w:lang w:val="en-GB"/>
        </w:rPr>
      </w:pPr>
      <w:r w:rsidRPr="00F26CA1">
        <w:rPr>
          <w:lang w:val="en-GB"/>
        </w:rPr>
        <w:t xml:space="preserve">While completing these objectives, we will try to answer the main research questions: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B26A6" w:rsidRPr="00F26CA1" w:rsidRDefault="007B26A6" w:rsidP="004620C1">
      <w:pPr>
        <w:pStyle w:val="Akapitzlist"/>
        <w:numPr>
          <w:ilvl w:val="0"/>
          <w:numId w:val="23"/>
        </w:numPr>
        <w:rPr>
          <w:i/>
          <w:lang w:val="en-GB"/>
        </w:rPr>
      </w:pPr>
      <w:r w:rsidRPr="00F26CA1">
        <w:rPr>
          <w:i/>
          <w:lang w:val="en-GB"/>
        </w:rPr>
        <w:t xml:space="preserve"> Is optimization an efficient way to achieve a more intelligent behaviour of the  FPS game bot?</w:t>
      </w:r>
    </w:p>
    <w:p w:rsidR="007B26A6" w:rsidRPr="00F26CA1" w:rsidRDefault="007B26A6" w:rsidP="002F11D3">
      <w:pPr>
        <w:rPr>
          <w:lang w:val="en-GB"/>
        </w:rPr>
        <w:sectPr w:rsidR="007B26A6" w:rsidRPr="00F26CA1" w:rsidSect="00415358">
          <w:headerReference w:type="even" r:id="rId17"/>
          <w:headerReference w:type="default" r:id="rId18"/>
          <w:headerReference w:type="first" r:id="rId19"/>
          <w:footerReference w:type="first" r:id="rId20"/>
          <w:pgSz w:w="11906" w:h="16838"/>
          <w:pgMar w:top="1417" w:right="1417" w:bottom="1417" w:left="1417" w:header="708" w:footer="708" w:gutter="0"/>
          <w:pgNumType w:start="1"/>
          <w:cols w:space="708"/>
          <w:titlePg/>
          <w:docGrid w:linePitch="360"/>
        </w:sectPr>
      </w:pPr>
    </w:p>
    <w:p w:rsidR="009328F8" w:rsidRPr="00F26CA1" w:rsidRDefault="009328F8" w:rsidP="00AA5A26">
      <w:pPr>
        <w:pStyle w:val="Nagwek1"/>
        <w:rPr>
          <w:lang w:val="en-GB"/>
        </w:rPr>
      </w:pPr>
      <w:bookmarkStart w:id="15" w:name="_Ref280536104"/>
      <w:bookmarkStart w:id="16" w:name="_Toc283076894"/>
      <w:bookmarkStart w:id="17" w:name="_Toc283336338"/>
      <w:r w:rsidRPr="00F26CA1">
        <w:rPr>
          <w:lang w:val="en-GB"/>
        </w:rPr>
        <w:lastRenderedPageBreak/>
        <w:t>Background</w:t>
      </w:r>
      <w:bookmarkEnd w:id="15"/>
      <w:bookmarkEnd w:id="16"/>
      <w:bookmarkEnd w:id="17"/>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w:t>
      </w:r>
      <w:r w:rsidR="003B574B" w:rsidRPr="00F26CA1">
        <w:rPr>
          <w:lang w:val="en-GB"/>
        </w:rPr>
        <w:t>e</w:t>
      </w:r>
      <w:r w:rsidR="003B574B" w:rsidRPr="00F26CA1">
        <w:rPr>
          <w:lang w:val="en-GB"/>
        </w:rPr>
        <w:t>search.</w:t>
      </w:r>
      <w:r w:rsidR="00581470" w:rsidRPr="00F26CA1">
        <w:rPr>
          <w:lang w:val="en-GB"/>
        </w:rPr>
        <w:t xml:space="preserve"> The chapter ends with a </w:t>
      </w:r>
      <w:r w:rsidR="00F22695" w:rsidRPr="00F26CA1">
        <w:rPr>
          <w:lang w:val="en-GB"/>
        </w:rPr>
        <w:t xml:space="preserve">brief </w:t>
      </w:r>
      <w:r w:rsidR="00581470" w:rsidRPr="00F26CA1">
        <w:rPr>
          <w:lang w:val="en-GB"/>
        </w:rPr>
        <w:t xml:space="preserve">description of the EraserBot – an example of Quake II </w:t>
      </w:r>
      <w:commentRangeStart w:id="18"/>
      <w:r w:rsidR="00581470" w:rsidRPr="00F26CA1">
        <w:rPr>
          <w:lang w:val="en-GB"/>
        </w:rPr>
        <w:t>bot</w:t>
      </w:r>
      <w:commentRangeEnd w:id="18"/>
      <w:r w:rsidR="006F2859" w:rsidRPr="00F26CA1">
        <w:rPr>
          <w:rStyle w:val="Odwoaniedokomentarza"/>
          <w:rFonts w:eastAsiaTheme="minorHAnsi"/>
          <w:lang w:val="en-GB"/>
        </w:rPr>
        <w:commentReference w:id="18"/>
      </w:r>
      <w:r w:rsidR="00581470" w:rsidRPr="00F26CA1">
        <w:rPr>
          <w:lang w:val="en-GB"/>
        </w:rPr>
        <w:t>.</w:t>
      </w:r>
    </w:p>
    <w:p w:rsidR="009328F8" w:rsidRPr="00F26CA1" w:rsidRDefault="009328F8" w:rsidP="00C258C7">
      <w:pPr>
        <w:pStyle w:val="Nagwek2"/>
        <w:rPr>
          <w:lang w:val="en-GB"/>
        </w:rPr>
      </w:pPr>
      <w:bookmarkStart w:id="19" w:name="_Toc283076895"/>
      <w:bookmarkStart w:id="20" w:name="_Toc283336339"/>
      <w:r w:rsidRPr="00F26CA1">
        <w:rPr>
          <w:lang w:val="en-GB"/>
        </w:rPr>
        <w:t>Artificial Intelligence in First-Person Shooter games</w:t>
      </w:r>
      <w:bookmarkEnd w:id="19"/>
      <w:bookmarkEnd w:id="20"/>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1" w:name="_Toc283076896"/>
      <w:bookmarkStart w:id="22" w:name="_Toc283336340"/>
      <w:r w:rsidRPr="00F26CA1">
        <w:rPr>
          <w:lang w:val="en-GB"/>
        </w:rPr>
        <w:t>Bots architecture</w:t>
      </w:r>
      <w:bookmarkEnd w:id="21"/>
      <w:bookmarkEnd w:id="22"/>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010FDB" w:rsidRPr="00F26CA1">
        <w:rPr>
          <w:lang w:val="en-GB"/>
        </w:rPr>
        <w:fldChar w:fldCharType="begin"/>
      </w:r>
      <w:r w:rsidRPr="00F26CA1">
        <w:rPr>
          <w:lang w:val="en-GB"/>
        </w:rPr>
        <w:instrText xml:space="preserve"> ADDIN ZOTERO_ITEM {"sort":true,"citationItems":[{"uri":["http://zotero.org/users/local/Op1rMxOJ/items/U9BUGIRH"]}]} </w:instrText>
      </w:r>
      <w:r w:rsidR="00010FDB" w:rsidRPr="00F26CA1">
        <w:rPr>
          <w:lang w:val="en-GB"/>
        </w:rPr>
        <w:fldChar w:fldCharType="separate"/>
      </w:r>
      <w:r w:rsidR="00C42A3D" w:rsidRPr="00F26CA1">
        <w:rPr>
          <w:rFonts w:ascii="Calibri" w:hAnsi="Calibri"/>
          <w:lang w:val="en-GB"/>
        </w:rPr>
        <w:t>[12]</w:t>
      </w:r>
      <w:r w:rsidR="00010FDB" w:rsidRPr="00F26CA1">
        <w:rPr>
          <w:lang w:val="en-GB"/>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010FDB" w:rsidRPr="00F26CA1">
        <w:rPr>
          <w:lang w:val="en-GB"/>
        </w:rPr>
        <w:fldChar w:fldCharType="begin"/>
      </w:r>
      <w:r w:rsidRPr="00F26CA1">
        <w:rPr>
          <w:lang w:val="en-GB"/>
        </w:rPr>
        <w:instrText xml:space="preserve"> REF _Ref268985825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1</w:t>
      </w:r>
      <w:r w:rsidR="00010FDB"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en-GB" w:eastAsia="pl-PL" w:bidi="ar-SA"/>
        </w:rPr>
        <w:lastRenderedPageBreak/>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3" w:name="_Ref268985825"/>
      <w:bookmarkStart w:id="24" w:name="_Ref268985811"/>
      <w:r w:rsidRPr="00F26CA1">
        <w:rPr>
          <w:lang w:val="en-GB"/>
        </w:rPr>
        <w:t xml:space="preserve">Figure </w:t>
      </w:r>
      <w:r w:rsidR="00010FDB" w:rsidRPr="00F26CA1">
        <w:rPr>
          <w:lang w:val="en-GB"/>
        </w:rPr>
        <w:fldChar w:fldCharType="begin"/>
      </w:r>
      <w:r w:rsidRPr="00F26CA1">
        <w:rPr>
          <w:lang w:val="en-GB"/>
        </w:rPr>
        <w:instrText xml:space="preserve"> SEQ Figure \* ARABIC </w:instrText>
      </w:r>
      <w:r w:rsidR="00010FDB" w:rsidRPr="00F26CA1">
        <w:rPr>
          <w:lang w:val="en-GB"/>
        </w:rPr>
        <w:fldChar w:fldCharType="separate"/>
      </w:r>
      <w:r w:rsidR="00577EBB" w:rsidRPr="00F26CA1">
        <w:rPr>
          <w:noProof/>
          <w:lang w:val="en-GB"/>
        </w:rPr>
        <w:t>1</w:t>
      </w:r>
      <w:r w:rsidR="00010FDB" w:rsidRPr="00F26CA1">
        <w:rPr>
          <w:lang w:val="en-GB"/>
        </w:rPr>
        <w:fldChar w:fldCharType="end"/>
      </w:r>
      <w:bookmarkEnd w:id="23"/>
      <w:r w:rsidRPr="00F26CA1">
        <w:rPr>
          <w:lang w:val="en-GB"/>
        </w:rPr>
        <w:t>: UML component diagram of an FPS game AI architecture proposed by Paul Tozour.</w:t>
      </w:r>
      <w:bookmarkEnd w:id="24"/>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F26CA1">
        <w:rPr>
          <w:lang w:val="en-GB"/>
        </w:rPr>
        <w:t>b</w:t>
      </w:r>
      <w:r w:rsidRPr="00F26CA1">
        <w:rPr>
          <w:lang w:val="en-GB"/>
        </w:rPr>
        <w:t>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by their authors </w:t>
      </w:r>
      <w:r w:rsidR="0000639E" w:rsidRPr="00F26CA1">
        <w:rPr>
          <w:lang w:val="en-GB"/>
        </w:rPr>
        <w:t>behaviour</w:t>
      </w:r>
      <w:r w:rsidRPr="00F26CA1">
        <w:rPr>
          <w:lang w:val="en-GB"/>
        </w:rPr>
        <w:t>. Another aspect of combat, that the combat com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It decides whether the bot should search for an enemy or a better weapon, whether it should enter into combat or retreat. As this is a managing co</w:t>
      </w:r>
      <w:r w:rsidRPr="00F26CA1">
        <w:rPr>
          <w:lang w:val="en-GB"/>
        </w:rPr>
        <w:t>n</w:t>
      </w:r>
      <w:r w:rsidRPr="00F26CA1">
        <w:rPr>
          <w:lang w:val="en-GB"/>
        </w:rPr>
        <w:t xml:space="preserve">troller, it’s quality 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5" w:name="_Ref280554889"/>
      <w:bookmarkStart w:id="26" w:name="_Toc283076897"/>
      <w:bookmarkStart w:id="27" w:name="_Toc283336341"/>
      <w:r w:rsidRPr="00F26CA1">
        <w:rPr>
          <w:lang w:val="en-GB"/>
        </w:rPr>
        <w:t>Navigation solutions</w:t>
      </w:r>
      <w:bookmarkEnd w:id="25"/>
      <w:bookmarkEnd w:id="26"/>
      <w:bookmarkEnd w:id="27"/>
    </w:p>
    <w:p w:rsidR="009328F8" w:rsidRPr="00F26CA1" w:rsidRDefault="009328F8" w:rsidP="009328F8">
      <w:pPr>
        <w:rPr>
          <w:lang w:val="en-GB"/>
        </w:rPr>
      </w:pPr>
      <w:r w:rsidRPr="00F26CA1">
        <w:rPr>
          <w:lang w:val="en-GB"/>
        </w:rPr>
        <w:t>The spatial reasoning cannot be performed on the raw geometry of the game world. The main reason is complexity. A single brick in a wall can be described with as many as tho</w:t>
      </w:r>
      <w:r w:rsidRPr="00F26CA1">
        <w:rPr>
          <w:lang w:val="en-GB"/>
        </w:rPr>
        <w:t>u</w:t>
      </w:r>
      <w:r w:rsidRPr="00F26CA1">
        <w:rPr>
          <w:lang w:val="en-GB"/>
        </w:rPr>
        <w:t xml:space="preserve">sands of polygons, with a wall consisting of hundreds of bricks. </w:t>
      </w:r>
      <w:r w:rsidR="007D7337" w:rsidRPr="00F26CA1">
        <w:rPr>
          <w:lang w:val="en-GB"/>
        </w:rPr>
        <w:t>All that</w:t>
      </w:r>
      <w:r w:rsidRPr="00F26CA1">
        <w:rPr>
          <w:lang w:val="en-GB"/>
        </w:rPr>
        <w:t xml:space="preserve"> a bot needs to know is that there </w:t>
      </w:r>
      <w:r w:rsidRPr="00F26CA1">
        <w:rPr>
          <w:rStyle w:val="Wyrnieniedelikatne"/>
          <w:lang w:val="en-GB"/>
        </w:rPr>
        <w:t>is</w:t>
      </w:r>
      <w:r w:rsidRPr="00F26CA1">
        <w:rPr>
          <w:lang w:val="en-GB"/>
        </w:rPr>
        <w:t xml:space="preserve"> a wall. All the additional information is not important when performing a path finding. It </w:t>
      </w:r>
      <w:r w:rsidR="007D7337" w:rsidRPr="00F26CA1">
        <w:rPr>
          <w:lang w:val="en-GB"/>
        </w:rPr>
        <w:t xml:space="preserve">would </w:t>
      </w:r>
      <w:r w:rsidRPr="00F26CA1">
        <w:rPr>
          <w:lang w:val="en-GB"/>
        </w:rPr>
        <w:t xml:space="preserve">make the task computationally expensive, while </w:t>
      </w:r>
      <w:r w:rsidR="00093B41" w:rsidRPr="00F26CA1">
        <w:rPr>
          <w:lang w:val="en-GB"/>
        </w:rPr>
        <w:t>the</w:t>
      </w:r>
      <w:r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010FDB" w:rsidRPr="00F26CA1">
        <w:rPr>
          <w:lang w:val="en-GB"/>
        </w:rPr>
        <w:fldChar w:fldCharType="begin"/>
      </w:r>
      <w:r w:rsidR="000A28EC" w:rsidRPr="00F26CA1">
        <w:rPr>
          <w:lang w:val="en-GB"/>
        </w:rPr>
        <w:instrText xml:space="preserve"> ADDIN ZOTERO_ITEM {"sort":true,"citationItems":[{"uri":["http://zotero.org/users/local/Op1rMxOJ/items/79CWSU2W"]}]} </w:instrText>
      </w:r>
      <w:r w:rsidR="00010FDB" w:rsidRPr="00F26CA1">
        <w:rPr>
          <w:lang w:val="en-GB"/>
        </w:rPr>
        <w:fldChar w:fldCharType="separate"/>
      </w:r>
      <w:r w:rsidR="00C42A3D" w:rsidRPr="00F26CA1">
        <w:rPr>
          <w:rFonts w:cs="Times New Roman"/>
          <w:lang w:val="en-GB"/>
        </w:rPr>
        <w:t>[13]</w:t>
      </w:r>
      <w:r w:rsidR="00010FDB" w:rsidRPr="00F26CA1">
        <w:rPr>
          <w:lang w:val="en-GB"/>
        </w:rPr>
        <w:fldChar w:fldCharType="end"/>
      </w:r>
      <w:r w:rsidR="00FC3485" w:rsidRPr="00F26CA1">
        <w:rPr>
          <w:lang w:val="en-GB"/>
        </w:rPr>
        <w:t xml:space="preserve"> and</w:t>
      </w:r>
      <w:r w:rsidR="0048011F"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RQPXRTGC"]}]} </w:instrText>
      </w:r>
      <w:r w:rsidR="00010FDB" w:rsidRPr="00F26CA1">
        <w:rPr>
          <w:lang w:val="en-GB"/>
        </w:rPr>
        <w:fldChar w:fldCharType="separate"/>
      </w:r>
      <w:r w:rsidR="00C42A3D" w:rsidRPr="00F26CA1">
        <w:rPr>
          <w:rFonts w:cs="Times New Roman"/>
          <w:lang w:val="en-GB"/>
        </w:rPr>
        <w:t>[14]</w:t>
      </w:r>
      <w:r w:rsidR="00010FDB" w:rsidRPr="00F26CA1">
        <w:rPr>
          <w:lang w:val="en-GB"/>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010FDB" w:rsidRPr="00F26CA1">
        <w:rPr>
          <w:lang w:val="en-GB"/>
        </w:rPr>
        <w:fldChar w:fldCharType="begin"/>
      </w:r>
      <w:r w:rsidR="000A28EC" w:rsidRPr="00F26CA1">
        <w:rPr>
          <w:lang w:val="en-GB"/>
        </w:rPr>
        <w:instrText xml:space="preserve"> ADDIN ZOTERO_ITEM {"sort":true,"citationItems":[{"uri":["http://zotero.org/users/local/Op1rMxOJ/items/TJDBPXP9"]}]} </w:instrText>
      </w:r>
      <w:r w:rsidR="00010FDB" w:rsidRPr="00F26CA1">
        <w:rPr>
          <w:lang w:val="en-GB"/>
        </w:rPr>
        <w:fldChar w:fldCharType="separate"/>
      </w:r>
      <w:r w:rsidR="00C42A3D" w:rsidRPr="00F26CA1">
        <w:rPr>
          <w:rFonts w:cs="Times New Roman"/>
          <w:lang w:val="en-GB"/>
        </w:rPr>
        <w:t>[15]</w:t>
      </w:r>
      <w:r w:rsidR="00010FDB" w:rsidRPr="00F26CA1">
        <w:rPr>
          <w:lang w:val="en-GB"/>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F26CA1" w:rsidRDefault="009328F8" w:rsidP="000E50D2">
      <w:pPr>
        <w:rPr>
          <w:lang w:val="en-GB"/>
        </w:rPr>
      </w:pPr>
      <w:r w:rsidRPr="00F26CA1">
        <w:rPr>
          <w:lang w:val="en-GB"/>
        </w:rPr>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en-GB"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2"/>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2</w:t>
      </w:r>
      <w:r w:rsidR="00010FDB" w:rsidRPr="00F26CA1">
        <w:rPr>
          <w:lang w:val="en-GB"/>
        </w:rPr>
        <w:fldChar w:fldCharType="end"/>
      </w:r>
      <w:r w:rsidRPr="00F26CA1">
        <w:rPr>
          <w:lang w:val="en-GB"/>
        </w:rPr>
        <w:t>: The example of the waypoint map.</w:t>
      </w:r>
    </w:p>
    <w:p w:rsidR="009328F8" w:rsidRPr="00F26CA1" w:rsidRDefault="009328F8" w:rsidP="009328F8">
      <w:pPr>
        <w:rPr>
          <w:lang w:val="en-GB"/>
        </w:rPr>
      </w:pPr>
      <w:r w:rsidRPr="00F26CA1">
        <w:rPr>
          <w:lang w:val="en-GB"/>
        </w:rPr>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one of th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010FDB" w:rsidRPr="00F26CA1">
        <w:rPr>
          <w:lang w:val="en-GB"/>
        </w:rPr>
        <w:fldChar w:fldCharType="begin"/>
      </w:r>
      <w:r w:rsidR="00791C0A" w:rsidRPr="00F26CA1">
        <w:rPr>
          <w:lang w:val="en-GB"/>
        </w:rPr>
        <w:instrText xml:space="preserve"> ADDIN ZOTERO_ITEM {"sort":true,"citationItems":[{"position":2,"uri":["http://zotero.org/users/local/Op1rMxOJ/items/TJDBPXP9"]}]} </w:instrText>
      </w:r>
      <w:r w:rsidR="00010FDB" w:rsidRPr="00F26CA1">
        <w:rPr>
          <w:lang w:val="en-GB"/>
        </w:rPr>
        <w:fldChar w:fldCharType="separate"/>
      </w:r>
      <w:r w:rsidR="00C42A3D" w:rsidRPr="00F26CA1">
        <w:rPr>
          <w:rFonts w:ascii="Calibri" w:hAnsi="Calibri"/>
          <w:lang w:val="en-GB"/>
        </w:rPr>
        <w:t>[15]</w:t>
      </w:r>
      <w:r w:rsidR="00010FDB" w:rsidRPr="00F26CA1">
        <w:rPr>
          <w:lang w:val="en-GB"/>
        </w:rPr>
        <w:fldChar w:fldCharType="end"/>
      </w:r>
      <w:r w:rsidRPr="00F26CA1">
        <w:rPr>
          <w:lang w:val="en-GB"/>
        </w:rPr>
        <w:t>. It divides all the walk-able surfaces of the environment into convex polygons, creating what can be called a “floor plan” of the world</w:t>
      </w:r>
      <w:r w:rsidR="006F04ED" w:rsidRPr="00F26CA1">
        <w:rPr>
          <w:lang w:val="en-GB"/>
        </w:rPr>
        <w:t xml:space="preserve"> (</w:t>
      </w:r>
      <w:r w:rsidR="00010FDB" w:rsidRPr="00F26CA1">
        <w:rPr>
          <w:lang w:val="en-GB"/>
        </w:rPr>
        <w:fldChar w:fldCharType="begin"/>
      </w:r>
      <w:r w:rsidR="006F04ED" w:rsidRPr="00F26CA1">
        <w:rPr>
          <w:lang w:val="en-GB"/>
        </w:rPr>
        <w:instrText xml:space="preserve"> REF _Ref282947823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3</w:t>
      </w:r>
      <w:r w:rsidR="00010FDB"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 xml:space="preserve">tion mesh can also b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en-GB"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3"/>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28" w:name="_Ref282947823"/>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3</w:t>
      </w:r>
      <w:r w:rsidR="00010FDB" w:rsidRPr="00F26CA1">
        <w:rPr>
          <w:lang w:val="en-GB"/>
        </w:rPr>
        <w:fldChar w:fldCharType="end"/>
      </w:r>
      <w:bookmarkEnd w:id="28"/>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NH2HAM2P"]}]} </w:instrText>
      </w:r>
      <w:r w:rsidR="00010FDB" w:rsidRPr="00F26CA1">
        <w:rPr>
          <w:lang w:val="en-GB"/>
        </w:rPr>
        <w:fldChar w:fldCharType="separate"/>
      </w:r>
      <w:r w:rsidR="00C42A3D" w:rsidRPr="00F26CA1">
        <w:rPr>
          <w:rFonts w:cs="Times New Roman"/>
          <w:lang w:val="en-GB"/>
        </w:rPr>
        <w:t>[16]</w:t>
      </w:r>
      <w:r w:rsidR="00010FDB" w:rsidRPr="00F26CA1">
        <w:rPr>
          <w:lang w:val="en-GB"/>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010FDB" w:rsidRPr="00F26CA1">
        <w:rPr>
          <w:lang w:val="en-GB"/>
        </w:rPr>
        <w:fldChar w:fldCharType="begin"/>
      </w:r>
      <w:r w:rsidR="005B7742" w:rsidRPr="00F26CA1">
        <w:rPr>
          <w:lang w:val="en-GB"/>
        </w:rPr>
        <w:instrText xml:space="preserve"> REF _Ref282948501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4</w:t>
      </w:r>
      <w:r w:rsidR="00010FDB"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en-GB"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4" cstate="print"/>
                    <a:stretch>
                      <a:fillRect/>
                    </a:stretch>
                  </pic:blipFill>
                  <pic:spPr>
                    <a:xfrm>
                      <a:off x="0" y="0"/>
                      <a:ext cx="2713227" cy="2034920"/>
                    </a:xfrm>
                    <a:prstGeom prst="rect">
                      <a:avLst/>
                    </a:prstGeom>
                  </pic:spPr>
                </pic:pic>
              </a:graphicData>
            </a:graphic>
          </wp:inline>
        </w:drawing>
      </w:r>
      <w:r w:rsidRPr="00F26CA1">
        <w:rPr>
          <w:noProof/>
          <w:lang w:val="en-GB"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5"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29" w:name="_Ref282948501"/>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4</w:t>
      </w:r>
      <w:r w:rsidR="00010FDB" w:rsidRPr="00F26CA1">
        <w:rPr>
          <w:lang w:val="en-GB"/>
        </w:rPr>
        <w:fldChar w:fldCharType="end"/>
      </w:r>
      <w:bookmarkEnd w:id="29"/>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9328F8" w:rsidP="009328F8">
      <w:pPr>
        <w:rPr>
          <w:lang w:val="en-GB"/>
        </w:rPr>
      </w:pPr>
      <w:r w:rsidRPr="00F26CA1">
        <w:rPr>
          <w:lang w:val="en-GB"/>
        </w:rPr>
        <w:t>The difficult part in the navigation mesh is how a bot should move from one polygon to another. This may require not only finding an appropriate polygon’s edge and moving t</w:t>
      </w:r>
      <w:r w:rsidRPr="00F26CA1">
        <w:rPr>
          <w:lang w:val="en-GB"/>
        </w:rPr>
        <w:t>o</w:t>
      </w:r>
      <w:r w:rsidRPr="00F26CA1">
        <w:rPr>
          <w:lang w:val="en-GB"/>
        </w:rPr>
        <w:t xml:space="preserve">wards it, but also avoiding dynamic obstacles that may appear on the way. In case of a non-player characters that do not live long enough in the game, being usually shot by a player, it </w:t>
      </w:r>
      <w:r w:rsidRPr="00F26CA1">
        <w:rPr>
          <w:lang w:val="en-GB"/>
        </w:rPr>
        <w:lastRenderedPageBreak/>
        <w:t xml:space="preserve">may not be cost-efficient to develop a navigation mesh based movement component. But if a human player will have enough time to take a closer look at our bot, the navigation mesh </w:t>
      </w:r>
      <w:r w:rsidR="00400491" w:rsidRPr="00F26CA1">
        <w:rPr>
          <w:lang w:val="en-GB"/>
        </w:rPr>
        <w:t>can often give more realistic result</w:t>
      </w:r>
      <w:r w:rsidRPr="00F26CA1">
        <w:rPr>
          <w:lang w:val="en-GB"/>
        </w:rPr>
        <w:t>.</w:t>
      </w:r>
    </w:p>
    <w:p w:rsidR="009328F8" w:rsidRPr="00F26CA1" w:rsidRDefault="009328F8" w:rsidP="00AA5A26">
      <w:pPr>
        <w:pStyle w:val="Nagwek3"/>
        <w:rPr>
          <w:lang w:val="en-GB"/>
        </w:rPr>
      </w:pPr>
      <w:bookmarkStart w:id="30" w:name="_Toc283076898"/>
      <w:bookmarkStart w:id="31" w:name="_Toc283336342"/>
      <w:r w:rsidRPr="00F26CA1">
        <w:rPr>
          <w:lang w:val="en-GB"/>
        </w:rPr>
        <w:t>Finite State Machines</w:t>
      </w:r>
      <w:bookmarkEnd w:id="30"/>
      <w:bookmarkEnd w:id="31"/>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supported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on </w:t>
      </w:r>
      <w:r w:rsidR="00010FDB" w:rsidRPr="00F26CA1">
        <w:rPr>
          <w:lang w:val="en-GB"/>
        </w:rPr>
        <w:fldChar w:fldCharType="begin"/>
      </w:r>
      <w:r w:rsidR="000571FA" w:rsidRPr="00F26CA1">
        <w:rPr>
          <w:lang w:val="en-GB"/>
        </w:rPr>
        <w:instrText xml:space="preserve"> REF _Ref269041898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5</w:t>
      </w:r>
      <w:r w:rsidR="00010FDB"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en-GB"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2" w:name="_Ref269041898"/>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5</w:t>
      </w:r>
      <w:r w:rsidR="00010FDB" w:rsidRPr="00F26CA1">
        <w:rPr>
          <w:lang w:val="en-GB"/>
        </w:rPr>
        <w:fldChar w:fldCharType="end"/>
      </w:r>
      <w:bookmarkEnd w:id="32"/>
      <w:r w:rsidRPr="00F26CA1">
        <w:rPr>
          <w:noProof/>
          <w:lang w:val="en-GB"/>
        </w:rPr>
        <w:t>: An example of a simple game FSM in UML notation.</w:t>
      </w:r>
    </w:p>
    <w:p w:rsidR="002F0062" w:rsidRPr="00F26CA1" w:rsidRDefault="00081C2B" w:rsidP="002F0062">
      <w:pPr>
        <w:rPr>
          <w:lang w:val="en-GB"/>
        </w:rPr>
      </w:pPr>
      <w:r w:rsidRPr="00F26CA1">
        <w:rPr>
          <w:lang w:val="en-GB"/>
        </w:rPr>
        <w:lastRenderedPageBreak/>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010E2C" w:rsidRPr="00F26CA1">
        <w:rPr>
          <w:lang w:val="en-GB"/>
        </w:rPr>
        <w:t xml:space="preserve">manage a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3" w:name="_Ref281589527"/>
      <w:bookmarkStart w:id="34" w:name="_Toc283076899"/>
      <w:bookmarkStart w:id="35" w:name="_Toc283336343"/>
      <w:r w:rsidRPr="00F26CA1">
        <w:rPr>
          <w:lang w:val="en-GB"/>
        </w:rPr>
        <w:t>Fuzzy Logic</w:t>
      </w:r>
      <w:bookmarkEnd w:id="33"/>
      <w:bookmarkEnd w:id="34"/>
      <w:bookmarkEnd w:id="35"/>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generalization of conventional logic.</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5B4FEB"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AVW3R27M"]}]} </w:instrText>
      </w:r>
      <w:r w:rsidR="00010FDB" w:rsidRPr="00F26CA1">
        <w:rPr>
          <w:lang w:val="en-GB"/>
        </w:rPr>
        <w:fldChar w:fldCharType="separate"/>
      </w:r>
      <w:r w:rsidR="00C42A3D" w:rsidRPr="00F26CA1">
        <w:rPr>
          <w:rFonts w:cs="Times New Roman"/>
          <w:lang w:val="en-GB"/>
        </w:rPr>
        <w:t>[17]</w:t>
      </w:r>
      <w:r w:rsidR="00010FDB" w:rsidRPr="00F26CA1">
        <w:rPr>
          <w:lang w:val="en-GB"/>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n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attractive because of speed of calculation and ab</w:t>
      </w:r>
      <w:r w:rsidR="004D7929" w:rsidRPr="00F26CA1">
        <w:rPr>
          <w:lang w:val="en-GB"/>
        </w:rPr>
        <w:t>ility to model co</w:t>
      </w:r>
      <w:r w:rsidR="004D7929" w:rsidRPr="00F26CA1">
        <w:rPr>
          <w:lang w:val="en-GB"/>
        </w:rPr>
        <w:t>m</w:t>
      </w:r>
      <w:r w:rsidR="004D7929" w:rsidRPr="00F26CA1">
        <w:rPr>
          <w:lang w:val="en-GB"/>
        </w:rPr>
        <w:t xml:space="preserve">plex </w:t>
      </w:r>
      <w:r w:rsidR="0000639E" w:rsidRPr="00F26CA1">
        <w:rPr>
          <w:lang w:val="en-GB"/>
        </w:rPr>
        <w:t>behaviour</w:t>
      </w:r>
      <w:r w:rsidR="00A46B41"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position":2,"uri":["http://zotero.org/users/local/Op1rMxOJ/items/AVW3R27M"]}]} </w:instrText>
      </w:r>
      <w:r w:rsidR="00010FDB" w:rsidRPr="00F26CA1">
        <w:rPr>
          <w:lang w:val="en-GB"/>
        </w:rPr>
        <w:fldChar w:fldCharType="separate"/>
      </w:r>
      <w:r w:rsidR="00C42A3D" w:rsidRPr="00F26CA1">
        <w:rPr>
          <w:rFonts w:cs="Times New Roman"/>
          <w:lang w:val="en-GB"/>
        </w:rPr>
        <w:t>[17]</w:t>
      </w:r>
      <w:r w:rsidR="00010FDB" w:rsidRPr="00F26CA1">
        <w:rPr>
          <w:lang w:val="en-GB"/>
        </w:rPr>
        <w:fldChar w:fldCharType="end"/>
      </w:r>
      <w:r w:rsidR="00972931" w:rsidRPr="00F26CA1">
        <w:rPr>
          <w:lang w:val="en-GB"/>
        </w:rPr>
        <w:t xml:space="preserve"> </w:t>
      </w:r>
      <w:r w:rsidR="00010FDB" w:rsidRPr="00F26CA1">
        <w:rPr>
          <w:lang w:val="en-GB"/>
        </w:rPr>
        <w:fldChar w:fldCharType="begin"/>
      </w:r>
      <w:r w:rsidR="003E4002" w:rsidRPr="00F26CA1">
        <w:rPr>
          <w:lang w:val="en-GB"/>
        </w:rPr>
        <w:instrText xml:space="preserve"> ADDIN ZOTERO_ITEM {"sort":true,"citationItems":[{"uri":["http://zotero.org/users/local/Op1rMxOJ/items/X7CNXFTN"]}]} </w:instrText>
      </w:r>
      <w:r w:rsidR="00010FDB" w:rsidRPr="00F26CA1">
        <w:rPr>
          <w:lang w:val="en-GB"/>
        </w:rPr>
        <w:fldChar w:fldCharType="separate"/>
      </w:r>
      <w:r w:rsidR="00C42A3D" w:rsidRPr="00F26CA1">
        <w:rPr>
          <w:rFonts w:cs="Times New Roman"/>
          <w:lang w:val="en-GB"/>
        </w:rPr>
        <w:t>[18]</w:t>
      </w:r>
      <w:r w:rsidR="00010FDB" w:rsidRPr="00F26CA1">
        <w:rPr>
          <w:lang w:val="en-GB"/>
        </w:rPr>
        <w:fldChar w:fldCharType="end"/>
      </w:r>
      <w:r w:rsidR="00A13EDA" w:rsidRPr="00F26CA1">
        <w:rPr>
          <w:lang w:val="en-GB"/>
        </w:rPr>
        <w:t>.</w:t>
      </w:r>
      <w:r w:rsidR="001A1421" w:rsidRPr="00F26CA1">
        <w:rPr>
          <w:lang w:val="en-GB"/>
        </w:rPr>
        <w:t xml:space="preserve"> It is also often used in co</w:t>
      </w:r>
      <w:r w:rsidR="000438CC" w:rsidRPr="00F26CA1">
        <w:rPr>
          <w:lang w:val="en-GB"/>
        </w:rPr>
        <w:t>mbination with other techniques, like pr</w:t>
      </w:r>
      <w:r w:rsidR="000438CC" w:rsidRPr="00F26CA1">
        <w:rPr>
          <w:lang w:val="en-GB"/>
        </w:rPr>
        <w:t>e</w:t>
      </w:r>
      <w:r w:rsidR="000438CC" w:rsidRPr="00F26CA1">
        <w:rPr>
          <w:lang w:val="en-GB"/>
        </w:rPr>
        <w:t xml:space="preserve">sented in </w:t>
      </w:r>
      <w:r w:rsidR="00010FDB" w:rsidRPr="00F26CA1">
        <w:rPr>
          <w:lang w:val="en-GB"/>
        </w:rPr>
        <w:fldChar w:fldCharType="begin"/>
      </w:r>
      <w:r w:rsidR="000A28EC" w:rsidRPr="00F26CA1">
        <w:rPr>
          <w:lang w:val="en-GB"/>
        </w:rPr>
        <w:instrText xml:space="preserve"> ADDIN ZOTERO_ITEM {"sort":true,"citationItems":[{"uri":["http://zotero.org/users/local/Op1rMxOJ/items/72VTG8FG"]}]} </w:instrText>
      </w:r>
      <w:r w:rsidR="00010FDB" w:rsidRPr="00F26CA1">
        <w:rPr>
          <w:lang w:val="en-GB"/>
        </w:rPr>
        <w:fldChar w:fldCharType="separate"/>
      </w:r>
      <w:r w:rsidR="00C42A3D" w:rsidRPr="00F26CA1">
        <w:rPr>
          <w:rFonts w:cs="Times New Roman"/>
          <w:lang w:val="en-GB"/>
        </w:rPr>
        <w:t>[19]</w:t>
      </w:r>
      <w:r w:rsidR="00010FDB" w:rsidRPr="00F26CA1">
        <w:rPr>
          <w:lang w:val="en-GB"/>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6" w:name="def_fuzzy_set"/>
      <w:r w:rsidRPr="00F26CA1">
        <w:rPr>
          <w:lang w:val="en-GB"/>
        </w:rPr>
        <w:t xml:space="preserve">Definition </w:t>
      </w:r>
      <w:fldSimple w:instr=" SEQ definitions \* MERGEFORMAT \* MERGEFORMAT ">
        <w:r w:rsidR="00577EBB" w:rsidRPr="00F26CA1">
          <w:rPr>
            <w:noProof/>
            <w:lang w:val="en-GB"/>
          </w:rPr>
          <w:t>1</w:t>
        </w:r>
      </w:fldSimple>
      <w:bookmarkEnd w:id="36"/>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010FDB" w:rsidP="000A2479">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002C73D7" w:rsidRPr="00F26CA1">
              <w:rPr>
                <w:lang w:val="en-GB"/>
              </w:rPr>
              <w:t>.</w:t>
            </w:r>
            <w:fldSimple w:instr=" SEQ equations  \* MERGEFORMAT  \* MERGEFORMAT  \* MERGEFORMAT ">
              <w:r w:rsidR="00577EBB" w:rsidRPr="00F26CA1">
                <w:rPr>
                  <w:noProof/>
                  <w:lang w:val="en-GB"/>
                </w:rPr>
                <w:t>1</w:t>
              </w:r>
            </w:fldSimple>
            <w:r w:rsidRPr="00F26CA1">
              <w:rPr>
                <w:lang w:val="en-GB"/>
              </w:rPr>
              <w:t>)</w:t>
            </w:r>
          </w:p>
        </w:tc>
      </w:tr>
    </w:tbl>
    <w:p w:rsidR="00092615" w:rsidRPr="00F26CA1" w:rsidRDefault="00010FDB"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oMath>
      <w:r w:rsidR="00092615" w:rsidRPr="00F26CA1">
        <w:rPr>
          <w:lang w:val="en-GB"/>
        </w:rPr>
        <w:t xml:space="preserve"> is called a</w:t>
      </w:r>
      <w:r w:rsidR="00122AFC" w:rsidRPr="00F26CA1">
        <w:rPr>
          <w:lang w:val="en-GB"/>
        </w:rPr>
        <w:t xml:space="preserve"> membership function and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t>The fuzzy sets theory is a generalization 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010FDB"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010FDB" w:rsidP="00724F06">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otherwis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5</w:t>
              </w:r>
            </w:fldSimple>
            <w:r w:rsidRPr="00F26CA1">
              <w:rPr>
                <w:lang w:val="en-GB"/>
              </w:rPr>
              <w:t>)</w:t>
            </w:r>
          </w:p>
        </w:tc>
      </w:tr>
    </w:tbl>
    <w:p w:rsidR="00F228F0" w:rsidRPr="00F26CA1" w:rsidRDefault="00F228F0" w:rsidP="005D38E2">
      <w:pPr>
        <w:rPr>
          <w:lang w:val="en-GB"/>
        </w:rPr>
      </w:pPr>
      <w:r w:rsidRPr="00F26CA1">
        <w:rPr>
          <w:lang w:val="en-GB"/>
        </w:rPr>
        <w:t xml:space="preserve">Where </w:t>
      </w:r>
      <m:oMath>
        <m:r>
          <m:rPr>
            <m:sty m:val="bi"/>
          </m:rPr>
          <w:rPr>
            <w:rFonts w:ascii="Cambria Math" w:hAnsi="Cambria Math"/>
            <w:lang w:val="en-GB"/>
          </w:rPr>
          <m:t>x</m:t>
        </m:r>
      </m:oMath>
      <w:r w:rsidRPr="00F26CA1">
        <w:rPr>
          <w:lang w:val="en-GB"/>
        </w:rPr>
        <w:t xml:space="preserve"> is a vector of </w:t>
      </w:r>
      <m:oMath>
        <m:r>
          <w:rPr>
            <w:rFonts w:ascii="Cambria Math" w:hAnsi="Cambria Math"/>
            <w:lang w:val="en-GB"/>
          </w:rPr>
          <m:t>n</m:t>
        </m:r>
      </m:oMath>
      <w:r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a range </w:t>
      </w:r>
      <m:oMath>
        <m:r>
          <w:rPr>
            <w:rFonts w:ascii="Cambria Math" w:hAnsi="Cambria Math"/>
            <w:lang w:val="en-GB"/>
          </w:rPr>
          <m:t>[0;1]</m:t>
        </m:r>
      </m:oMath>
      <w:r w:rsidR="00E22CC7" w:rsidRPr="00F26CA1">
        <w:rPr>
          <w:lang w:val="en-GB"/>
        </w:rPr>
        <w:t>.</w:t>
      </w:r>
    </w:p>
    <w:p w:rsidR="005D38E2" w:rsidRPr="00F26CA1" w:rsidRDefault="005D38E2" w:rsidP="005D38E2">
      <w:pPr>
        <w:pStyle w:val="Sub-sub-section-not-numbered"/>
        <w:rPr>
          <w:lang w:val="en-GB"/>
        </w:rPr>
      </w:pPr>
      <w:r w:rsidRPr="00F26CA1">
        <w:rPr>
          <w:lang w:val="en-GB"/>
        </w:rPr>
        <w:t xml:space="preserve">Example </w:t>
      </w:r>
      <w:r w:rsidR="00010FDB" w:rsidRPr="00F26CA1">
        <w:rPr>
          <w:lang w:val="en-GB"/>
        </w:rPr>
        <w:fldChar w:fldCharType="begin"/>
      </w:r>
      <w:r w:rsidR="000A28EC" w:rsidRPr="00F26CA1">
        <w:rPr>
          <w:lang w:val="en-GB"/>
        </w:rPr>
        <w:instrText xml:space="preserve"> STYLEREF  "Nagłówek 1" \n </w:instrText>
      </w:r>
      <w:r w:rsidR="00010FDB" w:rsidRPr="00F26CA1">
        <w:rPr>
          <w:lang w:val="en-GB"/>
        </w:rPr>
        <w:fldChar w:fldCharType="separate"/>
      </w:r>
      <w:r w:rsidR="00577EBB" w:rsidRPr="00F26CA1">
        <w:rPr>
          <w:noProof/>
          <w:lang w:val="en-GB"/>
        </w:rPr>
        <w:t>2</w:t>
      </w:r>
      <w:r w:rsidR="00010FDB" w:rsidRPr="00F26CA1">
        <w:rPr>
          <w:lang w:val="en-GB"/>
        </w:rPr>
        <w:fldChar w:fldCharType="end"/>
      </w:r>
      <w:r w:rsidR="008F3657" w:rsidRPr="00F26CA1">
        <w:rPr>
          <w:lang w:val="en-GB"/>
        </w:rPr>
        <w:t>.</w:t>
      </w:r>
      <w:fldSimple w:instr=" SEQ example \* MERGEFORMAT \* MERGEFORMAT ">
        <w:r w:rsidR="00577EBB" w:rsidRPr="00F26CA1">
          <w:rPr>
            <w:noProof/>
            <w:lang w:val="en-GB"/>
          </w:rPr>
          <w:t>1</w:t>
        </w:r>
      </w:fldSimple>
    </w:p>
    <w:p w:rsidR="00C62BEF" w:rsidRPr="00F26CA1" w:rsidRDefault="00B1645D" w:rsidP="00B1645D">
      <w:pPr>
        <w:pStyle w:val="Wysunietyparagraf"/>
        <w:rPr>
          <w:lang w:val="en-GB"/>
        </w:rPr>
      </w:pPr>
      <w:r w:rsidRPr="00F26CA1">
        <w:rPr>
          <w:lang w:val="en-GB"/>
        </w:rPr>
        <w:t xml:space="preserve">Let’s consider </w:t>
      </w:r>
      <w:r w:rsidR="00C86BCA" w:rsidRPr="00F26CA1">
        <w:rPr>
          <w:lang w:val="en-GB"/>
        </w:rPr>
        <w:t>a binary</w:t>
      </w:r>
      <w:r w:rsidRPr="00F26CA1">
        <w:rPr>
          <w:lang w:val="en-GB"/>
        </w:rPr>
        <w:t xml:space="preserve"> fuzzy</w:t>
      </w:r>
      <w:r w:rsidR="00C86BCA" w:rsidRPr="00F26CA1">
        <w:rPr>
          <w:lang w:val="en-GB"/>
        </w:rPr>
        <w:t xml:space="preserve"> </w:t>
      </w:r>
      <w:r w:rsidR="00B6283D" w:rsidRPr="00F26CA1">
        <w:rPr>
          <w:lang w:val="en-GB"/>
        </w:rPr>
        <w:t>relation</w:t>
      </w:r>
      <w:r w:rsidR="00930D93" w:rsidRPr="00F26CA1">
        <w:rPr>
          <w:lang w:val="en-GB"/>
        </w:rPr>
        <w:t xml:space="preserve"> </w:t>
      </w:r>
      <w:r w:rsidR="00BF3223" w:rsidRPr="00F26CA1">
        <w:rPr>
          <w:lang w:val="en-GB"/>
        </w:rPr>
        <w:t>called “approximately equal”</w:t>
      </w:r>
      <w:r w:rsidR="003D3429" w:rsidRPr="00F26CA1">
        <w:rPr>
          <w:lang w:val="en-GB"/>
        </w:rPr>
        <w:t xml:space="preserve"> denoted </w:t>
      </w:r>
      <m:oMath>
        <m:r>
          <w:rPr>
            <w:rFonts w:ascii="Cambria Math" w:hAnsi="Cambria Math"/>
            <w:lang w:val="en-GB"/>
          </w:rPr>
          <m:t>E</m:t>
        </m:r>
      </m:oMath>
      <w:r w:rsidR="003D3429" w:rsidRPr="00F26CA1">
        <w:rPr>
          <w:lang w:val="en-GB"/>
        </w:rPr>
        <w:t xml:space="preserve"> and</w:t>
      </w:r>
      <w:r w:rsidR="00BF3223" w:rsidRPr="00F26CA1">
        <w:rPr>
          <w:lang w:val="en-GB"/>
        </w:rPr>
        <w:t xml:space="preserve"> </w:t>
      </w:r>
      <w:r w:rsidR="00B6283D" w:rsidRPr="00F26CA1">
        <w:rPr>
          <w:lang w:val="en-GB"/>
        </w:rPr>
        <w:t>defined on set</w:t>
      </w:r>
      <w:r w:rsidR="00D54ACB" w:rsidRPr="00F26CA1">
        <w:rPr>
          <w:lang w:val="en-GB"/>
        </w:rPr>
        <w:t xml:space="preserve"> </w:t>
      </w:r>
      <m:oMath>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oMath>
      <w:r w:rsidR="00D54ACB" w:rsidRPr="00F26CA1">
        <w:rPr>
          <w:lang w:val="en-GB"/>
        </w:rPr>
        <w:t xml:space="preserve">, where </w:t>
      </w:r>
      <m:oMath>
        <m:r>
          <w:rPr>
            <w:rFonts w:ascii="Cambria Math" w:hAnsi="Cambria Math"/>
            <w:lang w:val="en-GB"/>
          </w:rPr>
          <m:t>N</m:t>
        </m:r>
      </m:oMath>
      <w:r w:rsidR="00D54ACB" w:rsidRPr="00F26CA1">
        <w:rPr>
          <w:lang w:val="en-GB"/>
        </w:rPr>
        <w:t xml:space="preserve"> is a set </w:t>
      </w:r>
      <w:r w:rsidR="00B6283D" w:rsidRPr="00F26CA1">
        <w:rPr>
          <w:lang w:val="en-GB"/>
        </w:rPr>
        <w:t>of natural numbers</w:t>
      </w:r>
      <w:r w:rsidRPr="00F26CA1">
        <w:rPr>
          <w:lang w:val="en-GB"/>
        </w:rPr>
        <w:t xml:space="preserve">. </w:t>
      </w:r>
      <m:oMath>
        <m:r>
          <w:rPr>
            <w:rFonts w:ascii="Cambria Math" w:hAnsi="Cambria Math"/>
            <w:lang w:val="en-GB"/>
          </w:rPr>
          <m:t>E</m:t>
        </m:r>
      </m:oMath>
      <w:r w:rsidR="00C86BCA" w:rsidRPr="00F26CA1">
        <w:rPr>
          <w:lang w:val="en-GB"/>
        </w:rPr>
        <w:t xml:space="preserve"> </w:t>
      </w:r>
      <w:r w:rsidR="00C0552F" w:rsidRPr="00F26CA1">
        <w:rPr>
          <w:lang w:val="en-GB"/>
        </w:rPr>
        <w:t>could be defined with a following membership function:</w:t>
      </w:r>
    </w:p>
    <w:tbl>
      <w:tblPr>
        <w:tblStyle w:val="rwnania"/>
        <w:tblW w:w="0" w:type="auto"/>
        <w:tblLook w:val="04A0"/>
      </w:tblPr>
      <w:tblGrid>
        <w:gridCol w:w="959"/>
        <w:gridCol w:w="7229"/>
        <w:gridCol w:w="1024"/>
      </w:tblGrid>
      <w:tr w:rsidR="00AC04FB" w:rsidRPr="00F26CA1" w:rsidTr="006E0F20">
        <w:tc>
          <w:tcPr>
            <w:tcW w:w="959" w:type="dxa"/>
          </w:tcPr>
          <w:p w:rsidR="00AC04FB" w:rsidRPr="00F26CA1" w:rsidRDefault="00AC04FB" w:rsidP="006E0F20">
            <w:pPr>
              <w:ind w:firstLine="0"/>
              <w:rPr>
                <w:lang w:val="en-GB"/>
              </w:rPr>
            </w:pPr>
          </w:p>
        </w:tc>
        <w:tc>
          <w:tcPr>
            <w:tcW w:w="7229" w:type="dxa"/>
          </w:tcPr>
          <w:p w:rsidR="00AC04FB" w:rsidRPr="00F26CA1" w:rsidRDefault="00010FDB" w:rsidP="00AC04FB">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E</m:t>
                    </m:r>
                  </m:sub>
                </m:sSub>
                <m:d>
                  <m:dPr>
                    <m:ctrlPr>
                      <w:rPr>
                        <w:rFonts w:ascii="Cambria Math" w:hAnsi="Cambria Math"/>
                        <w:i/>
                        <w:lang w:val="en-GB"/>
                      </w:rPr>
                    </m:ctrlPr>
                  </m:dPr>
                  <m:e>
                    <m:r>
                      <w:rPr>
                        <w:rFonts w:ascii="Cambria Math" w:hAnsi="Cambria Math"/>
                        <w:lang w:val="en-GB"/>
                      </w:rPr>
                      <m:t>n, m</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f>
                          <m:fPr>
                            <m:type m:val="noBar"/>
                            <m:ctrlPr>
                              <w:rPr>
                                <w:rFonts w:ascii="Cambria Math" w:hAnsi="Cambria Math"/>
                                <w:i/>
                                <w:lang w:val="en-GB"/>
                              </w:rPr>
                            </m:ctrlPr>
                          </m:fPr>
                          <m:num>
                            <m:r>
                              <w:rPr>
                                <w:rFonts w:ascii="Cambria Math" w:hAnsi="Cambria Math"/>
                                <w:lang w:val="en-GB"/>
                              </w:rPr>
                              <m:t xml:space="preserve">1 if n=m           </m:t>
                            </m:r>
                          </m:num>
                          <m:den>
                            <m:r>
                              <w:rPr>
                                <w:rFonts w:ascii="Cambria Math" w:hAnsi="Cambria Math"/>
                                <w:lang w:val="en-GB"/>
                              </w:rPr>
                              <m:t xml:space="preserve">   0.7 if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1</m:t>
                            </m:r>
                          </m:den>
                        </m:f>
                      </m:e>
                      <m:e>
                        <m:f>
                          <m:fPr>
                            <m:type m:val="noBar"/>
                            <m:ctrlPr>
                              <w:rPr>
                                <w:rFonts w:ascii="Cambria Math" w:hAnsi="Cambria Math"/>
                                <w:i/>
                                <w:lang w:val="en-GB"/>
                              </w:rPr>
                            </m:ctrlPr>
                          </m:fPr>
                          <m:num>
                            <m:r>
                              <w:rPr>
                                <w:rFonts w:ascii="Cambria Math" w:hAnsi="Cambria Math"/>
                                <w:lang w:val="en-GB"/>
                              </w:rPr>
                              <m:t xml:space="preserve">  0.3 if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2</m:t>
                            </m:r>
                          </m:num>
                          <m:den>
                            <m:r>
                              <w:rPr>
                                <w:rFonts w:ascii="Cambria Math" w:hAnsi="Cambria Math"/>
                                <w:lang w:val="en-GB"/>
                              </w:rPr>
                              <m:t xml:space="preserve">0 otherwise         </m:t>
                            </m:r>
                          </m:den>
                        </m:f>
                      </m:e>
                    </m:eqArr>
                  </m:e>
                </m:d>
              </m:oMath>
            </m:oMathPara>
          </w:p>
        </w:tc>
        <w:tc>
          <w:tcPr>
            <w:tcW w:w="1024" w:type="dxa"/>
          </w:tcPr>
          <w:p w:rsidR="00AC04FB" w:rsidRPr="00F26CA1" w:rsidRDefault="006E005C" w:rsidP="006E0F20">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6</w:t>
              </w:r>
            </w:fldSimple>
            <w:r w:rsidRPr="00F26CA1">
              <w:rPr>
                <w:lang w:val="en-GB"/>
              </w:rPr>
              <w:t>)</w:t>
            </w:r>
          </w:p>
        </w:tc>
      </w:tr>
    </w:tbl>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37" w:name="def_fuzzy_complement_operator"/>
      <w:r w:rsidRPr="00F26CA1">
        <w:rPr>
          <w:lang w:val="en-GB"/>
        </w:rPr>
        <w:t xml:space="preserve">Definition </w:t>
      </w:r>
      <w:fldSimple w:instr=" SEQ definitions \* MERGEFORMAT \* MERGEFORMAT ">
        <w:r w:rsidR="00577EBB" w:rsidRPr="00F26CA1">
          <w:rPr>
            <w:noProof/>
            <w:lang w:val="en-GB"/>
          </w:rPr>
          <w:t>2</w:t>
        </w:r>
      </w:fldSimple>
      <w:bookmarkEnd w:id="37"/>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010FDB"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7</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577EBB" w:rsidRPr="00F26CA1">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010FDB"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8</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010FDB"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9</w:t>
              </w:r>
            </w:fldSimple>
            <w:r w:rsidRPr="00F26CA1">
              <w:rPr>
                <w:lang w:val="en-GB"/>
              </w:rPr>
              <w:t>)</w:t>
            </w:r>
          </w:p>
        </w:tc>
      </w:tr>
    </w:tbl>
    <w:p w:rsidR="009833EE" w:rsidRPr="00F26CA1" w:rsidRDefault="009833EE" w:rsidP="005D38E2">
      <w:pPr>
        <w:pStyle w:val="Sub-sub-section-not-numbered"/>
        <w:rPr>
          <w:lang w:val="en-GB"/>
        </w:rPr>
      </w:pPr>
      <w:bookmarkStart w:id="38" w:name="example_fuzzy_zadehs_operators"/>
      <w:r w:rsidRPr="00F26CA1">
        <w:rPr>
          <w:lang w:val="en-GB"/>
        </w:rPr>
        <w:lastRenderedPageBreak/>
        <w:t xml:space="preserve">Example </w:t>
      </w:r>
      <w:r w:rsidR="00010FDB" w:rsidRPr="00F26CA1">
        <w:rPr>
          <w:lang w:val="en-GB"/>
        </w:rPr>
        <w:fldChar w:fldCharType="begin"/>
      </w:r>
      <w:r w:rsidR="000A28EC" w:rsidRPr="00F26CA1">
        <w:rPr>
          <w:lang w:val="en-GB"/>
        </w:rPr>
        <w:instrText xml:space="preserve"> STYLEREF  "Nagłówek 1" \n </w:instrText>
      </w:r>
      <w:r w:rsidR="00010FDB" w:rsidRPr="00F26CA1">
        <w:rPr>
          <w:lang w:val="en-GB"/>
        </w:rPr>
        <w:fldChar w:fldCharType="separate"/>
      </w:r>
      <w:r w:rsidR="00577EBB" w:rsidRPr="00F26CA1">
        <w:rPr>
          <w:noProof/>
          <w:lang w:val="en-GB"/>
        </w:rPr>
        <w:t>2</w:t>
      </w:r>
      <w:r w:rsidR="00010FDB" w:rsidRPr="00F26CA1">
        <w:rPr>
          <w:lang w:val="en-GB"/>
        </w:rPr>
        <w:fldChar w:fldCharType="end"/>
      </w:r>
      <w:r w:rsidRPr="00F26CA1">
        <w:rPr>
          <w:lang w:val="en-GB"/>
        </w:rPr>
        <w:t>.</w:t>
      </w:r>
      <w:fldSimple w:instr=" SEQ example \* MERGEFORMAT \* MERGEFORMAT ">
        <w:r w:rsidR="00577EBB" w:rsidRPr="00F26CA1">
          <w:rPr>
            <w:noProof/>
            <w:lang w:val="en-GB"/>
          </w:rPr>
          <w:t>2</w:t>
        </w:r>
      </w:fldSimple>
      <w:bookmarkEnd w:id="38"/>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010FDB" w:rsidRPr="00F26CA1">
        <w:rPr>
          <w:lang w:val="en-GB"/>
        </w:rPr>
        <w:fldChar w:fldCharType="begin"/>
      </w:r>
      <w:r w:rsidR="0092189A" w:rsidRPr="00F26CA1">
        <w:rPr>
          <w:lang w:val="en-GB"/>
        </w:rPr>
        <w:instrText xml:space="preserve"> REF example_fuzzy_zadehs_operators \h </w:instrText>
      </w:r>
      <w:r w:rsidR="00010FDB" w:rsidRPr="00F26CA1">
        <w:rPr>
          <w:lang w:val="en-GB"/>
        </w:rPr>
      </w:r>
      <w:r w:rsidR="00010FDB" w:rsidRPr="00F26CA1">
        <w:rPr>
          <w:lang w:val="en-GB"/>
        </w:rPr>
        <w:fldChar w:fldCharType="separate"/>
      </w:r>
      <w:r w:rsidR="00577EBB" w:rsidRPr="00F26CA1">
        <w:rPr>
          <w:lang w:val="en-GB"/>
        </w:rPr>
        <w:t xml:space="preserve">Example </w:t>
      </w:r>
      <w:r w:rsidR="00577EBB" w:rsidRPr="00F26CA1">
        <w:rPr>
          <w:noProof/>
          <w:lang w:val="en-GB"/>
        </w:rPr>
        <w:t>2</w:t>
      </w:r>
      <w:r w:rsidR="00577EBB" w:rsidRPr="00F26CA1">
        <w:rPr>
          <w:lang w:val="en-GB"/>
        </w:rPr>
        <w:t>.</w:t>
      </w:r>
      <w:r w:rsidR="00577EBB" w:rsidRPr="00F26CA1">
        <w:rPr>
          <w:noProof/>
          <w:lang w:val="en-GB"/>
        </w:rPr>
        <w:t>2</w:t>
      </w:r>
      <w:r w:rsidR="00010FDB"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010FDB" w:rsidRPr="00F26CA1">
        <w:rPr>
          <w:lang w:val="en-GB"/>
        </w:rPr>
        <w:fldChar w:fldCharType="begin"/>
      </w:r>
      <w:r w:rsidR="000A28EC" w:rsidRPr="00F26CA1">
        <w:rPr>
          <w:lang w:val="en-GB"/>
        </w:rPr>
        <w:instrText xml:space="preserve"> ADDIN ZOTERO_ITEM {"sort":true,"citationItems":[{"uri":["http://zotero.org/users/local/Op1rMxOJ/items/2RVBVM4Q"]}]} </w:instrText>
      </w:r>
      <w:r w:rsidR="00010FDB" w:rsidRPr="00F26CA1">
        <w:rPr>
          <w:lang w:val="en-GB"/>
        </w:rPr>
        <w:fldChar w:fldCharType="separate"/>
      </w:r>
      <w:r w:rsidR="00C42A3D" w:rsidRPr="00F26CA1">
        <w:rPr>
          <w:rFonts w:cs="Times New Roman"/>
          <w:lang w:val="en-GB"/>
        </w:rPr>
        <w:t>[20]</w:t>
      </w:r>
      <w:r w:rsidR="00010FDB" w:rsidRPr="00F26CA1">
        <w:rPr>
          <w:lang w:val="en-GB"/>
        </w:rPr>
        <w:fldChar w:fldCharType="end"/>
      </w:r>
      <w:r w:rsidR="00851141" w:rsidRPr="00F26CA1">
        <w:rPr>
          <w:lang w:val="en-GB"/>
        </w:rPr>
        <w:t>.</w:t>
      </w:r>
    </w:p>
    <w:p w:rsidR="00AA0122" w:rsidRPr="00F26CA1" w:rsidRDefault="00AA0122" w:rsidP="00AA0122">
      <w:pPr>
        <w:pStyle w:val="Sub-sub-section-not-numbered"/>
        <w:rPr>
          <w:lang w:val="en-GB"/>
        </w:rPr>
      </w:pPr>
      <w:bookmarkStart w:id="39" w:name="def_fuzzy_probability_operators"/>
      <w:r w:rsidRPr="00F26CA1">
        <w:rPr>
          <w:lang w:val="en-GB"/>
        </w:rPr>
        <w:t xml:space="preserve">Definition </w:t>
      </w:r>
      <w:fldSimple w:instr=" SEQ definitions \* MERGEFORMAT \* MERGEFORMAT ">
        <w:r w:rsidR="00577EBB" w:rsidRPr="00F26CA1">
          <w:rPr>
            <w:noProof/>
            <w:lang w:val="en-GB"/>
          </w:rPr>
          <w:t>4</w:t>
        </w:r>
      </w:fldSimple>
      <w:bookmarkEnd w:id="39"/>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010FDB"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10</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010FDB"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MERGEFORMAT ">
              <w:r w:rsidR="00577EBB" w:rsidRPr="00F26CA1">
                <w:rPr>
                  <w:noProof/>
                  <w:lang w:val="en-GB"/>
                </w:rPr>
                <w:t>11</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lastRenderedPageBreak/>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position":1,"uri":["http://zotero.org/users/local/Op1rMxOJ/items/AVW3R27M"]}]} </w:instrText>
      </w:r>
      <w:r w:rsidR="00010FDB" w:rsidRPr="00F26CA1">
        <w:rPr>
          <w:lang w:val="en-GB"/>
        </w:rPr>
        <w:fldChar w:fldCharType="separate"/>
      </w:r>
      <w:r w:rsidR="00C42A3D" w:rsidRPr="00F26CA1">
        <w:rPr>
          <w:rFonts w:cs="Times New Roman"/>
          <w:lang w:val="en-GB"/>
        </w:rPr>
        <w:t>[17]</w:t>
      </w:r>
      <w:r w:rsidR="00010FDB" w:rsidRPr="00F26CA1">
        <w:rPr>
          <w:lang w:val="en-GB"/>
        </w:rPr>
        <w:fldChar w:fldCharType="end"/>
      </w:r>
      <w:r w:rsidR="00BA5CE4" w:rsidRPr="00F26CA1">
        <w:rPr>
          <w:lang w:val="en-GB"/>
        </w:rPr>
        <w:t>.</w:t>
      </w:r>
      <w:r w:rsidR="0026795A" w:rsidRPr="00F26CA1">
        <w:rPr>
          <w:lang w:val="en-GB"/>
        </w:rPr>
        <w:t xml:space="preserve"> In the practical part of this thesis, the </w:t>
      </w:r>
      <w:r w:rsidR="00CA6883" w:rsidRPr="00F26CA1">
        <w:rPr>
          <w:lang w:val="en-GB"/>
        </w:rPr>
        <w:t>Yager’s</w:t>
      </w:r>
      <w:r w:rsidR="0026795A" w:rsidRPr="00F26CA1">
        <w:rPr>
          <w:lang w:val="en-GB"/>
        </w:rPr>
        <w:t xml:space="preserve"> oper</w:t>
      </w:r>
      <w:r w:rsidR="0026795A" w:rsidRPr="00F26CA1">
        <w:rPr>
          <w:lang w:val="en-GB"/>
        </w:rPr>
        <w:t>a</w:t>
      </w:r>
      <w:r w:rsidR="0026795A" w:rsidRPr="00F26CA1">
        <w:rPr>
          <w:lang w:val="en-GB"/>
        </w:rPr>
        <w:t xml:space="preserve">tors will be preferred over Zadeh’s operators for </w:t>
      </w:r>
      <w:r w:rsidR="000D3337" w:rsidRPr="00F26CA1">
        <w:rPr>
          <w:lang w:val="en-GB"/>
        </w:rPr>
        <w:t xml:space="preserve">a precise reason that was mentioned in </w:t>
      </w:r>
      <w:r w:rsidR="00010FDB" w:rsidRPr="00F26CA1">
        <w:rPr>
          <w:lang w:val="en-GB"/>
        </w:rPr>
        <w:fldChar w:fldCharType="begin"/>
      </w:r>
      <w:r w:rsidR="00856B1F" w:rsidRPr="00F26CA1">
        <w:rPr>
          <w:lang w:val="en-GB"/>
        </w:rPr>
        <w:instrText xml:space="preserve"> REF example_fuzzy_zadehs_operators \h </w:instrText>
      </w:r>
      <w:r w:rsidR="00010FDB" w:rsidRPr="00F26CA1">
        <w:rPr>
          <w:lang w:val="en-GB"/>
        </w:rPr>
      </w:r>
      <w:r w:rsidR="00010FDB" w:rsidRPr="00F26CA1">
        <w:rPr>
          <w:lang w:val="en-GB"/>
        </w:rPr>
        <w:fldChar w:fldCharType="separate"/>
      </w:r>
      <w:r w:rsidR="00577EBB" w:rsidRPr="00F26CA1">
        <w:rPr>
          <w:lang w:val="en-GB"/>
        </w:rPr>
        <w:t>E</w:t>
      </w:r>
      <w:r w:rsidR="00577EBB" w:rsidRPr="00F26CA1">
        <w:rPr>
          <w:lang w:val="en-GB"/>
        </w:rPr>
        <w:t>x</w:t>
      </w:r>
      <w:r w:rsidR="00577EBB" w:rsidRPr="00F26CA1">
        <w:rPr>
          <w:lang w:val="en-GB"/>
        </w:rPr>
        <w:t xml:space="preserve">ample </w:t>
      </w:r>
      <w:r w:rsidR="00577EBB" w:rsidRPr="00F26CA1">
        <w:rPr>
          <w:noProof/>
          <w:lang w:val="en-GB"/>
        </w:rPr>
        <w:t>2</w:t>
      </w:r>
      <w:r w:rsidR="00577EBB" w:rsidRPr="00F26CA1">
        <w:rPr>
          <w:lang w:val="en-GB"/>
        </w:rPr>
        <w:t>.</w:t>
      </w:r>
      <w:r w:rsidR="00577EBB" w:rsidRPr="00F26CA1">
        <w:rPr>
          <w:noProof/>
          <w:lang w:val="en-GB"/>
        </w:rPr>
        <w:t>2</w:t>
      </w:r>
      <w:r w:rsidR="00010FDB"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0" w:name="_Toc283076900"/>
      <w:bookmarkStart w:id="41" w:name="_Toc283336344"/>
      <w:r w:rsidRPr="00F26CA1">
        <w:rPr>
          <w:lang w:val="en-GB"/>
        </w:rPr>
        <w:t>Optimization</w:t>
      </w:r>
      <w:r w:rsidR="006F04D9" w:rsidRPr="00F26CA1">
        <w:rPr>
          <w:lang w:val="en-GB"/>
        </w:rPr>
        <w:t xml:space="preserve"> methods</w:t>
      </w:r>
      <w:bookmarkEnd w:id="40"/>
      <w:bookmarkEnd w:id="41"/>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obtain it</w:t>
      </w:r>
      <w:r w:rsidR="0018456F"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D63VCXJ5"]}]} </w:instrText>
      </w:r>
      <w:r w:rsidR="00010FDB" w:rsidRPr="00F26CA1">
        <w:rPr>
          <w:lang w:val="en-GB"/>
        </w:rPr>
        <w:fldChar w:fldCharType="separate"/>
      </w:r>
      <w:r w:rsidR="00C42A3D" w:rsidRPr="00F26CA1">
        <w:rPr>
          <w:rFonts w:cs="Times New Roman"/>
          <w:lang w:val="en-GB"/>
        </w:rPr>
        <w:t>[21]</w:t>
      </w:r>
      <w:r w:rsidR="00010FDB" w:rsidRPr="00F26CA1">
        <w:rPr>
          <w:lang w:val="en-GB"/>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the basic optimization methods will be described along with their stochastic versions.</w:t>
      </w:r>
    </w:p>
    <w:p w:rsidR="00664592" w:rsidRPr="00F26CA1" w:rsidRDefault="00664592" w:rsidP="00664592">
      <w:pPr>
        <w:pStyle w:val="Nagwek3"/>
        <w:rPr>
          <w:lang w:val="en-GB"/>
        </w:rPr>
      </w:pPr>
      <w:bookmarkStart w:id="42" w:name="_Ref283053192"/>
      <w:bookmarkStart w:id="43" w:name="_Ref283053198"/>
      <w:bookmarkStart w:id="44" w:name="_Ref283053404"/>
      <w:bookmarkStart w:id="45" w:name="_Toc283076901"/>
      <w:bookmarkStart w:id="46" w:name="_Toc283336345"/>
      <w:r w:rsidRPr="00F26CA1">
        <w:rPr>
          <w:lang w:val="en-GB"/>
        </w:rPr>
        <w:t>Definition</w:t>
      </w:r>
      <w:bookmarkEnd w:id="42"/>
      <w:bookmarkEnd w:id="43"/>
      <w:bookmarkEnd w:id="44"/>
      <w:bookmarkEnd w:id="45"/>
      <w:bookmarkEnd w:id="46"/>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47" w:name="def_determnistic_maximization_problem"/>
      <w:r w:rsidRPr="00F26CA1">
        <w:rPr>
          <w:lang w:val="en-GB"/>
        </w:rPr>
        <w:t xml:space="preserve">Definition </w:t>
      </w:r>
      <w:fldSimple w:instr=" SEQ definitions \* MERGEFORMAT \* MERGEFORMAT ">
        <w:r w:rsidR="00577EBB" w:rsidRPr="00F26CA1">
          <w:rPr>
            <w:noProof/>
            <w:lang w:val="en-GB"/>
          </w:rPr>
          <w:t>5</w:t>
        </w:r>
      </w:fldSimple>
      <w:bookmarkEnd w:id="47"/>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893B32" w:rsidRPr="00F26CA1">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010FDB"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2</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the local and global optimization. G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lastRenderedPageBreak/>
        <w:t>Another important distinction is the nature of the problem, i.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s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volume of the search region grows geometrically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w:t>
      </w:r>
      <w:r w:rsidRPr="00F26CA1">
        <w:rPr>
          <w:lang w:val="en-GB"/>
        </w:rPr>
        <w:t>l</w:t>
      </w:r>
      <w:r w:rsidRPr="00F26CA1">
        <w:rPr>
          <w:lang w:val="en-GB"/>
        </w:rPr>
        <w:t xml:space="preserve">edge in order to solve it. This phenomenon is called a “curse of dimensionality” – a term that was coined by Richard E. Bellman </w:t>
      </w:r>
      <w:r w:rsidR="00010FDB" w:rsidRPr="00F26CA1">
        <w:rPr>
          <w:lang w:val="en-GB"/>
        </w:rPr>
        <w:fldChar w:fldCharType="begin"/>
      </w:r>
      <w:r w:rsidRPr="00F26CA1">
        <w:rPr>
          <w:lang w:val="en-GB"/>
        </w:rPr>
        <w:instrText xml:space="preserve"> ADDIN ZOTERO_ITEM {"sort":true,"citationItems":[{"uri":["http://zotero.org/users/local/Op1rMxOJ/items/XAJRDQHB"]}]} </w:instrText>
      </w:r>
      <w:r w:rsidR="00010FDB" w:rsidRPr="00F26CA1">
        <w:rPr>
          <w:lang w:val="en-GB"/>
        </w:rPr>
        <w:fldChar w:fldCharType="separate"/>
      </w:r>
      <w:r w:rsidR="00C42A3D" w:rsidRPr="00F26CA1">
        <w:rPr>
          <w:rFonts w:cs="Times New Roman"/>
          <w:lang w:val="en-GB"/>
        </w:rPr>
        <w:t>[22]</w:t>
      </w:r>
      <w:r w:rsidR="00010FDB" w:rsidRPr="00F26CA1">
        <w:rPr>
          <w:lang w:val="en-GB"/>
        </w:rPr>
        <w:fldChar w:fldCharType="end"/>
      </w:r>
      <w:r w:rsidRPr="00F26CA1">
        <w:rPr>
          <w:lang w:val="en-GB"/>
        </w:rPr>
        <w:t>.</w:t>
      </w:r>
    </w:p>
    <w:p w:rsidR="00E9246B" w:rsidRPr="00F26CA1" w:rsidRDefault="00370C62" w:rsidP="00E9246B">
      <w:pPr>
        <w:pStyle w:val="Nagwek3"/>
        <w:rPr>
          <w:lang w:val="en-GB"/>
        </w:rPr>
      </w:pPr>
      <w:bookmarkStart w:id="48" w:name="_Ref282340802"/>
      <w:bookmarkStart w:id="49" w:name="_Toc283076902"/>
      <w:bookmarkStart w:id="50" w:name="_Toc283336346"/>
      <w:r w:rsidRPr="00F26CA1">
        <w:rPr>
          <w:lang w:val="en-GB"/>
        </w:rPr>
        <w:t xml:space="preserve">Stochastic </w:t>
      </w:r>
      <w:r w:rsidR="00E9246B" w:rsidRPr="00F26CA1">
        <w:rPr>
          <w:lang w:val="en-GB"/>
        </w:rPr>
        <w:t>optimization</w:t>
      </w:r>
      <w:bookmarkEnd w:id="48"/>
      <w:bookmarkEnd w:id="49"/>
      <w:bookmarkEnd w:id="50"/>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 for a given </w:t>
      </w:r>
      <m:oMath>
        <m:r>
          <m:rPr>
            <m:sty m:val="bi"/>
          </m:rPr>
          <w:rPr>
            <w:rFonts w:ascii="Cambria Math" w:hAnsi="Cambria Math"/>
            <w:lang w:val="en-GB"/>
          </w:rPr>
          <m:t>θ</m:t>
        </m:r>
      </m:oMath>
      <w:r w:rsidRPr="00F26CA1">
        <w:rPr>
          <w:lang w:val="en-GB"/>
        </w:rPr>
        <w:t xml:space="preserve">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always takes the same value, one can use one of many deterministic optimization algorithms that are som</w:t>
      </w:r>
      <w:r w:rsidRPr="00F26CA1">
        <w:rPr>
          <w:lang w:val="en-GB"/>
        </w:rPr>
        <w:t>e</w:t>
      </w:r>
      <w:r w:rsidRPr="00F26CA1">
        <w:rPr>
          <w:lang w:val="en-GB"/>
        </w:rPr>
        <w:t xml:space="preserve">times </w:t>
      </w:r>
      <w:r w:rsidR="00370C62" w:rsidRPr="00F26CA1">
        <w:rPr>
          <w:lang w:val="en-GB"/>
        </w:rPr>
        <w:t xml:space="preserve">even </w:t>
      </w:r>
      <w:r w:rsidRPr="00F26CA1">
        <w:rPr>
          <w:lang w:val="en-GB"/>
        </w:rPr>
        <w:t xml:space="preserve">proven to solve the problem finding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 xml:space="preserve">However, in real-life problems we often only have a noisy measure of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This is when the stochastic optimization methods may be very helpful. In broader sense, the stocha</w:t>
      </w:r>
      <w:r w:rsidRPr="00F26CA1">
        <w:rPr>
          <w:lang w:val="en-GB"/>
        </w:rPr>
        <w:t>s</w:t>
      </w:r>
      <w:r w:rsidRPr="00F26CA1">
        <w:rPr>
          <w:lang w:val="en-GB"/>
        </w:rPr>
        <w:t>tic optimization problem can be defined as follows</w:t>
      </w:r>
      <w:r w:rsidR="00D83E91"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PXE4BAMN"]}]} </w:instrText>
      </w:r>
      <w:r w:rsidR="00010FDB" w:rsidRPr="00F26CA1">
        <w:rPr>
          <w:lang w:val="en-GB"/>
        </w:rPr>
        <w:fldChar w:fldCharType="separate"/>
      </w:r>
      <w:r w:rsidR="00C42A3D" w:rsidRPr="00F26CA1">
        <w:rPr>
          <w:rFonts w:cs="Times New Roman"/>
          <w:lang w:val="en-GB"/>
        </w:rPr>
        <w:t>[23]</w:t>
      </w:r>
      <w:r w:rsidR="00010FDB" w:rsidRPr="00F26CA1">
        <w:rPr>
          <w:lang w:val="en-GB"/>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577EBB" w:rsidRPr="00F26CA1">
          <w:rPr>
            <w:noProof/>
            <w:lang w:val="en-GB"/>
          </w:rPr>
          <w:t>6</w:t>
        </w:r>
      </w:fldSimple>
      <w:r w:rsidRPr="00F26CA1">
        <w:rPr>
          <w:lang w:val="en-GB"/>
        </w:rPr>
        <w:t>: Stochastic optimization</w:t>
      </w:r>
    </w:p>
    <w:p w:rsidR="00370C62" w:rsidRPr="00F26CA1" w:rsidRDefault="00370C62" w:rsidP="00370C62">
      <w:pPr>
        <w:pStyle w:val="Wysunietyparagraf"/>
        <w:rPr>
          <w:lang w:val="en-GB"/>
        </w:rPr>
      </w:pPr>
      <w:r w:rsidRPr="00F26CA1">
        <w:rPr>
          <w:lang w:val="en-GB"/>
        </w:rPr>
        <w:t xml:space="preserve">The stochastic optimization is an optimization </w:t>
      </w:r>
      <w:r w:rsidR="00886532" w:rsidRPr="00F26CA1">
        <w:rPr>
          <w:lang w:val="en-GB"/>
        </w:rPr>
        <w:t>process</w:t>
      </w:r>
      <w:r w:rsidRPr="00F26CA1">
        <w:rPr>
          <w:lang w:val="en-GB"/>
        </w:rPr>
        <w:t xml:space="preserve"> that has at least one of the following properties:</w:t>
      </w:r>
    </w:p>
    <w:p w:rsidR="00370C62" w:rsidRPr="00F26CA1" w:rsidRDefault="00370C62" w:rsidP="004620C1">
      <w:pPr>
        <w:pStyle w:val="Wysunietyparagraf"/>
        <w:numPr>
          <w:ilvl w:val="0"/>
          <w:numId w:val="12"/>
        </w:numPr>
        <w:rPr>
          <w:lang w:val="en-GB"/>
        </w:rPr>
      </w:pPr>
      <w:r w:rsidRPr="00F26CA1">
        <w:rPr>
          <w:lang w:val="en-GB"/>
        </w:rPr>
        <w:t xml:space="preserve">There is a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p>
    <w:p w:rsidR="00370C62" w:rsidRPr="00F26CA1" w:rsidRDefault="00370C62" w:rsidP="004620C1">
      <w:pPr>
        <w:pStyle w:val="Wysunietyparagraf"/>
        <w:numPr>
          <w:ilvl w:val="0"/>
          <w:numId w:val="12"/>
        </w:numPr>
        <w:rPr>
          <w:lang w:val="en-GB"/>
        </w:rPr>
      </w:pPr>
      <w:r w:rsidRPr="00F26CA1">
        <w:rPr>
          <w:lang w:val="en-GB"/>
        </w:rPr>
        <w:t>There is a random choice made in the search direction as an algorithm a</w:t>
      </w:r>
      <w:r w:rsidRPr="00F26CA1">
        <w:rPr>
          <w:lang w:val="en-GB"/>
        </w:rPr>
        <w:t>d</w:t>
      </w:r>
      <w:r w:rsidRPr="00F26CA1">
        <w:rPr>
          <w:lang w:val="en-GB"/>
        </w:rPr>
        <w:t>vances towards the optimal solution</w:t>
      </w:r>
    </w:p>
    <w:p w:rsidR="002A3A7E" w:rsidRPr="00F26CA1" w:rsidRDefault="002A3A7E" w:rsidP="002A3A7E">
      <w:pPr>
        <w:rPr>
          <w:lang w:val="en-GB"/>
        </w:rPr>
      </w:pPr>
      <w:r w:rsidRPr="00F26CA1">
        <w:rPr>
          <w:lang w:val="en-GB"/>
        </w:rPr>
        <w:t xml:space="preserve">Some of the stochastic search algorithms that have </w:t>
      </w:r>
      <w:r w:rsidR="005E01DB" w:rsidRPr="00F26CA1">
        <w:rPr>
          <w:lang w:val="en-GB"/>
        </w:rPr>
        <w:t>the</w:t>
      </w:r>
      <w:r w:rsidRPr="00F26CA1">
        <w:rPr>
          <w:lang w:val="en-GB"/>
        </w:rPr>
        <w:t xml:space="preserve"> </w:t>
      </w:r>
      <w:r w:rsidR="00F7024B" w:rsidRPr="00F26CA1">
        <w:rPr>
          <w:lang w:val="en-GB"/>
        </w:rPr>
        <w:t>2</w:t>
      </w:r>
      <w:r w:rsidR="00F7024B" w:rsidRPr="00F26CA1">
        <w:rPr>
          <w:vertAlign w:val="superscript"/>
          <w:lang w:val="en-GB"/>
        </w:rPr>
        <w:t>nd</w:t>
      </w:r>
      <w:r w:rsidR="00F7024B" w:rsidRPr="00F26CA1">
        <w:rPr>
          <w:lang w:val="en-GB"/>
        </w:rPr>
        <w:t xml:space="preserve"> </w:t>
      </w:r>
      <w:r w:rsidRPr="00F26CA1">
        <w:rPr>
          <w:lang w:val="en-GB"/>
        </w:rPr>
        <w:t xml:space="preserve">property may also be </w:t>
      </w:r>
      <w:r w:rsidR="004E562C" w:rsidRPr="00F26CA1">
        <w:rPr>
          <w:lang w:val="en-GB"/>
        </w:rPr>
        <w:t>succes</w:t>
      </w:r>
      <w:r w:rsidR="004E562C" w:rsidRPr="00F26CA1">
        <w:rPr>
          <w:lang w:val="en-GB"/>
        </w:rPr>
        <w:t>s</w:t>
      </w:r>
      <w:r w:rsidR="004E562C" w:rsidRPr="00F26CA1">
        <w:rPr>
          <w:lang w:val="en-GB"/>
        </w:rPr>
        <w:t xml:space="preserve">fully </w:t>
      </w:r>
      <w:r w:rsidRPr="00F26CA1">
        <w:rPr>
          <w:lang w:val="en-GB"/>
        </w:rPr>
        <w:t>applied when the gain function is deterministic in order to</w:t>
      </w:r>
      <w:r w:rsidR="005C7A84" w:rsidRPr="00F26CA1">
        <w:rPr>
          <w:lang w:val="en-GB"/>
        </w:rPr>
        <w:t>, for instance,</w:t>
      </w:r>
      <w:r w:rsidRPr="00F26CA1">
        <w:rPr>
          <w:lang w:val="en-GB"/>
        </w:rPr>
        <w:t xml:space="preserve"> 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roblems that have the 1</w:t>
      </w:r>
      <w:r w:rsidR="00F7024B" w:rsidRPr="00F26CA1">
        <w:rPr>
          <w:vertAlign w:val="superscript"/>
          <w:lang w:val="en-GB"/>
        </w:rPr>
        <w:t>st</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nfo</w:t>
      </w:r>
      <w:r w:rsidRPr="00F26CA1">
        <w:rPr>
          <w:lang w:val="en-GB"/>
        </w:rPr>
        <w:t>r</w:t>
      </w:r>
      <w:r w:rsidRPr="00F26CA1">
        <w:rPr>
          <w:lang w:val="en-GB"/>
        </w:rPr>
        <w:t xml:space="preserve">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1" w:name="eq_stochastic_optimization"/>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3</w:t>
              </w:r>
            </w:fldSimple>
            <w:r w:rsidRPr="00F26CA1">
              <w:rPr>
                <w:lang w:val="en-GB"/>
              </w:rPr>
              <w:t>)</w:t>
            </w:r>
            <w:bookmarkEnd w:id="51"/>
          </w:p>
        </w:tc>
      </w:tr>
    </w:tbl>
    <w:p w:rsidR="00F7024B" w:rsidRPr="00F26CA1" w:rsidRDefault="0044733D" w:rsidP="004E562C">
      <w:pPr>
        <w:rPr>
          <w:lang w:val="en-GB"/>
        </w:rPr>
      </w:pPr>
      <w:r w:rsidRPr="00F26CA1">
        <w:rPr>
          <w:lang w:val="en-GB"/>
        </w:rPr>
        <w:t xml:space="preserve">Where </w:t>
      </w:r>
      <m:oMath>
        <m:r>
          <w:rPr>
            <w:rFonts w:ascii="Cambria Math" w:hAnsi="Cambria Math"/>
            <w:lang w:val="en-GB"/>
          </w:rPr>
          <m:t>ϵ(θ)</m:t>
        </m:r>
      </m:oMath>
      <w:r w:rsidR="00C73C08" w:rsidRPr="00F26CA1">
        <w:rPr>
          <w:lang w:val="en-GB"/>
        </w:rPr>
        <w:t xml:space="preserve"> is a random noise, that can be dependent on the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010FDB" w:rsidRPr="00F26CA1">
        <w:rPr>
          <w:lang w:val="en-GB"/>
        </w:rPr>
        <w:fldChar w:fldCharType="begin"/>
      </w:r>
      <w:r w:rsidRPr="00F26CA1">
        <w:rPr>
          <w:lang w:val="en-GB"/>
        </w:rPr>
        <w:instrText xml:space="preserve"> REF eq_stochastic_optimization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2</w:t>
      </w:r>
      <w:r w:rsidR="00577EBB" w:rsidRPr="00F26CA1">
        <w:rPr>
          <w:lang w:val="en-GB"/>
        </w:rPr>
        <w:t>.</w:t>
      </w:r>
      <w:r w:rsidR="00577EBB" w:rsidRPr="00F26CA1">
        <w:rPr>
          <w:noProof/>
          <w:lang w:val="en-GB"/>
        </w:rPr>
        <w:t>13</w:t>
      </w:r>
      <w:r w:rsidR="00577EBB" w:rsidRPr="00F26CA1">
        <w:rPr>
          <w:lang w:val="en-GB"/>
        </w:rPr>
        <w:t>)</w:t>
      </w:r>
      <w:r w:rsidR="00010FDB" w:rsidRPr="00F26CA1">
        <w:rPr>
          <w:lang w:val="en-GB"/>
        </w:rPr>
        <w:fldChar w:fldCharType="end"/>
      </w:r>
      <w:r w:rsidRPr="00F26CA1">
        <w:rPr>
          <w:lang w:val="en-GB"/>
        </w:rPr>
        <w:t>. The statistical error of the gain function that will progress to the output of the optimization algorithm can only be reduced by significantly increasing the cost in nu</w:t>
      </w:r>
      <w:r w:rsidRPr="00F26CA1">
        <w:rPr>
          <w:lang w:val="en-GB"/>
        </w:rPr>
        <w:t>m</w:t>
      </w:r>
      <w:r w:rsidRPr="00F26CA1">
        <w:rPr>
          <w:lang w:val="en-GB"/>
        </w:rPr>
        <w:t>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 </w:t>
      </w:r>
      <w:r w:rsidR="00010FDB" w:rsidRPr="00F26CA1">
        <w:rPr>
          <w:lang w:val="en-GB"/>
        </w:rPr>
        <w:fldChar w:fldCharType="begin"/>
      </w:r>
      <w:r w:rsidR="00A04C14" w:rsidRPr="00F26CA1">
        <w:rPr>
          <w:lang w:val="en-GB"/>
        </w:rPr>
        <w:instrText xml:space="preserve"> REF _Ref282041527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6</w:t>
      </w:r>
      <w:r w:rsidR="00010FDB" w:rsidRPr="00F26CA1">
        <w:rPr>
          <w:lang w:val="en-GB"/>
        </w:rPr>
        <w:fldChar w:fldCharType="end"/>
      </w:r>
      <w:r w:rsidR="00A04C14" w:rsidRPr="00F26CA1">
        <w:rPr>
          <w:lang w:val="en-GB"/>
        </w:rPr>
        <w:t xml:space="preserve"> illustrates </w:t>
      </w:r>
      <w:r w:rsidR="003104F2" w:rsidRPr="00F26CA1">
        <w:rPr>
          <w:lang w:val="en-GB"/>
        </w:rPr>
        <w:t>the relation between number of function mea</w:t>
      </w:r>
      <w:r w:rsidR="003104F2" w:rsidRPr="00F26CA1">
        <w:rPr>
          <w:lang w:val="en-GB"/>
        </w:rPr>
        <w:t>s</w:t>
      </w:r>
      <w:r w:rsidR="003104F2" w:rsidRPr="00F26CA1">
        <w:rPr>
          <w:lang w:val="en-GB"/>
        </w:rPr>
        <w:t xml:space="preserve">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3104F2" w:rsidRPr="00F26CA1">
        <w:rPr>
          <w:lang w:val="en-GB"/>
        </w:rPr>
        <w:t>. W</w:t>
      </w:r>
      <w:r w:rsidR="00C46558" w:rsidRPr="00F26CA1">
        <w:rPr>
          <w:lang w:val="en-GB"/>
        </w:rPr>
        <w:t xml:space="preserve">e can see, for </w:t>
      </w:r>
      <w:r w:rsidR="00263D21" w:rsidRPr="00F26CA1">
        <w:rPr>
          <w:lang w:val="en-GB"/>
        </w:rPr>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en-GB"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27"/>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2" w:name="_Ref282041527"/>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6</w:t>
      </w:r>
      <w:r w:rsidR="00010FDB" w:rsidRPr="00F26CA1">
        <w:rPr>
          <w:lang w:val="en-GB"/>
        </w:rPr>
        <w:fldChar w:fldCharType="end"/>
      </w:r>
      <w:bookmarkEnd w:id="52"/>
      <w:r w:rsidRPr="00F26CA1">
        <w:rPr>
          <w:lang w:val="en-GB"/>
        </w:rPr>
        <w:t>: A mean noisy input measurement error in the function of measurement</w:t>
      </w:r>
      <w:r w:rsidR="005C33D7" w:rsidRPr="00F26CA1">
        <w:rPr>
          <w:lang w:val="en-GB"/>
        </w:rPr>
        <w:t>s</w:t>
      </w:r>
      <w:r w:rsidRPr="00F26CA1">
        <w:rPr>
          <w:lang w:val="en-GB"/>
        </w:rPr>
        <w:t xml:space="preserve"> repetitions. </w:t>
      </w:r>
      <w:r w:rsidR="005C33D7" w:rsidRPr="00F26CA1">
        <w:rPr>
          <w:lang w:val="en-GB"/>
        </w:rPr>
        <w:br/>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a signif</w:t>
      </w:r>
      <w:r w:rsidR="0023348F" w:rsidRPr="00F26CA1">
        <w:rPr>
          <w:lang w:val="en-GB"/>
        </w:rPr>
        <w:t>i</w:t>
      </w:r>
      <w:r w:rsidR="0023348F" w:rsidRPr="00F26CA1">
        <w:rPr>
          <w:lang w:val="en-GB"/>
        </w:rPr>
        <w:t xml:space="preserve">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chapters some basic, </w:t>
      </w:r>
      <w:r w:rsidR="00860959" w:rsidRPr="00F26CA1">
        <w:rPr>
          <w:lang w:val="en-GB"/>
        </w:rPr>
        <w:t xml:space="preserve">deterministic </w:t>
      </w:r>
      <w:r w:rsidR="006435BE" w:rsidRPr="00F26CA1">
        <w:rPr>
          <w:lang w:val="en-GB"/>
        </w:rPr>
        <w:t xml:space="preserve">and stochastic </w:t>
      </w:r>
      <w:r w:rsidR="00860959" w:rsidRPr="00F26CA1">
        <w:rPr>
          <w:lang w:val="en-GB"/>
        </w:rPr>
        <w:t>optimization algorithms are outlined</w:t>
      </w:r>
      <w:r w:rsidRPr="00F26CA1">
        <w:rPr>
          <w:lang w:val="en-GB"/>
        </w:rPr>
        <w:t>.</w:t>
      </w:r>
    </w:p>
    <w:p w:rsidR="007125C4" w:rsidRPr="00F26CA1" w:rsidRDefault="00224421" w:rsidP="00BC19CF">
      <w:pPr>
        <w:pStyle w:val="Nagwek3"/>
        <w:rPr>
          <w:lang w:val="en-GB"/>
        </w:rPr>
      </w:pPr>
      <w:bookmarkStart w:id="53" w:name="_Ref282113474"/>
      <w:bookmarkStart w:id="54" w:name="_Toc283076903"/>
      <w:bookmarkStart w:id="55" w:name="_Toc283336347"/>
      <w:r w:rsidRPr="00F26CA1">
        <w:rPr>
          <w:lang w:val="en-GB"/>
        </w:rPr>
        <w:lastRenderedPageBreak/>
        <w:t>Direct r</w:t>
      </w:r>
      <w:r w:rsidR="007125C4" w:rsidRPr="00F26CA1">
        <w:rPr>
          <w:lang w:val="en-GB"/>
        </w:rPr>
        <w:t>andom search</w:t>
      </w:r>
      <w:bookmarkEnd w:id="53"/>
      <w:bookmarkEnd w:id="54"/>
      <w:bookmarkEnd w:id="55"/>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the random search in some of the problems proves to be quite efficient. Apart from that, these methods are often pr</w:t>
      </w:r>
      <w:r w:rsidRPr="00F26CA1">
        <w:rPr>
          <w:lang w:val="en-GB"/>
        </w:rPr>
        <w:t>e</w:t>
      </w:r>
      <w:r w:rsidRPr="00F26CA1">
        <w:rPr>
          <w:lang w:val="en-GB"/>
        </w:rPr>
        <w:t xml:space="preserve">ferred over other algorithms because of the following </w:t>
      </w:r>
      <w:r w:rsidR="003F4BAF" w:rsidRPr="00F26CA1">
        <w:rPr>
          <w:lang w:val="en-GB"/>
        </w:rPr>
        <w:t xml:space="preserve">reasons </w:t>
      </w:r>
      <w:r w:rsidR="00010FDB" w:rsidRPr="00F26CA1">
        <w:rPr>
          <w:lang w:val="en-GB"/>
        </w:rPr>
        <w:fldChar w:fldCharType="begin"/>
      </w:r>
      <w:r w:rsidR="002B53FD" w:rsidRPr="00F26CA1">
        <w:rPr>
          <w:lang w:val="en-GB"/>
        </w:rPr>
        <w:instrText xml:space="preserve"> ADDIN ZOTERO_ITEM {"sort":true,"citationItems":[{"position":2,"uri":["http://zotero.org/users/local/Op1rMxOJ/items/PXE4BAMN"]}]} </w:instrText>
      </w:r>
      <w:r w:rsidR="00010FDB" w:rsidRPr="00F26CA1">
        <w:rPr>
          <w:lang w:val="en-GB"/>
        </w:rPr>
        <w:fldChar w:fldCharType="separate"/>
      </w:r>
      <w:r w:rsidR="00C42A3D" w:rsidRPr="00F26CA1">
        <w:rPr>
          <w:rFonts w:cs="Times New Roman"/>
          <w:lang w:val="en-GB"/>
        </w:rPr>
        <w:t>[23]</w:t>
      </w:r>
      <w:r w:rsidR="00010FDB" w:rsidRPr="00F26CA1">
        <w:rPr>
          <w:lang w:val="en-GB"/>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 the random search algorithms often are able to provide re</w:t>
      </w:r>
      <w:r w:rsidRPr="00F26CA1">
        <w:rPr>
          <w:lang w:val="en-GB"/>
        </w:rPr>
        <w:t>a</w:t>
      </w:r>
      <w:r w:rsidRPr="00F26CA1">
        <w:rPr>
          <w:lang w:val="en-GB"/>
        </w:rPr>
        <w:t>sonable solution quite quickly, especially when search is localized.</w:t>
      </w:r>
    </w:p>
    <w:p w:rsidR="003F4BAF" w:rsidRPr="00F26CA1" w:rsidRDefault="003F4BAF" w:rsidP="004620C1">
      <w:pPr>
        <w:pStyle w:val="Akapitzlist"/>
        <w:numPr>
          <w:ilvl w:val="0"/>
          <w:numId w:val="6"/>
        </w:numPr>
        <w:rPr>
          <w:lang w:val="en-GB"/>
        </w:rPr>
      </w:pPr>
      <w:r w:rsidRPr="00F26CA1">
        <w:rPr>
          <w:lang w:val="en-GB"/>
        </w:rPr>
        <w:t>Generality – the algorithms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op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 This kind of search is often called a </w:t>
      </w:r>
      <w:r w:rsidR="0042498A" w:rsidRPr="00F26CA1">
        <w:rPr>
          <w:rStyle w:val="Wyrnieniedelikatne"/>
          <w:lang w:val="en-GB"/>
        </w:rPr>
        <w:t>blind search</w:t>
      </w:r>
      <w:r w:rsidR="00023790" w:rsidRPr="00F26CA1">
        <w:rPr>
          <w:rStyle w:val="Wyrnieniedelikatne"/>
          <w:lang w:val="en-GB"/>
        </w:rPr>
        <w:t xml:space="preserve"> </w:t>
      </w:r>
      <w:r w:rsidR="00023790" w:rsidRPr="00F26CA1">
        <w:rPr>
          <w:lang w:val="en-GB"/>
        </w:rPr>
        <w:t xml:space="preserve">and it belongs to the class of greedy algorithms. </w:t>
      </w:r>
    </w:p>
    <w:p w:rsidR="00DD517D" w:rsidRPr="00F26CA1" w:rsidRDefault="00DD517D" w:rsidP="004E04D3">
      <w:pPr>
        <w:rPr>
          <w:lang w:val="en-GB"/>
        </w:rPr>
      </w:pPr>
      <w:r w:rsidRPr="00F26CA1">
        <w:rPr>
          <w:lang w:val="en-GB"/>
        </w:rPr>
        <w:t xml:space="preserve">The blind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w:t>
      </w:r>
      <w:r w:rsidR="004E04D3" w:rsidRPr="00F26CA1">
        <w:rPr>
          <w:lang w:val="en-GB"/>
        </w:rPr>
        <w:t>o</w:t>
      </w:r>
      <w:r w:rsidR="004E04D3" w:rsidRPr="00F26CA1">
        <w:rPr>
          <w:lang w:val="en-GB"/>
        </w:rPr>
        <w:t xml:space="preserve">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a </w:t>
      </w:r>
      <w:r w:rsidR="004E04D3" w:rsidRPr="00F26CA1">
        <w:rPr>
          <w:rStyle w:val="Wyrnieniedelikatne"/>
          <w:lang w:val="en-GB"/>
        </w:rPr>
        <w:t xml:space="preserve">localized search. </w:t>
      </w:r>
      <w:r w:rsidR="004E04D3" w:rsidRPr="00F26CA1">
        <w:rPr>
          <w:lang w:val="en-GB"/>
        </w:rPr>
        <w:t>This term should not be confused with the local and global optimization, that were mentioned in subsection</w:t>
      </w:r>
      <w:r w:rsidR="007C3ED7" w:rsidRPr="00F26CA1">
        <w:rPr>
          <w:lang w:val="en-GB"/>
        </w:rPr>
        <w:t xml:space="preserve"> </w:t>
      </w:r>
      <w:r w:rsidR="007C3ED7" w:rsidRPr="00F26CA1">
        <w:rPr>
          <w:lang w:val="en-GB"/>
        </w:rPr>
        <w:fldChar w:fldCharType="begin"/>
      </w:r>
      <w:r w:rsidR="007C3ED7" w:rsidRPr="00F26CA1">
        <w:rPr>
          <w:lang w:val="en-GB"/>
        </w:rPr>
        <w:instrText xml:space="preserve"> REF _Ref283053198 \r \h </w:instrText>
      </w:r>
      <w:r w:rsidR="007C3ED7" w:rsidRPr="00F26CA1">
        <w:rPr>
          <w:lang w:val="en-GB"/>
        </w:rPr>
      </w:r>
      <w:r w:rsidR="007C3ED7" w:rsidRPr="00F26CA1">
        <w:rPr>
          <w:lang w:val="en-GB"/>
        </w:rPr>
        <w:fldChar w:fldCharType="separate"/>
      </w:r>
      <w:r w:rsidR="00577EBB" w:rsidRPr="00F26CA1">
        <w:rPr>
          <w:lang w:val="en-GB"/>
        </w:rPr>
        <w:t>2.2.1</w:t>
      </w:r>
      <w:r w:rsidR="007C3ED7" w:rsidRPr="00F26CA1">
        <w:rPr>
          <w:lang w:val="en-GB"/>
        </w:rPr>
        <w:fldChar w:fldCharType="end"/>
      </w:r>
      <w:r w:rsidR="004E04D3" w:rsidRPr="00F26CA1">
        <w:rPr>
          <w:lang w:val="en-GB"/>
        </w:rPr>
        <w:t>. In fact, some of the alg</w:t>
      </w:r>
      <w:r w:rsidR="004E04D3" w:rsidRPr="00F26CA1">
        <w:rPr>
          <w:lang w:val="en-GB"/>
        </w:rPr>
        <w:t>o</w:t>
      </w:r>
      <w:r w:rsidR="004E04D3" w:rsidRPr="00F26CA1">
        <w:rPr>
          <w:lang w:val="en-GB"/>
        </w:rPr>
        <w:t xml:space="preserve">rithms having a property of localized search, </w:t>
      </w:r>
      <w:r w:rsidR="007C3ED7" w:rsidRPr="00F26CA1">
        <w:rPr>
          <w:lang w:val="en-GB"/>
        </w:rPr>
        <w:t xml:space="preserve">under certain conditions, </w:t>
      </w:r>
      <w:r w:rsidR="004E04D3" w:rsidRPr="00F26CA1">
        <w:rPr>
          <w:lang w:val="en-GB"/>
        </w:rPr>
        <w:t>are guaranteed to find the global sol</w:t>
      </w:r>
      <w:r w:rsidR="004E04D3" w:rsidRPr="00F26CA1">
        <w:rPr>
          <w:lang w:val="en-GB"/>
        </w:rPr>
        <w:t>u</w:t>
      </w:r>
      <w:r w:rsidR="004E04D3" w:rsidRPr="00F26CA1">
        <w:rPr>
          <w:lang w:val="en-GB"/>
        </w:rPr>
        <w:t>tion.</w:t>
      </w:r>
    </w:p>
    <w:p w:rsidR="00FB0278" w:rsidRPr="00F26CA1" w:rsidRDefault="00FB0278" w:rsidP="00FB0278">
      <w:pPr>
        <w:pStyle w:val="Sub-sub-section-not-numbered"/>
        <w:rPr>
          <w:lang w:val="en-GB"/>
        </w:rPr>
      </w:pPr>
      <w:bookmarkStart w:id="56" w:name="alg_localized_rand_search"/>
      <w:r w:rsidRPr="00F26CA1">
        <w:rPr>
          <w:lang w:val="en-GB"/>
        </w:rPr>
        <w:lastRenderedPageBreak/>
        <w:t xml:space="preserve">Algorithm </w:t>
      </w:r>
      <w:fldSimple w:instr=" SEQ algorithm \* MERGEFORMAT ">
        <w:r w:rsidR="00577EBB" w:rsidRPr="00F26CA1">
          <w:rPr>
            <w:noProof/>
            <w:lang w:val="en-GB"/>
          </w:rPr>
          <w:t>1</w:t>
        </w:r>
      </w:fldSimple>
      <w:bookmarkEnd w:id="56"/>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a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 xml:space="preserve">In order to apply the localized random search, we need to choo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chosen.</w:t>
      </w:r>
      <w:r w:rsidR="00010CC2" w:rsidRPr="00F26CA1">
        <w:rPr>
          <w:lang w:val="en-GB"/>
        </w:rPr>
        <w:t xml:space="preserve"> The mean of the distribution should be zero and the standard deviation for each element of the vector should be consistent with the length of its </w:t>
      </w:r>
      <w:r w:rsidR="005D7260" w:rsidRPr="00F26CA1">
        <w:rPr>
          <w:lang w:val="en-GB"/>
        </w:rPr>
        <w:t xml:space="preserve">possi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then the variance for the second p</w:t>
      </w:r>
      <w:r w:rsidR="00C22D13" w:rsidRPr="00F26CA1">
        <w:rPr>
          <w:lang w:val="en-GB"/>
        </w:rPr>
        <w:t>a</w:t>
      </w:r>
      <w:r w:rsidR="00C22D13" w:rsidRPr="00F26CA1">
        <w:rPr>
          <w:lang w:val="en-GB"/>
        </w:rPr>
        <w:t xml:space="preserve">rameter should 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w:t>
      </w:r>
      <w:r w:rsidR="006E6EEA" w:rsidRPr="00F26CA1">
        <w:rPr>
          <w:lang w:val="en-GB"/>
        </w:rPr>
        <w:t>a</w:t>
      </w:r>
      <w:r w:rsidR="006E6EEA" w:rsidRPr="00F26CA1">
        <w:rPr>
          <w:lang w:val="en-GB"/>
        </w:rPr>
        <w:t>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xml:space="preserve">, as the algorithm advances. </w:t>
      </w:r>
    </w:p>
    <w:p w:rsidR="00D24BA3" w:rsidRPr="00F26CA1" w:rsidRDefault="00D24BA3" w:rsidP="00C52026">
      <w:pPr>
        <w:rPr>
          <w:lang w:val="en-GB"/>
        </w:rPr>
      </w:pPr>
      <w:r w:rsidRPr="00F26CA1">
        <w:rPr>
          <w:lang w:val="en-GB"/>
        </w:rPr>
        <w:t xml:space="preserve">The main difference between localized random search and the blind search lays in the way the new random solution is generated. In blind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010FDB" w:rsidRPr="00F26CA1">
        <w:rPr>
          <w:lang w:val="en-GB"/>
        </w:rPr>
        <w:fldChar w:fldCharType="begin"/>
      </w:r>
      <w:r w:rsidRPr="00F26CA1">
        <w:rPr>
          <w:lang w:val="en-GB"/>
        </w:rPr>
        <w:instrText xml:space="preserve"> REF alg_localized_rand_search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1</w:t>
      </w:r>
      <w:r w:rsidR="00010FDB"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144D06" w:rsidRPr="00F26CA1">
        <w:rPr>
          <w:lang w:val="en-GB"/>
        </w:rPr>
        <w:t xml:space="preserve"> case</w:t>
      </w:r>
    </w:p>
    <w:p w:rsidR="007C2D47" w:rsidRPr="00F26CA1" w:rsidRDefault="00010FDB"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577EBB" w:rsidRPr="00F26CA1">
        <w:rPr>
          <w:lang w:val="en-GB"/>
        </w:rPr>
        <w:t xml:space="preserve">Algorithm </w:t>
      </w:r>
      <w:r w:rsidR="00577EBB" w:rsidRPr="00F26CA1">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7C2D47" w:rsidP="00C52026">
      <w:pPr>
        <w:rPr>
          <w:lang w:val="en-GB"/>
        </w:rPr>
      </w:pPr>
      <w:r w:rsidRPr="00F26CA1">
        <w:rPr>
          <w:lang w:val="en-GB"/>
        </w:rPr>
        <w:t xml:space="preserve">First possibility is to perform </w:t>
      </w:r>
      <m:oMath>
        <m:r>
          <w:rPr>
            <w:rFonts w:ascii="Cambria Math" w:hAnsi="Cambria Math"/>
            <w:lang w:val="en-GB"/>
          </w:rPr>
          <m:t>N</m:t>
        </m:r>
      </m:oMath>
      <w:r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Pr="00F26CA1">
        <w:rPr>
          <w:b/>
          <w:lang w:val="en-GB"/>
        </w:rPr>
        <w:t xml:space="preserve"> </w:t>
      </w:r>
      <w:r w:rsidRPr="00F26CA1">
        <w:rPr>
          <w:lang w:val="en-GB"/>
        </w:rPr>
        <w:t>and use the average of the results</w:t>
      </w:r>
      <w:r w:rsidR="009F64E4" w:rsidRPr="00F26CA1">
        <w:rPr>
          <w:lang w:val="en-GB"/>
        </w:rPr>
        <w:t xml:space="preserve"> as if it wa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A45704" w:rsidRPr="00F26CA1">
        <w:rPr>
          <w:lang w:val="en-GB"/>
        </w:rPr>
        <w:t xml:space="preserve">However, as mentioned in subsection </w:t>
      </w:r>
      <w:r w:rsidR="00B63847" w:rsidRPr="00F26CA1">
        <w:rPr>
          <w:lang w:val="en-GB"/>
        </w:rPr>
        <w:fldChar w:fldCharType="begin"/>
      </w:r>
      <w:r w:rsidR="00B63847" w:rsidRPr="00F26CA1">
        <w:rPr>
          <w:lang w:val="en-GB"/>
        </w:rPr>
        <w:instrText xml:space="preserve"> REF _Ref282340802 \r \h </w:instrText>
      </w:r>
      <w:r w:rsidR="00B63847" w:rsidRPr="00F26CA1">
        <w:rPr>
          <w:lang w:val="en-GB"/>
        </w:rPr>
      </w:r>
      <w:r w:rsidR="00B63847" w:rsidRPr="00F26CA1">
        <w:rPr>
          <w:lang w:val="en-GB"/>
        </w:rPr>
        <w:fldChar w:fldCharType="separate"/>
      </w:r>
      <w:r w:rsidR="00577EBB" w:rsidRPr="00F26CA1">
        <w:rPr>
          <w:lang w:val="en-GB"/>
        </w:rPr>
        <w:t>2.2.2</w:t>
      </w:r>
      <w:r w:rsidR="00B63847" w:rsidRPr="00F26CA1">
        <w:rPr>
          <w:lang w:val="en-GB"/>
        </w:rPr>
        <w:fldChar w:fldCharType="end"/>
      </w:r>
      <w:r w:rsidR="00B63847" w:rsidRPr="00F26CA1">
        <w:rPr>
          <w:lang w:val="en-GB"/>
        </w:rPr>
        <w:t xml:space="preserve"> </w:t>
      </w:r>
      <w:r w:rsidR="00A45704" w:rsidRPr="00F26CA1">
        <w:rPr>
          <w:lang w:val="en-GB"/>
        </w:rPr>
        <w:t>and illu</w:t>
      </w:r>
      <w:r w:rsidR="00A45704" w:rsidRPr="00F26CA1">
        <w:rPr>
          <w:lang w:val="en-GB"/>
        </w:rPr>
        <w:t>s</w:t>
      </w:r>
      <w:r w:rsidR="00A45704" w:rsidRPr="00F26CA1">
        <w:rPr>
          <w:lang w:val="en-GB"/>
        </w:rPr>
        <w:lastRenderedPageBreak/>
        <w:t xml:space="preserve">trated on </w:t>
      </w:r>
      <w:r w:rsidR="00010FDB" w:rsidRPr="00F26CA1">
        <w:rPr>
          <w:lang w:val="en-GB"/>
        </w:rPr>
        <w:fldChar w:fldCharType="begin"/>
      </w:r>
      <w:r w:rsidR="00A45704" w:rsidRPr="00F26CA1">
        <w:rPr>
          <w:lang w:val="en-GB"/>
        </w:rPr>
        <w:instrText xml:space="preserve"> REF _Ref282041527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6</w:t>
      </w:r>
      <w:r w:rsidR="00010FDB"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010FDB" w:rsidRPr="00F26CA1">
        <w:rPr>
          <w:lang w:val="en-GB"/>
        </w:rPr>
        <w:fldChar w:fldCharType="begin"/>
      </w:r>
      <w:r w:rsidRPr="00F26CA1">
        <w:rPr>
          <w:lang w:val="en-GB"/>
        </w:rPr>
        <w:instrText xml:space="preserve"> REF alg_localized_rand_search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1</w:t>
      </w:r>
      <w:r w:rsidR="00010FDB"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57" w:name="alg_localized_rand_search_noisy_gain"/>
      <w:r w:rsidRPr="00F26CA1">
        <w:rPr>
          <w:rStyle w:val="HTML-kod"/>
          <w:rFonts w:ascii="Times New Roman" w:hAnsi="Times New Roman"/>
          <w:sz w:val="24"/>
          <w:szCs w:val="22"/>
          <w:lang w:val="en-GB"/>
        </w:rPr>
        <w:t xml:space="preserve">Algorithm </w:t>
      </w:r>
      <w:fldSimple w:instr=" SEQ algorithm \* MERGEFORMAT ">
        <w:r w:rsidR="00577EBB" w:rsidRPr="00F26CA1">
          <w:rPr>
            <w:rStyle w:val="HTML-kod"/>
            <w:rFonts w:ascii="Times New Roman" w:hAnsi="Times New Roman"/>
            <w:noProof/>
            <w:sz w:val="24"/>
            <w:szCs w:val="22"/>
            <w:lang w:val="en-GB"/>
          </w:rPr>
          <w:t>2</w:t>
        </w:r>
      </w:fldSimple>
      <w:bookmarkEnd w:id="57"/>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784D51" w:rsidRPr="00F26CA1">
        <w:rPr>
          <w:lang w:val="en-GB"/>
        </w:rPr>
        <w:t xml:space="preserve">simply </w:t>
      </w:r>
      <w:r w:rsidR="00246BCC" w:rsidRPr="00F26CA1">
        <w:rPr>
          <w:lang w:val="en-GB"/>
        </w:rPr>
        <w:t>better</w:t>
      </w:r>
      <w:r w:rsidR="00784D51" w:rsidRPr="00F26CA1">
        <w:rPr>
          <w:lang w:val="en-GB"/>
        </w:rPr>
        <w:t xml:space="preserve"> than the actual</w:t>
      </w:r>
      <w:r w:rsidR="00246BCC" w:rsidRPr="00F26CA1">
        <w:rPr>
          <w:lang w:val="en-GB"/>
        </w:rPr>
        <w:t>.</w:t>
      </w:r>
    </w:p>
    <w:p w:rsidR="00DE4FAC" w:rsidRPr="00F26CA1" w:rsidRDefault="00DE4FAC" w:rsidP="009B41C3">
      <w:pPr>
        <w:rPr>
          <w:lang w:val="en-GB"/>
        </w:rPr>
      </w:pPr>
      <w:r w:rsidRPr="00F26CA1">
        <w:rPr>
          <w:lang w:val="en-GB"/>
        </w:rPr>
        <w:t xml:space="preserve">Unfortunately, none of above approaches </w:t>
      </w:r>
      <w:r w:rsidR="001C63CF" w:rsidRPr="00F26CA1">
        <w:rPr>
          <w:lang w:val="en-GB"/>
        </w:rPr>
        <w:t>is perfect. The first one explicitly requires a si</w:t>
      </w:r>
      <w:r w:rsidR="001C63CF" w:rsidRPr="00F26CA1">
        <w:rPr>
          <w:lang w:val="en-GB"/>
        </w:rPr>
        <w:t>g</w:t>
      </w:r>
      <w:r w:rsidR="001C63CF" w:rsidRPr="00F26CA1">
        <w:rPr>
          <w:lang w:val="en-GB"/>
        </w:rPr>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is sometimes depending on the solution that is being eval</w:t>
      </w:r>
      <w:r w:rsidR="0083652F" w:rsidRPr="00F26CA1">
        <w:rPr>
          <w:lang w:val="en-GB"/>
        </w:rPr>
        <w:t>u</w:t>
      </w:r>
      <w:r w:rsidR="0083652F" w:rsidRPr="00F26CA1">
        <w:rPr>
          <w:lang w:val="en-GB"/>
        </w:rPr>
        <w:t>ated or has a different distribution, which makes each of the above methods’ performance strongly problem-dependent.</w:t>
      </w:r>
    </w:p>
    <w:p w:rsidR="007125C4" w:rsidRPr="00F26CA1" w:rsidRDefault="007125C4" w:rsidP="007125C4">
      <w:pPr>
        <w:pStyle w:val="Nagwek3"/>
        <w:rPr>
          <w:lang w:val="en-GB"/>
        </w:rPr>
      </w:pPr>
      <w:bookmarkStart w:id="58" w:name="_Ref282204204"/>
      <w:bookmarkStart w:id="59" w:name="_Toc283076904"/>
      <w:bookmarkStart w:id="60" w:name="_Toc283336348"/>
      <w:r w:rsidRPr="00F26CA1">
        <w:rPr>
          <w:lang w:val="en-GB"/>
        </w:rPr>
        <w:lastRenderedPageBreak/>
        <w:t>Hill climbing</w:t>
      </w:r>
      <w:bookmarkEnd w:id="58"/>
      <w:bookmarkEnd w:id="59"/>
      <w:bookmarkEnd w:id="60"/>
    </w:p>
    <w:p w:rsidR="00DD0988" w:rsidRPr="00F26CA1" w:rsidRDefault="00616875" w:rsidP="00616875">
      <w:pPr>
        <w:rPr>
          <w:lang w:val="en-GB"/>
        </w:rPr>
      </w:pPr>
      <w:r w:rsidRPr="00F26CA1">
        <w:rPr>
          <w:lang w:val="en-GB"/>
        </w:rPr>
        <w:t>The method of hill 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 of given problem</w:t>
      </w:r>
      <w:r w:rsidR="00634982" w:rsidRPr="00F26CA1">
        <w:rPr>
          <w:lang w:val="en-GB"/>
        </w:rPr>
        <w:t xml:space="preserve"> resolving process</w:t>
      </w:r>
      <w:r w:rsidR="0043155F"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010FDB" w:rsidRPr="00F26CA1">
        <w:rPr>
          <w:lang w:val="en-GB"/>
        </w:rPr>
        <w:fldChar w:fldCharType="separate"/>
      </w:r>
      <w:r w:rsidR="00C42A3D" w:rsidRPr="00F26CA1">
        <w:rPr>
          <w:rFonts w:cs="Times New Roman"/>
          <w:lang w:val="en-GB"/>
        </w:rPr>
        <w:t>[23]</w:t>
      </w:r>
      <w:r w:rsidR="00010FDB" w:rsidRPr="00F26CA1">
        <w:rPr>
          <w:lang w:val="en-GB"/>
        </w:rPr>
        <w:fldChar w:fldCharType="end"/>
      </w:r>
      <w:r w:rsidR="0043155F" w:rsidRPr="00F26CA1">
        <w:rPr>
          <w:lang w:val="en-GB"/>
        </w:rPr>
        <w:t>.</w:t>
      </w:r>
      <w:r w:rsidR="00043CDE" w:rsidRPr="00F26CA1">
        <w:rPr>
          <w:lang w:val="en-GB"/>
        </w:rPr>
        <w:t xml:space="preserve"> </w:t>
      </w:r>
    </w:p>
    <w:p w:rsidR="00616875" w:rsidRPr="00F26CA1" w:rsidRDefault="00043CDE" w:rsidP="00616875">
      <w:pPr>
        <w:rPr>
          <w:lang w:val="en-GB"/>
        </w:rPr>
      </w:pPr>
      <w:r w:rsidRPr="00F26CA1">
        <w:rPr>
          <w:lang w:val="en-GB"/>
        </w:rPr>
        <w:t>Hill climbing is</w:t>
      </w:r>
      <w:r w:rsidR="00EA5E50" w:rsidRPr="00F26CA1">
        <w:rPr>
          <w:lang w:val="en-GB"/>
        </w:rPr>
        <w:t>, similarly to a basic random search method,</w:t>
      </w:r>
      <w:r w:rsidRPr="00F26CA1">
        <w:rPr>
          <w:lang w:val="en-GB"/>
        </w:rPr>
        <w:t xml:space="preserve"> a greedy search algorithm. Greedy algorithm is one that always chooses the best solution in the current situation, not ca</w:t>
      </w:r>
      <w:r w:rsidRPr="00F26CA1">
        <w:rPr>
          <w:lang w:val="en-GB"/>
        </w:rPr>
        <w:t>r</w:t>
      </w:r>
      <w:r w:rsidRPr="00F26CA1">
        <w:rPr>
          <w:lang w:val="en-GB"/>
        </w:rPr>
        <w:t xml:space="preserve">ing about the consequences in a long run. </w:t>
      </w:r>
      <w:r w:rsidR="00B57170" w:rsidRPr="00F26CA1">
        <w:rPr>
          <w:lang w:val="en-GB"/>
        </w:rPr>
        <w:t xml:space="preserve">In case of the </w:t>
      </w:r>
      <w:r w:rsidR="00A523B5" w:rsidRPr="00F26CA1">
        <w:rPr>
          <w:lang w:val="en-GB"/>
        </w:rPr>
        <w:t>h</w:t>
      </w:r>
      <w:r w:rsidRPr="00F26CA1">
        <w:rPr>
          <w:lang w:val="en-GB"/>
        </w:rPr>
        <w:t>ill climbing algorithm</w:t>
      </w:r>
      <w:r w:rsidR="00B57170" w:rsidRPr="00F26CA1">
        <w:rPr>
          <w:lang w:val="en-GB"/>
        </w:rPr>
        <w:t xml:space="preserve">, its greedy approach in consequence may cause it to finish the search at the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it </w:t>
      </w:r>
      <w:r w:rsidR="00B57170" w:rsidRPr="00F26CA1">
        <w:rPr>
          <w:lang w:val="en-GB"/>
        </w:rPr>
        <w:t xml:space="preserve">is </w:t>
      </w:r>
      <w:r w:rsidRPr="00F26CA1">
        <w:rPr>
          <w:lang w:val="en-GB"/>
        </w:rPr>
        <w:t>explained in subsection</w:t>
      </w:r>
      <w:r w:rsidR="00827236" w:rsidRPr="00F26CA1">
        <w:rPr>
          <w:lang w:val="en-GB"/>
        </w:rPr>
        <w:t xml:space="preserve"> </w:t>
      </w:r>
      <w:r w:rsidR="00827236" w:rsidRPr="00F26CA1">
        <w:rPr>
          <w:lang w:val="en-GB"/>
        </w:rPr>
        <w:fldChar w:fldCharType="begin"/>
      </w:r>
      <w:r w:rsidR="00827236" w:rsidRPr="00F26CA1">
        <w:rPr>
          <w:lang w:val="en-GB"/>
        </w:rPr>
        <w:instrText xml:space="preserve"> REF _Ref283053404 \r \h </w:instrText>
      </w:r>
      <w:r w:rsidR="00827236" w:rsidRPr="00F26CA1">
        <w:rPr>
          <w:lang w:val="en-GB"/>
        </w:rPr>
      </w:r>
      <w:r w:rsidR="00827236" w:rsidRPr="00F26CA1">
        <w:rPr>
          <w:lang w:val="en-GB"/>
        </w:rPr>
        <w:fldChar w:fldCharType="separate"/>
      </w:r>
      <w:r w:rsidR="00577EBB" w:rsidRPr="00F26CA1">
        <w:rPr>
          <w:lang w:val="en-GB"/>
        </w:rPr>
        <w:t>2.2.1</w:t>
      </w:r>
      <w:r w:rsidR="00827236"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E47B23" w:rsidRPr="00F26CA1">
        <w:rPr>
          <w:lang w:val="en-GB"/>
        </w:rPr>
        <w:t xml:space="preserve">ill </w:t>
      </w:r>
      <w:r w:rsidR="00A523B5" w:rsidRPr="00F26CA1">
        <w:rPr>
          <w:lang w:val="en-GB"/>
        </w:rPr>
        <w:t>c</w:t>
      </w:r>
      <w:r w:rsidR="00E47B23" w:rsidRPr="00F26CA1">
        <w:rPr>
          <w:lang w:val="en-GB"/>
        </w:rPr>
        <w:t>limbing can provide a good solution in shorter time than another global search alg</w:t>
      </w:r>
      <w:r w:rsidR="00E47B23" w:rsidRPr="00F26CA1">
        <w:rPr>
          <w:lang w:val="en-GB"/>
        </w:rPr>
        <w:t>o</w:t>
      </w:r>
      <w:r w:rsidR="00E47B23" w:rsidRPr="00F26CA1">
        <w:rPr>
          <w:lang w:val="en-GB"/>
        </w:rPr>
        <w:t>rithms</w:t>
      </w:r>
      <w:r w:rsidR="00017A40" w:rsidRPr="00F26CA1">
        <w:rPr>
          <w:lang w:val="en-GB"/>
        </w:rPr>
        <w:t xml:space="preserve"> </w:t>
      </w:r>
      <w:r w:rsidR="00010FDB" w:rsidRPr="00F26CA1">
        <w:rPr>
          <w:lang w:val="en-GB"/>
        </w:rPr>
        <w:fldChar w:fldCharType="begin"/>
      </w:r>
      <w:r w:rsidR="00987D35" w:rsidRPr="00F26CA1">
        <w:rPr>
          <w:lang w:val="en-GB"/>
        </w:rPr>
        <w:instrText xml:space="preserve"> ADDIN ZOTERO_ITEM {"sort":true,"citationItems":[{"position":1,"uri":["http://zotero.org/users/local/Op1rMxOJ/items/KSTJ4CWX"]}]} </w:instrText>
      </w:r>
      <w:r w:rsidR="00010FDB" w:rsidRPr="00F26CA1">
        <w:rPr>
          <w:lang w:val="en-GB"/>
        </w:rPr>
        <w:fldChar w:fldCharType="separate"/>
      </w:r>
      <w:r w:rsidR="00C42A3D" w:rsidRPr="00F26CA1">
        <w:rPr>
          <w:rFonts w:cs="Times New Roman"/>
          <w:lang w:val="en-GB"/>
        </w:rPr>
        <w:t>[4]</w:t>
      </w:r>
      <w:r w:rsidR="00010FDB" w:rsidRPr="00F26CA1">
        <w:rPr>
          <w:lang w:val="en-GB"/>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 xml:space="preserve">ill </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010FDB"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1" w:name="eq_hill_climbing_vivinity_def"/>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4</w:t>
              </w:r>
            </w:fldSimple>
            <w:r w:rsidRPr="00F26CA1">
              <w:rPr>
                <w:lang w:val="en-GB"/>
              </w:rPr>
              <w:t>)</w:t>
            </w:r>
            <w:bookmarkEnd w:id="61"/>
          </w:p>
        </w:tc>
      </w:tr>
    </w:tbl>
    <w:p w:rsidR="00550F6B" w:rsidRPr="00F26CA1" w:rsidRDefault="00605F25" w:rsidP="00605F25">
      <w:pPr>
        <w:rPr>
          <w:lang w:val="en-GB"/>
        </w:rPr>
      </w:pPr>
      <w:r w:rsidRPr="00F26CA1">
        <w:rPr>
          <w:lang w:val="en-GB"/>
        </w:rPr>
        <w:t xml:space="preserve">Where </w:t>
      </w:r>
      <m:oMath>
        <m:r>
          <w:rPr>
            <w:rFonts w:ascii="Cambria Math" w:hAnsi="Cambria Math"/>
            <w:lang w:val="en-GB"/>
          </w:rPr>
          <m:t>p</m:t>
        </m:r>
      </m:oMath>
      <w:r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is a set of all the solutions that differ with a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oMath>
      <w:r w:rsidR="002A4BBF" w:rsidRPr="00F26CA1">
        <w:rPr>
          <w:lang w:val="en-GB"/>
        </w:rPr>
        <w:t xml:space="preserve"> is denoted </w:t>
      </w:r>
      <w:r w:rsidR="002A4BBF" w:rsidRPr="00F26CA1">
        <w:rPr>
          <w:rStyle w:val="Wyrnieniedelikatne"/>
          <w:lang w:val="en-GB"/>
        </w:rPr>
        <w:t>step size,</w:t>
      </w:r>
      <w:r w:rsidR="002A4BBF" w:rsidRPr="00F26CA1">
        <w:rPr>
          <w:lang w:val="en-GB"/>
        </w:rPr>
        <w:t xml:space="preserve"> </w:t>
      </w:r>
      <m:oMath>
        <m:r>
          <w:rPr>
            <w:rFonts w:ascii="Cambria Math" w:hAnsi="Cambria Math"/>
            <w:lang w:val="en-GB"/>
          </w:rPr>
          <m:t>e</m:t>
        </m:r>
        <m:r>
          <m:rPr>
            <m:scr m:val="script"/>
          </m:rPr>
          <w:rPr>
            <w:rFonts w:ascii="Cambria Math" w:hAnsi="Cambria Math"/>
            <w:lang w:val="en-GB"/>
          </w:rPr>
          <m:t>∈R</m:t>
        </m:r>
      </m:oMath>
      <w:r w:rsidR="00AB21F6" w:rsidRPr="00F26CA1">
        <w:rPr>
          <w:lang w:val="en-GB"/>
        </w:rPr>
        <w:t>.</w:t>
      </w:r>
    </w:p>
    <w:p w:rsidR="00223012" w:rsidRPr="00F26CA1" w:rsidRDefault="00223012" w:rsidP="00605F25">
      <w:pPr>
        <w:rPr>
          <w:lang w:val="en-GB"/>
        </w:rPr>
      </w:pPr>
      <w:r w:rsidRPr="00F26CA1">
        <w:rPr>
          <w:lang w:val="en-GB"/>
        </w:rPr>
        <w:t xml:space="preserve">The actual hill 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2" w:name="alg_hill_climbing"/>
      <w:r w:rsidRPr="00F26CA1">
        <w:rPr>
          <w:lang w:val="en-GB"/>
        </w:rPr>
        <w:t xml:space="preserve">Algorithm </w:t>
      </w:r>
      <w:fldSimple w:instr=" SEQ algorithm \* MERGEFORMAT ">
        <w:r w:rsidR="00577EBB" w:rsidRPr="00F26CA1">
          <w:rPr>
            <w:noProof/>
            <w:lang w:val="en-GB"/>
          </w:rPr>
          <w:t>3</w:t>
        </w:r>
      </w:fldSimple>
      <w:bookmarkEnd w:id="62"/>
      <w:r w:rsidRPr="00F26CA1">
        <w:rPr>
          <w:lang w:val="en-GB"/>
        </w:rPr>
        <w:t>:</w:t>
      </w:r>
      <w:r w:rsidR="00F2207D" w:rsidRPr="00F26CA1">
        <w:rPr>
          <w:lang w:val="en-GB"/>
        </w:rPr>
        <w:t xml:space="preserve"> Hill 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th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oMath>
      <w:r w:rsidR="00C244C1" w:rsidRPr="00F26CA1">
        <w:rPr>
          <w:rStyle w:val="HTML-kod"/>
          <w:lang w:val="en-GB"/>
        </w:rPr>
        <w:t>,</w:t>
      </w:r>
      <w:r w:rsidRPr="00F26CA1">
        <w:rPr>
          <w:rStyle w:val="HTML-kod"/>
          <w:lang w:val="en-GB"/>
        </w:rPr>
        <w:t xml:space="preserve"> such that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4D1EF2" w:rsidP="004D1EF2">
      <w:pPr>
        <w:rPr>
          <w:lang w:val="en-GB"/>
        </w:rPr>
      </w:pPr>
      <w:r w:rsidRPr="00F26CA1">
        <w:rPr>
          <w:lang w:val="en-GB"/>
        </w:rPr>
        <w:t xml:space="preserve">We can notice, that the algorithm performs an optimization 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Pr="00F26CA1">
        <w:rPr>
          <w:lang w:val="en-GB"/>
        </w:rPr>
        <w:t xml:space="preserve"> separately, but, d</w:t>
      </w:r>
      <w:r w:rsidRPr="00F26CA1">
        <w:rPr>
          <w:lang w:val="en-GB"/>
        </w:rPr>
        <w:t>e</w:t>
      </w:r>
      <w:r w:rsidRPr="00F26CA1">
        <w:rPr>
          <w:lang w:val="en-GB"/>
        </w:rPr>
        <w:t>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0B0997" w:rsidP="004D1EF2">
      <w:pPr>
        <w:rPr>
          <w:lang w:val="en-GB"/>
        </w:rPr>
      </w:pPr>
      <w:r w:rsidRPr="00F26CA1">
        <w:rPr>
          <w:lang w:val="en-GB"/>
        </w:rPr>
        <w:lastRenderedPageBreak/>
        <w:t xml:space="preserve">When the hill climbing 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 xml:space="preserve"> </m:t>
        </m:r>
      </m:oMath>
      <w:r w:rsidRPr="00F26CA1">
        <w:rPr>
          <w:lang w:val="en-GB"/>
        </w:rPr>
        <w:t>- it terminates. Another possible o</w:t>
      </w:r>
      <w:r w:rsidRPr="00F26CA1">
        <w:rPr>
          <w:lang w:val="en-GB"/>
        </w:rPr>
        <w:t>p</w:t>
      </w:r>
      <w:r w:rsidRPr="00F26CA1">
        <w:rPr>
          <w:lang w:val="en-GB"/>
        </w:rPr>
        <w:t xml:space="preserve">tion would be to decrease the size of the step </w:t>
      </w:r>
      <m:oMath>
        <m:r>
          <w:rPr>
            <w:rFonts w:ascii="Cambria Math" w:hAnsi="Cambria Math"/>
            <w:lang w:val="en-GB"/>
          </w:rPr>
          <m:t>e</m:t>
        </m:r>
      </m:oMath>
      <w:r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 case</w:t>
      </w:r>
    </w:p>
    <w:p w:rsidR="00BD3F19" w:rsidRPr="00F26CA1" w:rsidRDefault="00892E40" w:rsidP="00D67552">
      <w:pPr>
        <w:rPr>
          <w:lang w:val="en-GB"/>
        </w:rPr>
      </w:pPr>
      <w:r w:rsidRPr="00F26CA1">
        <w:rPr>
          <w:lang w:val="en-GB"/>
        </w:rPr>
        <w:t xml:space="preserve">When it comes to hill climbing algorithm and noisy gain function information, the methods that can be applied are analogical to those described in subsection </w:t>
      </w:r>
      <w:r w:rsidR="00010FDB" w:rsidRPr="00F26CA1">
        <w:rPr>
          <w:lang w:val="en-GB"/>
        </w:rPr>
        <w:fldChar w:fldCharType="begin"/>
      </w:r>
      <w:r w:rsidRPr="00F26CA1">
        <w:rPr>
          <w:lang w:val="en-GB"/>
        </w:rPr>
        <w:instrText xml:space="preserve"> REF _Ref282113474 \r \h </w:instrText>
      </w:r>
      <w:r w:rsidR="00010FDB" w:rsidRPr="00F26CA1">
        <w:rPr>
          <w:lang w:val="en-GB"/>
        </w:rPr>
      </w:r>
      <w:r w:rsidR="00010FDB" w:rsidRPr="00F26CA1">
        <w:rPr>
          <w:lang w:val="en-GB"/>
        </w:rPr>
        <w:fldChar w:fldCharType="separate"/>
      </w:r>
      <w:r w:rsidR="00577EBB" w:rsidRPr="00F26CA1">
        <w:rPr>
          <w:lang w:val="en-GB"/>
        </w:rPr>
        <w:t>2.2.3</w:t>
      </w:r>
      <w:r w:rsidR="00010FDB" w:rsidRPr="00F26CA1">
        <w:rPr>
          <w:lang w:val="en-GB"/>
        </w:rPr>
        <w:fldChar w:fldCharType="end"/>
      </w:r>
      <w:r w:rsidRPr="00F26CA1">
        <w:rPr>
          <w:lang w:val="en-GB"/>
        </w:rPr>
        <w:t xml:space="preserve"> for the case of a loca</w:t>
      </w:r>
      <w:r w:rsidRPr="00F26CA1">
        <w:rPr>
          <w:lang w:val="en-GB"/>
        </w:rPr>
        <w:t>l</w:t>
      </w:r>
      <w:r w:rsidRPr="00F26CA1">
        <w:rPr>
          <w:lang w:val="en-GB"/>
        </w:rPr>
        <w:t>ized random search</w:t>
      </w:r>
      <w:r w:rsidR="00DF5303" w:rsidRPr="00F26CA1">
        <w:rPr>
          <w:lang w:val="en-GB"/>
        </w:rPr>
        <w:t>: gain function evaluations averaging and acceptance threshold</w:t>
      </w:r>
      <w:r w:rsidRPr="00F26CA1">
        <w:rPr>
          <w:lang w:val="en-GB"/>
        </w:rPr>
        <w:t>.</w:t>
      </w:r>
      <w:r w:rsidR="009E428A" w:rsidRPr="00F26CA1">
        <w:rPr>
          <w:lang w:val="en-GB"/>
        </w:rPr>
        <w:t xml:space="preserve"> </w:t>
      </w:r>
    </w:p>
    <w:p w:rsidR="005C5726" w:rsidRPr="00F26CA1" w:rsidRDefault="009E428A" w:rsidP="00D67552">
      <w:pPr>
        <w:rPr>
          <w:lang w:val="en-GB"/>
        </w:rPr>
      </w:pPr>
      <w:r w:rsidRPr="00F26CA1">
        <w:rPr>
          <w:lang w:val="en-GB"/>
        </w:rPr>
        <w:t xml:space="preserve">Hill climbing, however, </w:t>
      </w:r>
      <w:r w:rsidR="004E4FC6" w:rsidRPr="00F26CA1">
        <w:rPr>
          <w:lang w:val="en-GB"/>
        </w:rPr>
        <w:t>unlike localized random search</w:t>
      </w:r>
      <w:r w:rsidR="00582C2F" w:rsidRPr="00F26CA1">
        <w:rPr>
          <w:lang w:val="en-GB"/>
        </w:rPr>
        <w:t>,</w:t>
      </w:r>
      <w:r w:rsidR="004E4FC6" w:rsidRPr="00F26CA1">
        <w:rPr>
          <w:lang w:val="en-GB"/>
        </w:rPr>
        <w:t xml:space="preserve"> </w:t>
      </w:r>
      <w:r w:rsidRPr="00F26CA1">
        <w:rPr>
          <w:lang w:val="en-GB"/>
        </w:rPr>
        <w:t>is a local search algorithm trying to rather find the closest local maximum, which may allow it to find a good solution in rel</w:t>
      </w:r>
      <w:r w:rsidRPr="00F26CA1">
        <w:rPr>
          <w:lang w:val="en-GB"/>
        </w:rPr>
        <w:t>a</w:t>
      </w:r>
      <w:r w:rsidRPr="00F26CA1">
        <w:rPr>
          <w:lang w:val="en-GB"/>
        </w:rPr>
        <w:t>tively short</w:t>
      </w:r>
      <w:r w:rsidR="008D0D57" w:rsidRPr="00F26CA1">
        <w:rPr>
          <w:lang w:val="en-GB"/>
        </w:rPr>
        <w:t>er</w:t>
      </w:r>
      <w:r w:rsidRPr="00F26CA1">
        <w:rPr>
          <w:lang w:val="en-GB"/>
        </w:rPr>
        <w:t xml:space="preserve"> time.</w:t>
      </w:r>
      <w:r w:rsidR="008D0D57" w:rsidRPr="00F26CA1">
        <w:rPr>
          <w:lang w:val="en-GB"/>
        </w:rPr>
        <w:t xml:space="preserve"> Therefore, if the number of evaluations is very high, like it is in case of optimization with noisy gain function, the hill climbing algorithm may prove to be </w:t>
      </w:r>
      <w:r w:rsidR="00B97A5A" w:rsidRPr="00F26CA1">
        <w:rPr>
          <w:lang w:val="en-GB"/>
        </w:rPr>
        <w:t xml:space="preserve">quite </w:t>
      </w:r>
      <w:r w:rsidR="008D0D57" w:rsidRPr="00F26CA1">
        <w:rPr>
          <w:lang w:val="en-GB"/>
        </w:rPr>
        <w:t>e</w:t>
      </w:r>
      <w:r w:rsidR="008D0D57" w:rsidRPr="00F26CA1">
        <w:rPr>
          <w:lang w:val="en-GB"/>
        </w:rPr>
        <w:t>f</w:t>
      </w:r>
      <w:r w:rsidR="008D0D57" w:rsidRPr="00F26CA1">
        <w:rPr>
          <w:lang w:val="en-GB"/>
        </w:rPr>
        <w:t>fective.</w:t>
      </w:r>
    </w:p>
    <w:p w:rsidR="00FE29A5" w:rsidRPr="00F26CA1" w:rsidRDefault="00FE29A5" w:rsidP="004D1EF2">
      <w:pPr>
        <w:rPr>
          <w:lang w:val="en-GB"/>
        </w:rPr>
      </w:pPr>
    </w:p>
    <w:p w:rsidR="00CA3A32" w:rsidRPr="00F26CA1" w:rsidRDefault="002A24A9" w:rsidP="00CA3A32">
      <w:pPr>
        <w:pStyle w:val="Nagwek3"/>
        <w:rPr>
          <w:lang w:val="en-GB"/>
        </w:rPr>
      </w:pPr>
      <w:bookmarkStart w:id="63" w:name="_Toc283076905"/>
      <w:bookmarkStart w:id="64" w:name="_Toc283336349"/>
      <w:r w:rsidRPr="00F26CA1">
        <w:rPr>
          <w:lang w:val="en-GB"/>
        </w:rPr>
        <w:t>Finite-difference stochastic approximation</w:t>
      </w:r>
      <w:bookmarkEnd w:id="63"/>
      <w:bookmarkEnd w:id="64"/>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5</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65" w:name="alg_gradient_ascending"/>
      <w:r w:rsidRPr="00F26CA1">
        <w:rPr>
          <w:lang w:val="en-GB"/>
        </w:rPr>
        <w:t xml:space="preserve">Algorithm </w:t>
      </w:r>
      <w:fldSimple w:instr=" SEQ algorithm \* MERGEFORMAT ">
        <w:r w:rsidR="00577EBB" w:rsidRPr="00F26CA1">
          <w:rPr>
            <w:noProof/>
            <w:lang w:val="en-GB"/>
          </w:rPr>
          <w:t>4</w:t>
        </w:r>
      </w:fldSimple>
      <w:bookmarkEnd w:id="65"/>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841412" w:rsidP="00D419F7">
      <w:pPr>
        <w:rPr>
          <w:lang w:val="en-GB"/>
        </w:rPr>
      </w:pPr>
      <w:r w:rsidRPr="00F26CA1">
        <w:rPr>
          <w:lang w:val="en-GB"/>
        </w:rPr>
        <w:lastRenderedPageBreak/>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Pr="00F26CA1">
        <w:rPr>
          <w:lang w:val="en-GB"/>
        </w:rPr>
        <w:t xml:space="preserve"> is a </w:t>
      </w:r>
      <w:r w:rsidRPr="00F26CA1">
        <w:rPr>
          <w:i/>
          <w:lang w:val="en-GB"/>
        </w:rPr>
        <w:t>step size</w:t>
      </w:r>
      <w:r w:rsidRPr="00F26CA1">
        <w:rPr>
          <w:lang w:val="en-GB"/>
        </w:rPr>
        <w:t>, that can be a constant</w:t>
      </w:r>
      <w:r w:rsidR="00325EFD" w:rsidRPr="00F26CA1">
        <w:rPr>
          <w:lang w:val="en-GB"/>
        </w:rPr>
        <w:t>, or</w:t>
      </w:r>
      <w:r w:rsidRPr="00F26CA1">
        <w:rPr>
          <w:lang w:val="en-GB"/>
        </w:rPr>
        <w:t xml:space="preserve"> </w:t>
      </w:r>
      <w:r w:rsidR="009042D8" w:rsidRPr="00F26CA1">
        <w:rPr>
          <w:lang w:val="en-GB"/>
        </w:rPr>
        <w:t xml:space="preserve">an </w:t>
      </w:r>
      <w:r w:rsidRPr="00F26CA1">
        <w:rPr>
          <w:lang w:val="en-GB"/>
        </w:rPr>
        <w:t>elemen</w:t>
      </w:r>
      <w:r w:rsidR="00235F13" w:rsidRPr="00F26CA1">
        <w:rPr>
          <w:lang w:val="en-GB"/>
        </w:rPr>
        <w:t>t of the predetermined s</w:t>
      </w:r>
      <w:r w:rsidR="00235F13" w:rsidRPr="00F26CA1">
        <w:rPr>
          <w:lang w:val="en-GB"/>
        </w:rPr>
        <w:t>e</w:t>
      </w:r>
      <w:r w:rsidR="00235F13" w:rsidRPr="00F26CA1">
        <w:rPr>
          <w:lang w:val="en-GB"/>
        </w:rPr>
        <w:t>quence</w:t>
      </w:r>
      <w:r w:rsidR="00325EFD" w:rsidRPr="00F26CA1">
        <w:rPr>
          <w:lang w:val="en-GB"/>
        </w:rPr>
        <w:t>,</w:t>
      </w:r>
      <w:r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a </w:t>
      </w:r>
      <w:r w:rsidR="006000AB" w:rsidRPr="00F26CA1">
        <w:rPr>
          <w:i/>
          <w:lang w:val="en-GB"/>
        </w:rPr>
        <w:t>line search</w:t>
      </w:r>
      <w:r w:rsidR="00CD336C" w:rsidRPr="00F26CA1">
        <w:rPr>
          <w:i/>
          <w:lang w:val="en-GB"/>
        </w:rPr>
        <w:t xml:space="preserve"> </w:t>
      </w:r>
      <w:r w:rsidR="00010FDB" w:rsidRPr="00F26CA1">
        <w:rPr>
          <w:i/>
          <w:lang w:val="en-GB"/>
        </w:rPr>
        <w:fldChar w:fldCharType="begin"/>
      </w:r>
      <w:r w:rsidR="00CD336C" w:rsidRPr="00F26CA1">
        <w:rPr>
          <w:i/>
          <w:lang w:val="en-GB"/>
        </w:rPr>
        <w:instrText xml:space="preserve"> ADDIN ZOTERO_ITEM {"sort":true,"citationItems":[{"position":1,"uri":["http://zotero.org/users/local/Op1rMxOJ/items/PXE4BAMN"]}]} </w:instrText>
      </w:r>
      <w:r w:rsidR="00010FDB" w:rsidRPr="00F26CA1">
        <w:rPr>
          <w:i/>
          <w:lang w:val="en-GB"/>
        </w:rPr>
        <w:fldChar w:fldCharType="separate"/>
      </w:r>
      <w:r w:rsidR="00C42A3D" w:rsidRPr="00F26CA1">
        <w:rPr>
          <w:rFonts w:cs="Times New Roman"/>
          <w:lang w:val="en-GB"/>
        </w:rPr>
        <w:t>[23]</w:t>
      </w:r>
      <w:r w:rsidR="00010FDB" w:rsidRPr="00F26CA1">
        <w:rPr>
          <w:i/>
          <w:lang w:val="en-GB"/>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such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f the gradient is positive for given element, it means that the gain function is growing as the value of the given ele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 case</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010FDB" w:rsidRPr="00F26CA1">
        <w:rPr>
          <w:lang w:val="en-GB"/>
        </w:rPr>
        <w:fldChar w:fldCharType="begin"/>
      </w:r>
      <w:r w:rsidRPr="00F26CA1">
        <w:rPr>
          <w:lang w:val="en-GB"/>
        </w:rPr>
        <w:instrText xml:space="preserve"> REF alg_gradient_ascending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4</w:t>
      </w:r>
      <w:r w:rsidR="00010FDB" w:rsidRPr="00F26CA1">
        <w:rPr>
          <w:lang w:val="en-GB"/>
        </w:rPr>
        <w:fldChar w:fldCharType="end"/>
      </w:r>
      <w:r w:rsidRPr="00F26CA1">
        <w:rPr>
          <w:lang w:val="en-GB"/>
        </w:rPr>
        <w:t xml:space="preserve"> exists</w:t>
      </w:r>
      <w:r w:rsidR="00E5007B" w:rsidRPr="00F26CA1">
        <w:rPr>
          <w:lang w:val="en-GB"/>
        </w:rPr>
        <w:t xml:space="preserve">, called </w:t>
      </w:r>
      <w:r w:rsidR="00E5007B" w:rsidRPr="00F26CA1">
        <w:rPr>
          <w:i/>
          <w:lang w:val="en-GB"/>
        </w:rPr>
        <w:t>stochastic approximation</w:t>
      </w:r>
      <w:r w:rsidR="00E5007B" w:rsidRPr="00F26CA1">
        <w:rPr>
          <w:lang w:val="en-GB"/>
        </w:rPr>
        <w:t xml:space="preserve"> method</w:t>
      </w:r>
      <w:r w:rsidRPr="00F26CA1">
        <w:rPr>
          <w:lang w:val="en-GB"/>
        </w:rPr>
        <w:t xml:space="preserve">, that can be used in case of the noisy </w:t>
      </w:r>
      <w:r w:rsidR="00E5007B" w:rsidRPr="00F26CA1">
        <w:rPr>
          <w:lang w:val="en-GB"/>
        </w:rPr>
        <w:t>gradient</w:t>
      </w:r>
      <w:r w:rsidRPr="00F26CA1">
        <w:rPr>
          <w:lang w:val="en-GB"/>
        </w:rPr>
        <w:t xml:space="preserve"> function</w:t>
      </w:r>
      <w:r w:rsidR="00E5007B" w:rsidRPr="00F26CA1">
        <w:rPr>
          <w:lang w:val="en-GB"/>
        </w:rPr>
        <w:t>.</w:t>
      </w:r>
      <w:r w:rsidRPr="00F26CA1">
        <w:rPr>
          <w:lang w:val="en-GB"/>
        </w:rPr>
        <w:t xml:space="preserve"> </w:t>
      </w:r>
      <w:r w:rsidR="00E5007B" w:rsidRPr="00F26CA1">
        <w:rPr>
          <w:lang w:val="en-GB"/>
        </w:rPr>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t>A</w:t>
      </w:r>
      <w:r w:rsidR="00551EE0" w:rsidRPr="00F26CA1">
        <w:rPr>
          <w:lang w:val="en-GB"/>
        </w:rPr>
        <w:t xml:space="preserve"> simple, bu</w:t>
      </w:r>
      <w:r w:rsidR="00E5007B" w:rsidRPr="00F26CA1">
        <w:rPr>
          <w:lang w:val="en-GB"/>
        </w:rPr>
        <w:t>t</w:t>
      </w:r>
      <w:r w:rsidR="00551EE0" w:rsidRPr="00F26CA1">
        <w:rPr>
          <w:lang w:val="en-GB"/>
        </w:rPr>
        <w:t xml:space="preserve"> yet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r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010FDB"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66" w:name="eq_gradient_estimation"/>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6</w:t>
              </w:r>
            </w:fldSimple>
            <w:r w:rsidRPr="00F26CA1">
              <w:rPr>
                <w:lang w:val="en-GB"/>
              </w:rPr>
              <w:t>)</w:t>
            </w:r>
            <w:bookmarkEnd w:id="66"/>
          </w:p>
        </w:tc>
      </w:tr>
    </w:tbl>
    <w:p w:rsidR="009310FE" w:rsidRPr="00F26CA1" w:rsidRDefault="00C65CFB" w:rsidP="00E5007B">
      <w:pPr>
        <w:rPr>
          <w:lang w:val="en-GB"/>
        </w:rPr>
      </w:pPr>
      <w:r w:rsidRPr="00F26CA1">
        <w:rPr>
          <w:lang w:val="en-GB"/>
        </w:rPr>
        <w:t xml:space="preserve">W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th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inite-difference gradient estimation method can also be used in its one-sided form, when we sample just on the one side of th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one-sided form, the </w:t>
      </w:r>
      <m:oMath>
        <m:r>
          <w:rPr>
            <w:rFonts w:ascii="Cambria Math" w:hAnsi="Cambria Math"/>
            <w:lang w:val="en-GB"/>
          </w:rPr>
          <m:t>i</m:t>
        </m:r>
      </m:oMath>
      <w:r w:rsidR="00421ECA" w:rsidRPr="00F26CA1">
        <w:rPr>
          <w:lang w:val="en-GB"/>
        </w:rPr>
        <w:t>-th row of the gradient estim</w:t>
      </w:r>
      <w:r w:rsidR="00421ECA" w:rsidRPr="00F26CA1">
        <w:rPr>
          <w:lang w:val="en-GB"/>
        </w:rPr>
        <w:t>a</w:t>
      </w:r>
      <w:r w:rsidR="00421ECA" w:rsidRPr="00F26CA1">
        <w:rPr>
          <w:lang w:val="en-GB"/>
        </w:rPr>
        <w:t xml:space="preserve">tion would be  given with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lastRenderedPageBreak/>
        <w:t xml:space="preserve">The following algorithm, called </w:t>
      </w:r>
      <w:r w:rsidRPr="00F26CA1">
        <w:rPr>
          <w:rStyle w:val="Wyrnieniedelikatne"/>
          <w:lang w:val="en-GB"/>
        </w:rPr>
        <w:t>finite-difference stochastic approximation</w:t>
      </w:r>
      <w:r w:rsidRPr="00F26CA1">
        <w:rPr>
          <w:lang w:val="en-GB"/>
        </w:rPr>
        <w:t xml:space="preserve"> differs from </w:t>
      </w:r>
      <w:r w:rsidR="00010FDB" w:rsidRPr="00F26CA1">
        <w:rPr>
          <w:lang w:val="en-GB"/>
        </w:rPr>
        <w:fldChar w:fldCharType="begin"/>
      </w:r>
      <w:r w:rsidRPr="00F26CA1">
        <w:rPr>
          <w:lang w:val="en-GB"/>
        </w:rPr>
        <w:instrText xml:space="preserve"> REF alg_gradient_ascending \h </w:instrText>
      </w:r>
      <w:r w:rsidR="00010FDB" w:rsidRPr="00F26CA1">
        <w:rPr>
          <w:lang w:val="en-GB"/>
        </w:rPr>
      </w:r>
      <w:r w:rsidR="00010FDB" w:rsidRPr="00F26CA1">
        <w:rPr>
          <w:lang w:val="en-GB"/>
        </w:rPr>
        <w:fldChar w:fldCharType="separate"/>
      </w:r>
      <w:r w:rsidR="00577EBB" w:rsidRPr="00F26CA1">
        <w:rPr>
          <w:lang w:val="en-GB"/>
        </w:rPr>
        <w:t>A</w:t>
      </w:r>
      <w:r w:rsidR="00577EBB" w:rsidRPr="00F26CA1">
        <w:rPr>
          <w:lang w:val="en-GB"/>
        </w:rPr>
        <w:t>l</w:t>
      </w:r>
      <w:r w:rsidR="00577EBB" w:rsidRPr="00F26CA1">
        <w:rPr>
          <w:lang w:val="en-GB"/>
        </w:rPr>
        <w:t xml:space="preserve">gorithm </w:t>
      </w:r>
      <w:r w:rsidR="00577EBB" w:rsidRPr="00F26CA1">
        <w:rPr>
          <w:noProof/>
          <w:lang w:val="en-GB"/>
        </w:rPr>
        <w:t>4</w:t>
      </w:r>
      <w:r w:rsidR="00010FDB"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010FDB" w:rsidRPr="00F26CA1">
        <w:rPr>
          <w:lang w:val="en-GB"/>
        </w:rPr>
        <w:fldChar w:fldCharType="separate"/>
      </w:r>
      <w:r w:rsidR="00C42A3D" w:rsidRPr="00F26CA1">
        <w:rPr>
          <w:rFonts w:cs="Times New Roman"/>
          <w:lang w:val="en-GB"/>
        </w:rPr>
        <w:t>[23]</w:t>
      </w:r>
      <w:r w:rsidR="00010FDB" w:rsidRPr="00F26CA1">
        <w:rPr>
          <w:lang w:val="en-GB"/>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577EBB" w:rsidRPr="00F26CA1">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010FDB" w:rsidRPr="00F26CA1">
        <w:rPr>
          <w:lang w:val="en-GB"/>
        </w:rPr>
        <w:fldChar w:fldCharType="begin"/>
      </w:r>
      <w:r w:rsidR="001A6229" w:rsidRPr="00F26CA1">
        <w:rPr>
          <w:lang w:val="en-GB"/>
        </w:rPr>
        <w:instrText xml:space="preserve"> REF eq_gradient_estimation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2</w:t>
      </w:r>
      <w:r w:rsidR="00577EBB" w:rsidRPr="00F26CA1">
        <w:rPr>
          <w:lang w:val="en-GB"/>
        </w:rPr>
        <w:t>.</w:t>
      </w:r>
      <w:r w:rsidR="00577EBB" w:rsidRPr="00F26CA1">
        <w:rPr>
          <w:noProof/>
          <w:lang w:val="en-GB"/>
        </w:rPr>
        <w:t>16</w:t>
      </w:r>
      <w:r w:rsidR="00577EBB" w:rsidRPr="00F26CA1">
        <w:rPr>
          <w:lang w:val="en-GB"/>
        </w:rPr>
        <w:t>)</w:t>
      </w:r>
      <w:r w:rsidR="00010FDB" w:rsidRPr="00F26CA1">
        <w:rPr>
          <w:lang w:val="en-GB"/>
        </w:rPr>
        <w:fldChar w:fldCharType="end"/>
      </w:r>
      <w:r w:rsidR="001A6229" w:rsidRPr="00F26CA1">
        <w:rPr>
          <w:lang w:val="en-GB"/>
        </w:rPr>
        <w:t xml:space="preserve"> </w:t>
      </w:r>
      <w:r w:rsidR="00D86D5F" w:rsidRPr="00F26CA1">
        <w:rPr>
          <w:lang w:val="en-GB"/>
        </w:rPr>
        <w:t xml:space="preserve">are called </w:t>
      </w:r>
      <w:r w:rsidR="00D86D5F" w:rsidRPr="00F26CA1">
        <w:rPr>
          <w:rStyle w:val="Wyrnieniedelikatne"/>
          <w:lang w:val="en-GB"/>
        </w:rPr>
        <w:t>gains</w:t>
      </w:r>
      <w:r w:rsidR="00D86D5F" w:rsidRPr="00F26CA1">
        <w:rPr>
          <w:lang w:val="en-GB"/>
        </w:rPr>
        <w:t xml:space="preserve"> of the algorithm.</w:t>
      </w:r>
      <w:r w:rsidR="005571DD" w:rsidRPr="00F26CA1">
        <w:rPr>
          <w:lang w:val="en-GB"/>
        </w:rPr>
        <w:t xml:space="preserve"> The theory of the convergence of finite-difference stochastic approximation algorithm to the local maximum ex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010FDB"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010FDB"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7</w:t>
              </w:r>
            </w:fldSimple>
            <w:r w:rsidRPr="00F26CA1">
              <w:rPr>
                <w:lang w:val="en-GB"/>
              </w:rPr>
              <w:t>)</w:t>
            </w:r>
          </w:p>
        </w:tc>
      </w:tr>
    </w:tbl>
    <w:p w:rsidR="00AF6668" w:rsidRPr="00F26CA1" w:rsidRDefault="00AF6668" w:rsidP="00C231F7">
      <w:pPr>
        <w:rPr>
          <w:lang w:val="en-GB"/>
        </w:rPr>
      </w:pPr>
      <w:r w:rsidRPr="00F26CA1">
        <w:rPr>
          <w:lang w:val="en-GB"/>
        </w:rPr>
        <w:t xml:space="preserve">Where </w:t>
      </w:r>
      <m:oMath>
        <m:r>
          <w:rPr>
            <w:rFonts w:ascii="Cambria Math" w:hAnsi="Cambria Math"/>
            <w:lang w:val="en-GB"/>
          </w:rPr>
          <m:t>a</m:t>
        </m:r>
      </m:oMath>
      <w:r w:rsidRPr="00F26CA1">
        <w:rPr>
          <w:lang w:val="en-GB"/>
        </w:rPr>
        <w:t xml:space="preserve">, </w:t>
      </w:r>
      <m:oMath>
        <m:r>
          <w:rPr>
            <w:rFonts w:ascii="Cambria Math" w:hAnsi="Cambria Math"/>
            <w:lang w:val="en-GB"/>
          </w:rPr>
          <m:t>c</m:t>
        </m:r>
      </m:oMath>
      <w:r w:rsidRPr="00F26CA1">
        <w:rPr>
          <w:lang w:val="en-GB"/>
        </w:rPr>
        <w:t xml:space="preserve">, </w:t>
      </w:r>
      <m:oMath>
        <m:r>
          <w:rPr>
            <w:rFonts w:ascii="Cambria Math" w:hAnsi="Cambria Math"/>
            <w:lang w:val="en-GB"/>
          </w:rPr>
          <m:t>α</m:t>
        </m:r>
      </m:oMath>
      <w:r w:rsidRPr="00F26CA1">
        <w:rPr>
          <w:lang w:val="en-GB"/>
        </w:rPr>
        <w:t xml:space="preserve"> and </w:t>
      </w:r>
      <m:oMath>
        <m:r>
          <w:rPr>
            <w:rFonts w:ascii="Cambria Math" w:hAnsi="Cambria Math"/>
            <w:lang w:val="en-GB"/>
          </w:rPr>
          <m:t>γ</m:t>
        </m:r>
      </m:oMath>
      <w:r w:rsidRPr="00F26CA1">
        <w:rPr>
          <w:lang w:val="en-GB"/>
        </w:rPr>
        <w:t xml:space="preserve"> are strictly positive constant parameters and </w:t>
      </w:r>
      <m:oMath>
        <m:r>
          <w:rPr>
            <w:rFonts w:ascii="Cambria Math" w:hAnsi="Cambria Math"/>
            <w:lang w:val="en-GB"/>
          </w:rPr>
          <m:t>A≥0</m:t>
        </m:r>
      </m:oMath>
      <w:r w:rsidRPr="00F26CA1">
        <w:rPr>
          <w:lang w:val="en-GB"/>
        </w:rPr>
        <w:t xml:space="preserve"> is called a stability parameter and </w:t>
      </w:r>
      <m:oMath>
        <m:r>
          <w:rPr>
            <w:rFonts w:ascii="Cambria Math" w:hAnsi="Cambria Math"/>
            <w:lang w:val="en-GB"/>
          </w:rPr>
          <m:t>k</m:t>
        </m:r>
      </m:oMath>
      <w:r w:rsidRPr="00F26CA1">
        <w:rPr>
          <w:lang w:val="en-GB"/>
        </w:rPr>
        <w:t xml:space="preserve"> is a number of algorithm iteration.</w:t>
      </w:r>
    </w:p>
    <w:p w:rsidR="005571DD" w:rsidRPr="00F26CA1" w:rsidRDefault="005571DD" w:rsidP="00C231F7">
      <w:pPr>
        <w:rPr>
          <w:lang w:val="en-GB"/>
        </w:rPr>
      </w:pPr>
      <w:r w:rsidRPr="00F26CA1">
        <w:rPr>
          <w:lang w:val="en-GB"/>
        </w:rPr>
        <w:t>Under certain conditions and appropriate choice of above parameters, the algorithm will approximately surely converge to local maximum. However, in practice we can often use less rigorous gain setting than the one required by convergence theory</w:t>
      </w:r>
      <w:r w:rsidR="005065CD" w:rsidRPr="00F26CA1">
        <w:rPr>
          <w:lang w:val="en-GB"/>
        </w:rPr>
        <w:t>, which may prove to be more effective</w:t>
      </w:r>
      <w:r w:rsidRPr="00F26CA1">
        <w:rPr>
          <w:lang w:val="en-GB"/>
        </w:rPr>
        <w:t xml:space="preserve">. </w:t>
      </w:r>
      <w:r w:rsidR="005065CD" w:rsidRPr="00F26CA1">
        <w:rPr>
          <w:lang w:val="en-GB"/>
        </w:rPr>
        <w:t xml:space="preserve">In </w:t>
      </w:r>
      <w:r w:rsidR="00010FDB"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010FDB" w:rsidRPr="00F26CA1">
        <w:rPr>
          <w:lang w:val="en-GB"/>
        </w:rPr>
        <w:fldChar w:fldCharType="separate"/>
      </w:r>
      <w:r w:rsidR="00C42A3D" w:rsidRPr="00F26CA1">
        <w:rPr>
          <w:rFonts w:cs="Times New Roman"/>
          <w:lang w:val="en-GB"/>
        </w:rPr>
        <w:t>[23]</w:t>
      </w:r>
      <w:r w:rsidR="00010FDB" w:rsidRPr="00F26CA1">
        <w:rPr>
          <w:lang w:val="en-GB"/>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67" w:name="alg_FDSA_semiautomatic_params_setting"/>
      <w:r w:rsidRPr="00F26CA1">
        <w:rPr>
          <w:lang w:val="en-GB"/>
        </w:rPr>
        <w:t xml:space="preserve">Algorithm </w:t>
      </w:r>
      <w:fldSimple w:instr=" SEQ algorithm \* MERGEFORMAT ">
        <w:r w:rsidR="00577EBB" w:rsidRPr="00F26CA1">
          <w:rPr>
            <w:noProof/>
            <w:lang w:val="en-GB"/>
          </w:rPr>
          <w:t>6</w:t>
        </w:r>
      </w:fldSimple>
      <w:bookmarkEnd w:id="67"/>
      <w:r w:rsidRPr="00F26CA1">
        <w:rPr>
          <w:lang w:val="en-GB"/>
        </w:rPr>
        <w:t>: Semiautomatic gain parameters setting method</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lastRenderedPageBreak/>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Hill climbing algorithm</w:t>
      </w:r>
      <w:r w:rsidR="00C40014" w:rsidRPr="00F26CA1">
        <w:rPr>
          <w:lang w:val="en-GB"/>
        </w:rPr>
        <w:t xml:space="preserve"> (section </w:t>
      </w:r>
      <w:r w:rsidR="00010FDB" w:rsidRPr="00F26CA1">
        <w:rPr>
          <w:lang w:val="en-GB"/>
        </w:rPr>
        <w:fldChar w:fldCharType="begin"/>
      </w:r>
      <w:r w:rsidR="00C40014" w:rsidRPr="00F26CA1">
        <w:rPr>
          <w:lang w:val="en-GB"/>
        </w:rPr>
        <w:instrText xml:space="preserve"> REF _Ref282204204 \r \h </w:instrText>
      </w:r>
      <w:r w:rsidR="00010FDB" w:rsidRPr="00F26CA1">
        <w:rPr>
          <w:lang w:val="en-GB"/>
        </w:rPr>
      </w:r>
      <w:r w:rsidR="00010FDB" w:rsidRPr="00F26CA1">
        <w:rPr>
          <w:lang w:val="en-GB"/>
        </w:rPr>
        <w:fldChar w:fldCharType="separate"/>
      </w:r>
      <w:r w:rsidR="00577EBB" w:rsidRPr="00F26CA1">
        <w:rPr>
          <w:lang w:val="en-GB"/>
        </w:rPr>
        <w:t>2.2.4</w:t>
      </w:r>
      <w:r w:rsidR="00010FDB"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w:t>
      </w:r>
      <w:r w:rsidRPr="00F26CA1">
        <w:rPr>
          <w:lang w:val="en-GB"/>
        </w:rPr>
        <w:t>d</w:t>
      </w:r>
      <w:r w:rsidRPr="00F26CA1">
        <w:rPr>
          <w:lang w:val="en-GB"/>
        </w:rPr>
        <w:t xml:space="preserve">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C40014" w:rsidRPr="00F26CA1">
        <w:rPr>
          <w:lang w:val="en-GB"/>
        </w:rPr>
        <w:t>F</w:t>
      </w:r>
      <w:r w:rsidR="004B181E" w:rsidRPr="00F26CA1">
        <w:rPr>
          <w:lang w:val="en-GB"/>
        </w:rPr>
        <w:t xml:space="preserve">inite-difference stochastic approximation method also reduces the step size at each iteration, allowing the search to focus on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68" w:name="_Toc283076906"/>
      <w:bookmarkStart w:id="69" w:name="_Toc283336350"/>
      <w:r w:rsidRPr="00F26CA1">
        <w:rPr>
          <w:lang w:val="en-GB"/>
        </w:rPr>
        <w:t>Simulated annealing</w:t>
      </w:r>
      <w:bookmarkEnd w:id="68"/>
      <w:bookmarkEnd w:id="69"/>
    </w:p>
    <w:p w:rsidR="0018732D" w:rsidRPr="00F26CA1" w:rsidRDefault="00705058" w:rsidP="0018732D">
      <w:pPr>
        <w:rPr>
          <w:lang w:val="en-GB"/>
        </w:rPr>
      </w:pPr>
      <w:r w:rsidRPr="00F26CA1">
        <w:rPr>
          <w:lang w:val="en-GB"/>
        </w:rPr>
        <w:t>In this subsection, th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Essentially, annealing algorithms are reducing the magnitude of random perturbations used in a search process in a controlled manner. This helps them to avoid converging to a l</w:t>
      </w:r>
      <w:r w:rsidR="0018732D" w:rsidRPr="00F26CA1">
        <w:rPr>
          <w:lang w:val="en-GB"/>
        </w:rPr>
        <w:t>o</w:t>
      </w:r>
      <w:r w:rsidR="0018732D" w:rsidRPr="00F26CA1">
        <w:rPr>
          <w:lang w:val="en-GB"/>
        </w:rPr>
        <w:t>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w:t>
      </w:r>
      <w:r w:rsidR="001324B2" w:rsidRPr="00F26CA1">
        <w:rPr>
          <w:lang w:val="en-GB"/>
        </w:rPr>
        <w:lastRenderedPageBreak/>
        <w:t>Similarly, in the annealing principle 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uri":["http://zotero.org/users/local/Op1rMxOJ/items/A2ITDXW8"]}]} </w:instrText>
      </w:r>
      <w:r w:rsidR="00010FDB" w:rsidRPr="00F26CA1">
        <w:rPr>
          <w:lang w:val="en-GB"/>
        </w:rPr>
        <w:fldChar w:fldCharType="separate"/>
      </w:r>
      <w:r w:rsidR="00C42A3D" w:rsidRPr="00F26CA1">
        <w:rPr>
          <w:rFonts w:cs="Times New Roman"/>
          <w:lang w:val="en-GB"/>
        </w:rPr>
        <w:t>[24]</w:t>
      </w:r>
      <w:r w:rsidR="00010FDB" w:rsidRPr="00F26CA1">
        <w:rPr>
          <w:lang w:val="en-GB"/>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a result of a random perturbation it is possible for a system to move to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Other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w:t>
      </w:r>
      <w:r w:rsidR="00AF3FB8" w:rsidRPr="00F26CA1">
        <w:rPr>
          <w:lang w:val="en-GB"/>
        </w:rPr>
        <w:t>l</w:t>
      </w:r>
      <w:r w:rsidR="00AF3FB8" w:rsidRPr="00F26CA1">
        <w:rPr>
          <w:lang w:val="en-GB"/>
        </w:rPr>
        <w:t>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010FDB"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0" w:name="eq_metropolis_criterion"/>
            <w:r w:rsidRPr="00F26CA1">
              <w:rPr>
                <w:lang w:val="en-GB"/>
              </w:rPr>
              <w:t>(</w:t>
            </w:r>
            <w:fldSimple w:instr=" STYLEREF  &quot;Nagłówek 1&quot; \n  \* MERGEFORMAT ">
              <w:r w:rsidR="00577EBB" w:rsidRPr="00F26CA1">
                <w:rPr>
                  <w:noProof/>
                  <w:lang w:val="en-GB"/>
                </w:rPr>
                <w:t>2</w:t>
              </w:r>
            </w:fldSimple>
            <w:r w:rsidRPr="00F26CA1">
              <w:rPr>
                <w:lang w:val="en-GB"/>
              </w:rPr>
              <w:t>.</w:t>
            </w:r>
            <w:fldSimple w:instr=" SEQ equations \* MERGEFORMAT  \* MERGEFORMAT ">
              <w:r w:rsidR="00577EBB" w:rsidRPr="00F26CA1">
                <w:rPr>
                  <w:noProof/>
                  <w:lang w:val="en-GB"/>
                </w:rPr>
                <w:t>18</w:t>
              </w:r>
            </w:fldSimple>
            <w:r w:rsidRPr="00F26CA1">
              <w:rPr>
                <w:lang w:val="en-GB"/>
              </w:rPr>
              <w:t>)</w:t>
            </w:r>
            <w:bookmarkEnd w:id="70"/>
          </w:p>
        </w:tc>
      </w:tr>
    </w:tbl>
    <w:p w:rsidR="00AF3FB8" w:rsidRPr="00F26CA1" w:rsidRDefault="00AE2319" w:rsidP="00517AFF">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current system’s temperature</w:t>
      </w:r>
      <w:r w:rsidRPr="00F26CA1">
        <w:rPr>
          <w:lang w:val="en-GB"/>
        </w:rPr>
        <w:t>.</w:t>
      </w:r>
    </w:p>
    <w:p w:rsidR="00D065CF" w:rsidRPr="00F26CA1" w:rsidRDefault="00EC7A4B" w:rsidP="00517AFF">
      <w:pPr>
        <w:rPr>
          <w:lang w:val="en-GB"/>
        </w:rPr>
      </w:pPr>
      <w:r w:rsidRPr="00F26CA1">
        <w:rPr>
          <w:lang w:val="en-GB"/>
        </w:rPr>
        <w:t xml:space="preserve">Therefore, in 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rather than minimization</w:t>
      </w:r>
      <w:r w:rsidR="00D065CF" w:rsidRPr="00F26CA1">
        <w:rPr>
          <w:lang w:val="en-GB"/>
        </w:rPr>
        <w:t xml:space="preserve"> problem</w:t>
      </w:r>
      <w:r w:rsidRPr="00F26CA1">
        <w:rPr>
          <w:lang w:val="en-GB"/>
        </w:rPr>
        <w:t xml:space="preserve"> (to keep consistency with other algorithms described in this chap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1" w:name="alg_sim_annealing"/>
      <w:r w:rsidRPr="00F26CA1">
        <w:rPr>
          <w:lang w:val="en-GB"/>
        </w:rPr>
        <w:t xml:space="preserve">Algorithm </w:t>
      </w:r>
      <w:fldSimple w:instr=" SEQ algorithm \* MERGEFORMAT ">
        <w:r w:rsidR="00577EBB" w:rsidRPr="00F26CA1">
          <w:rPr>
            <w:noProof/>
            <w:lang w:val="en-GB"/>
          </w:rPr>
          <w:t>7</w:t>
        </w:r>
      </w:fldSimple>
      <w:bookmarkEnd w:id="71"/>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00A460FC" w:rsidRPr="00F26CA1">
        <w:rPr>
          <w:rStyle w:val="HTML-kod"/>
          <w:lang w:val="en-GB"/>
        </w:rPr>
        <w:t xml:space="preserve"> random variable </w:t>
      </w:r>
      <m:oMath>
        <m:r>
          <w:rPr>
            <w:rStyle w:val="HTML-kod"/>
            <w:rFonts w:ascii="Cambria Math" w:hAnsi="Cambria Math"/>
            <w:lang w:val="en-GB"/>
          </w:rPr>
          <m:t>U</m:t>
        </m:r>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lastRenderedPageBreak/>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C21398" w:rsidRPr="00F26CA1">
        <w:rPr>
          <w:lang w:val="en-GB"/>
        </w:rPr>
        <w:t xml:space="preserve"> notic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budget allocated for each tem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When using simulated annealing algorithm it is important to choose the appropriate coo</w:t>
      </w:r>
      <w:r w:rsidRPr="00F26CA1">
        <w:rPr>
          <w:lang w:val="en-GB"/>
        </w:rPr>
        <w:t>l</w:t>
      </w:r>
      <w:r w:rsidRPr="00F26CA1">
        <w:rPr>
          <w:lang w:val="en-GB"/>
        </w:rPr>
        <w:t>ing schedule, i.e. the sequence of values of the temperature.</w:t>
      </w:r>
      <w:r w:rsidR="00874EAD" w:rsidRPr="00F26CA1">
        <w:rPr>
          <w:lang w:val="en-GB"/>
        </w:rPr>
        <w:t xml:space="preserve"> There are many possibilities, like decreasing 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1]</m:t>
        </m:r>
      </m:oMath>
      <w:r w:rsidR="008A05BA" w:rsidRPr="00F26CA1">
        <w:rPr>
          <w:lang w:val="en-GB"/>
        </w:rPr>
        <w:t>, or on per-iteration b</w:t>
      </w:r>
      <w:r w:rsidR="008A05BA" w:rsidRPr="00F26CA1">
        <w:rPr>
          <w:lang w:val="en-GB"/>
        </w:rPr>
        <w:t>a</w:t>
      </w:r>
      <w:r w:rsidR="008A05BA" w:rsidRPr="00F26CA1">
        <w:rPr>
          <w:lang w:val="en-GB"/>
        </w:rPr>
        <w:t xml:space="preserve">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 trial and error method.</w:t>
      </w:r>
    </w:p>
    <w:p w:rsidR="00D77732" w:rsidRPr="00F26CA1" w:rsidRDefault="00D77732" w:rsidP="00AB426E">
      <w:pPr>
        <w:rPr>
          <w:lang w:val="en-GB"/>
        </w:rPr>
      </w:pPr>
      <w:r w:rsidRPr="00F26CA1">
        <w:rPr>
          <w:lang w:val="en-GB"/>
        </w:rPr>
        <w:t>Another important aspect that strongly influences the efficiency of the algorithm is the di</w:t>
      </w:r>
      <w:r w:rsidRPr="00F26CA1">
        <w:rPr>
          <w:lang w:val="en-GB"/>
        </w:rPr>
        <w:t>s</w:t>
      </w:r>
      <w:r w:rsidRPr="00F26CA1">
        <w:rPr>
          <w:lang w:val="en-GB"/>
        </w:rPr>
        <w:t xml:space="preserve">tribution using which th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ocalized random search (</w:t>
      </w:r>
      <w:r w:rsidR="00010FDB" w:rsidRPr="00F26CA1">
        <w:rPr>
          <w:lang w:val="en-GB"/>
        </w:rPr>
        <w:fldChar w:fldCharType="begin"/>
      </w:r>
      <w:r w:rsidR="0063595E" w:rsidRPr="00F26CA1">
        <w:rPr>
          <w:lang w:val="en-GB"/>
        </w:rPr>
        <w:instrText xml:space="preserve"> REF alg_localized_rand_search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1</w:t>
      </w:r>
      <w:r w:rsidR="00010FDB" w:rsidRPr="00F26CA1">
        <w:rPr>
          <w:lang w:val="en-GB"/>
        </w:rPr>
        <w:fldChar w:fldCharType="end"/>
      </w:r>
      <w:r w:rsidR="0063595E" w:rsidRPr="00F26CA1">
        <w:rPr>
          <w:lang w:val="en-GB"/>
        </w:rPr>
        <w:t>) – the mean should be zero and the magnitude of 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 case</w:t>
      </w:r>
    </w:p>
    <w:p w:rsidR="00F642BF" w:rsidRPr="00F26CA1" w:rsidRDefault="00B2638A" w:rsidP="005F7E1C">
      <w:pPr>
        <w:rPr>
          <w:lang w:val="en-GB"/>
        </w:rPr>
      </w:pPr>
      <w:r w:rsidRPr="00F26CA1">
        <w:rPr>
          <w:lang w:val="en-GB"/>
        </w:rPr>
        <w:t xml:space="preserve">When the gain function contains a r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subsection </w:t>
      </w:r>
      <w:r w:rsidR="00010FDB" w:rsidRPr="00F26CA1">
        <w:rPr>
          <w:lang w:val="en-GB"/>
        </w:rPr>
        <w:fldChar w:fldCharType="begin"/>
      </w:r>
      <w:r w:rsidRPr="00F26CA1">
        <w:rPr>
          <w:lang w:val="en-GB"/>
        </w:rPr>
        <w:instrText xml:space="preserve"> REF _Ref282113474 \r \h </w:instrText>
      </w:r>
      <w:r w:rsidR="00010FDB" w:rsidRPr="00F26CA1">
        <w:rPr>
          <w:lang w:val="en-GB"/>
        </w:rPr>
      </w:r>
      <w:r w:rsidR="00010FDB" w:rsidRPr="00F26CA1">
        <w:rPr>
          <w:lang w:val="en-GB"/>
        </w:rPr>
        <w:fldChar w:fldCharType="separate"/>
      </w:r>
      <w:r w:rsidR="00577EBB" w:rsidRPr="00F26CA1">
        <w:rPr>
          <w:lang w:val="en-GB"/>
        </w:rPr>
        <w:t>2.2.3</w:t>
      </w:r>
      <w:r w:rsidR="00010FDB" w:rsidRPr="00F26CA1">
        <w:rPr>
          <w:lang w:val="en-GB"/>
        </w:rPr>
        <w:fldChar w:fldCharType="end"/>
      </w:r>
      <w:r w:rsidRPr="00F26CA1">
        <w:rPr>
          <w:lang w:val="en-GB"/>
        </w:rPr>
        <w:t xml:space="preserve"> for the case of a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the </w:t>
      </w:r>
      <w:r w:rsidR="00010FDB" w:rsidRPr="00F26CA1">
        <w:rPr>
          <w:lang w:val="en-GB"/>
        </w:rPr>
        <w:fldChar w:fldCharType="begin"/>
      </w:r>
      <w:r w:rsidRPr="00F26CA1">
        <w:rPr>
          <w:lang w:val="en-GB"/>
        </w:rPr>
        <w:instrText xml:space="preserve"> REF alg_sim_annealing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7</w:t>
      </w:r>
      <w:r w:rsidR="00010FDB" w:rsidRPr="00F26CA1">
        <w:rPr>
          <w:lang w:val="en-GB"/>
        </w:rPr>
        <w:fldChar w:fldCharType="end"/>
      </w:r>
      <w:r w:rsidRPr="00F26CA1">
        <w:rPr>
          <w:lang w:val="en-GB"/>
        </w:rPr>
        <w:t xml:space="preserve"> </w:t>
      </w:r>
      <w:r w:rsidR="005E510A" w:rsidRPr="00F26CA1">
        <w:rPr>
          <w:lang w:val="en-GB"/>
        </w:rPr>
        <w:t>a little more than just repla</w:t>
      </w:r>
      <w:r w:rsidR="005E510A" w:rsidRPr="00F26CA1">
        <w:rPr>
          <w:lang w:val="en-GB"/>
        </w:rPr>
        <w:t>c</w:t>
      </w:r>
      <w:r w:rsidR="005E510A" w:rsidRPr="00F26CA1">
        <w:rPr>
          <w:lang w:val="en-GB"/>
        </w:rPr>
        <w:t xml:space="preserve">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577EBB" w:rsidRPr="00F26CA1">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lastRenderedPageBreak/>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Pr="00F26CA1">
        <w:rPr>
          <w:rStyle w:val="HTML-kod"/>
          <w:lang w:val="en-GB"/>
        </w:rPr>
        <w:t xml:space="preserve"> random variable </w:t>
      </w:r>
      <m:oMath>
        <m:r>
          <w:rPr>
            <w:rStyle w:val="HTML-kod"/>
            <w:rFonts w:ascii="Cambria Math" w:hAnsi="Cambria Math"/>
            <w:lang w:val="en-GB"/>
          </w:rPr>
          <m:t>U</m:t>
        </m:r>
      </m:oMath>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in this case can be either positive or negative. </w:t>
      </w:r>
      <w:r w:rsidR="00084DEA" w:rsidRPr="00F26CA1">
        <w:rPr>
          <w:lang w:val="en-GB"/>
        </w:rPr>
        <w:t>When it is negative, then only new s</w:t>
      </w:r>
      <w:r w:rsidR="00084DEA" w:rsidRPr="00F26CA1">
        <w:rPr>
          <w:lang w:val="en-GB"/>
        </w:rPr>
        <w:t>o</w:t>
      </w:r>
      <w:r w:rsidR="00084DEA" w:rsidRPr="00F26CA1">
        <w:rPr>
          <w:lang w:val="en-GB"/>
        </w:rPr>
        <w:t xml:space="preserve">lutions that are having 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a new best known solution. Otherwise, if </w:t>
      </w:r>
      <m:oMath>
        <m:r>
          <w:rPr>
            <w:rFonts w:ascii="Cambria Math" w:hAnsi="Cambria Math"/>
            <w:lang w:val="en-GB"/>
          </w:rPr>
          <m:t>δ≥0</m:t>
        </m:r>
      </m:oMath>
      <w:r w:rsidR="00084DEA" w:rsidRPr="00F26CA1">
        <w:rPr>
          <w:lang w:val="en-GB"/>
        </w:rPr>
        <w:t>, the worse sol</w:t>
      </w:r>
      <w:r w:rsidR="00084DEA" w:rsidRPr="00F26CA1">
        <w:rPr>
          <w:lang w:val="en-GB"/>
        </w:rPr>
        <w:t>u</w:t>
      </w:r>
      <w:r w:rsidR="00084DEA" w:rsidRPr="00F26CA1">
        <w:rPr>
          <w:lang w:val="en-GB"/>
        </w:rPr>
        <w:t xml:space="preserve">tion will be chosen with less probability. The </w:t>
      </w:r>
      <m:oMath>
        <m:r>
          <w:rPr>
            <w:rFonts w:ascii="Cambria Math" w:hAnsi="Cambria Math"/>
            <w:lang w:val="en-GB"/>
          </w:rPr>
          <m:t>τ&lt;0</m:t>
        </m:r>
      </m:oMath>
      <w:r w:rsidR="00084DEA" w:rsidRPr="00F26CA1">
        <w:rPr>
          <w:lang w:val="en-GB"/>
        </w:rPr>
        <w:t xml:space="preserve"> may be useful in case of gain functions in which we suspect the number of local maximums is low – we are less willing to give up our currently best known solution, unless the gain is big enough. </w:t>
      </w:r>
    </w:p>
    <w:p w:rsidR="00E454E2" w:rsidRPr="00F26CA1" w:rsidRDefault="00084DEA" w:rsidP="00E454E2">
      <w:pPr>
        <w:rPr>
          <w:lang w:val="en-GB"/>
        </w:rPr>
      </w:pPr>
      <w:r w:rsidRPr="00F26CA1">
        <w:rPr>
          <w:lang w:val="en-GB"/>
        </w:rPr>
        <w:t xml:space="preserve">On the other hand, th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A6F45" w:rsidRPr="00F26CA1" w:rsidRDefault="009A6F45" w:rsidP="009A6F45">
      <w:pPr>
        <w:pStyle w:val="Nagwek3"/>
        <w:rPr>
          <w:lang w:val="en-GB"/>
        </w:rPr>
      </w:pPr>
      <w:bookmarkStart w:id="72" w:name="_Toc283076907"/>
      <w:bookmarkStart w:id="73" w:name="_Toc283336351"/>
      <w:r w:rsidRPr="00F26CA1">
        <w:rPr>
          <w:lang w:val="en-GB"/>
        </w:rPr>
        <w:t>Other techniques</w:t>
      </w:r>
      <w:bookmarkEnd w:id="72"/>
      <w:bookmarkEnd w:id="73"/>
    </w:p>
    <w:p w:rsidR="009A6F45" w:rsidRPr="00F26CA1" w:rsidRDefault="009A6F45" w:rsidP="004620C1">
      <w:pPr>
        <w:pStyle w:val="Akapitzlist"/>
        <w:numPr>
          <w:ilvl w:val="0"/>
          <w:numId w:val="5"/>
        </w:numPr>
        <w:rPr>
          <w:lang w:val="en-GB"/>
        </w:rPr>
      </w:pPr>
      <w:commentRangeStart w:id="74"/>
      <w:r w:rsidRPr="00F26CA1">
        <w:rPr>
          <w:lang w:val="en-GB"/>
        </w:rPr>
        <w:t>GA</w:t>
      </w:r>
      <w:commentRangeEnd w:id="74"/>
      <w:r w:rsidR="001269FB" w:rsidRPr="00F26CA1">
        <w:rPr>
          <w:rStyle w:val="Odwoaniedokomentarza"/>
          <w:rFonts w:eastAsiaTheme="minorHAnsi"/>
          <w:lang w:val="en-GB"/>
        </w:rPr>
        <w:commentReference w:id="74"/>
      </w:r>
    </w:p>
    <w:p w:rsidR="009328F8" w:rsidRPr="00F26CA1" w:rsidRDefault="009328F8" w:rsidP="00AA5A26">
      <w:pPr>
        <w:pStyle w:val="Nagwek2"/>
        <w:rPr>
          <w:lang w:val="en-GB"/>
        </w:rPr>
      </w:pPr>
      <w:bookmarkStart w:id="75" w:name="_Toc283076908"/>
      <w:bookmarkStart w:id="76" w:name="_Toc283336352"/>
      <w:r w:rsidRPr="00F26CA1">
        <w:rPr>
          <w:lang w:val="en-GB"/>
        </w:rPr>
        <w:t>Quake II</w:t>
      </w:r>
      <w:bookmarkEnd w:id="75"/>
      <w:bookmarkEnd w:id="76"/>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010FDB" w:rsidRPr="00F26CA1">
        <w:rPr>
          <w:lang w:val="en-GB"/>
        </w:rPr>
        <w:fldChar w:fldCharType="begin"/>
      </w:r>
      <w:r w:rsidR="000A28EC" w:rsidRPr="00F26CA1">
        <w:rPr>
          <w:lang w:val="en-GB"/>
        </w:rPr>
        <w:instrText xml:space="preserve"> ADDIN ZOTERO_ITEM {"sort":true,"citationItems":[{"uri":["http://zotero.org/users/local/Op1rMxOJ/items/IEP3VSDW"]}]} </w:instrText>
      </w:r>
      <w:r w:rsidR="00010FDB" w:rsidRPr="00F26CA1">
        <w:rPr>
          <w:lang w:val="en-GB"/>
        </w:rPr>
        <w:fldChar w:fldCharType="separate"/>
      </w:r>
      <w:r w:rsidR="00C42A3D" w:rsidRPr="00F26CA1">
        <w:rPr>
          <w:rFonts w:cs="Times New Roman"/>
          <w:lang w:val="en-GB"/>
        </w:rPr>
        <w:t>[25]</w:t>
      </w:r>
      <w:r w:rsidR="00010FDB" w:rsidRPr="00F26CA1">
        <w:rPr>
          <w:lang w:val="en-GB"/>
        </w:rPr>
        <w:fldChar w:fldCharType="end"/>
      </w:r>
      <w:r w:rsidR="006C2381" w:rsidRPr="00F26CA1">
        <w:rPr>
          <w:lang w:val="en-GB"/>
        </w:rPr>
        <w:t>.</w:t>
      </w:r>
      <w:r w:rsidR="008A2845" w:rsidRPr="00F26CA1">
        <w:rPr>
          <w:lang w:val="en-GB"/>
        </w:rPr>
        <w:t xml:space="preserve"> Four years after the first game version release,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lastRenderedPageBreak/>
        <w:t>ratory mouse during the study of how the brain's hippocampus creates maps of its surroun</w:t>
      </w:r>
      <w:r w:rsidR="00AE75FE" w:rsidRPr="00F26CA1">
        <w:rPr>
          <w:lang w:val="en-GB"/>
        </w:rPr>
        <w:t>d</w:t>
      </w:r>
      <w:r w:rsidR="00AE75FE" w:rsidRPr="00F26CA1">
        <w:rPr>
          <w:lang w:val="en-GB"/>
        </w:rPr>
        <w:t xml:space="preserve">ings </w:t>
      </w:r>
      <w:r w:rsidR="00010FDB" w:rsidRPr="00F26CA1">
        <w:rPr>
          <w:lang w:val="en-GB"/>
        </w:rPr>
        <w:fldChar w:fldCharType="begin"/>
      </w:r>
      <w:r w:rsidR="000A28EC" w:rsidRPr="00F26CA1">
        <w:rPr>
          <w:lang w:val="en-GB"/>
        </w:rPr>
        <w:instrText xml:space="preserve"> ADDIN ZOTERO_ITEM {"sort":true,"citationItems":[{"uri":["http://zotero.org/users/local/Op1rMxOJ/items/KAHTWKWX"]}]} </w:instrText>
      </w:r>
      <w:r w:rsidR="00010FDB" w:rsidRPr="00F26CA1">
        <w:rPr>
          <w:lang w:val="en-GB"/>
        </w:rPr>
        <w:fldChar w:fldCharType="separate"/>
      </w:r>
      <w:r w:rsidR="00C42A3D" w:rsidRPr="00F26CA1">
        <w:rPr>
          <w:rFonts w:cs="Times New Roman"/>
          <w:lang w:val="en-GB"/>
        </w:rPr>
        <w:t>[26]</w:t>
      </w:r>
      <w:r w:rsidR="00010FDB" w:rsidRPr="00F26CA1">
        <w:rPr>
          <w:lang w:val="en-GB"/>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 xml:space="preserve">a full spectrum of reactive, tactical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010FDB"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010FDB" w:rsidRPr="00F26CA1">
        <w:rPr>
          <w:lang w:val="en-GB"/>
        </w:rPr>
        <w:fldChar w:fldCharType="separate"/>
      </w:r>
      <w:r w:rsidR="00C42A3D" w:rsidRPr="00F26CA1">
        <w:rPr>
          <w:rFonts w:cs="Times New Roman"/>
          <w:lang w:val="en-GB"/>
        </w:rPr>
        <w:t>[9]</w:t>
      </w:r>
      <w:r w:rsidR="00010FDB" w:rsidRPr="00F26CA1">
        <w:rPr>
          <w:lang w:val="en-GB"/>
        </w:rPr>
        <w:fldChar w:fldCharType="end"/>
      </w:r>
      <w:r w:rsidR="00496B32" w:rsidRPr="00F26CA1">
        <w:rPr>
          <w:lang w:val="en-GB"/>
        </w:rPr>
        <w:t>.</w:t>
      </w:r>
      <w:r w:rsidRPr="00F26CA1">
        <w:rPr>
          <w:lang w:val="en-GB"/>
        </w:rPr>
        <w:t xml:space="preserve"> </w:t>
      </w:r>
      <w:r w:rsidR="00496B32" w:rsidRPr="00F26CA1">
        <w:rPr>
          <w:lang w:val="en-GB"/>
        </w:rPr>
        <w:t>Furthermore, we can directly ob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B00D5C" w:rsidRPr="00F26CA1">
        <w:rPr>
          <w:lang w:val="en-GB"/>
        </w:rPr>
        <w:t>section</w:t>
      </w:r>
      <w:r w:rsidR="008E5041" w:rsidRPr="00F26CA1">
        <w:rPr>
          <w:lang w:val="en-GB"/>
        </w:rPr>
        <w:t xml:space="preserve"> </w:t>
      </w:r>
      <w:r w:rsidR="008E5041" w:rsidRPr="00F26CA1">
        <w:rPr>
          <w:lang w:val="en-GB"/>
        </w:rPr>
        <w:fldChar w:fldCharType="begin"/>
      </w:r>
      <w:r w:rsidR="008E5041" w:rsidRPr="00F26CA1">
        <w:rPr>
          <w:lang w:val="en-GB"/>
        </w:rPr>
        <w:instrText xml:space="preserve"> REF _Ref283075845 \r \h </w:instrText>
      </w:r>
      <w:r w:rsidR="008E5041" w:rsidRPr="00F26CA1">
        <w:rPr>
          <w:lang w:val="en-GB"/>
        </w:rPr>
      </w:r>
      <w:r w:rsidR="008E5041" w:rsidRPr="00F26CA1">
        <w:rPr>
          <w:lang w:val="en-GB"/>
        </w:rPr>
        <w:fldChar w:fldCharType="separate"/>
      </w:r>
      <w:r w:rsidR="00577EBB" w:rsidRPr="00F26CA1">
        <w:rPr>
          <w:lang w:val="en-GB"/>
        </w:rPr>
        <w:t>1.4</w:t>
      </w:r>
      <w:r w:rsidR="008E5041"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77" w:name="_Toc283076909"/>
      <w:bookmarkStart w:id="78" w:name="_Toc283336353"/>
      <w:r w:rsidRPr="00F26CA1">
        <w:rPr>
          <w:lang w:val="en-GB"/>
        </w:rPr>
        <w:t>Quake II deathmatch</w:t>
      </w:r>
      <w:bookmarkEnd w:id="77"/>
      <w:bookmarkEnd w:id="78"/>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 wins.</w:t>
      </w:r>
      <w:r w:rsidR="00503DD9" w:rsidRPr="00F26CA1">
        <w:rPr>
          <w:lang w:val="en-GB"/>
        </w:rPr>
        <w:t xml:space="preserve"> To d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a gam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010FDB" w:rsidRPr="00F26CA1">
        <w:rPr>
          <w:lang w:val="en-GB"/>
        </w:rPr>
        <w:fldChar w:fldCharType="begin"/>
      </w:r>
      <w:r w:rsidR="00F5362E" w:rsidRPr="00F26CA1">
        <w:rPr>
          <w:lang w:val="en-GB"/>
        </w:rPr>
        <w:instrText xml:space="preserve"> REF _Ref282950309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7</w:t>
      </w:r>
      <w:r w:rsidR="00010FDB"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the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with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bo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a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t>
      </w:r>
      <w:commentRangeStart w:id="79"/>
      <w:r w:rsidR="00503DD9" w:rsidRPr="00F26CA1">
        <w:rPr>
          <w:lang w:val="en-GB"/>
        </w:rPr>
        <w:t>weapons</w:t>
      </w:r>
      <w:commentRangeEnd w:id="79"/>
      <w:r w:rsidR="00503DD9" w:rsidRPr="00F26CA1">
        <w:rPr>
          <w:rStyle w:val="Odwoaniedokomentarza"/>
          <w:rFonts w:eastAsiaTheme="minorHAnsi"/>
          <w:lang w:val="en-GB"/>
        </w:rPr>
        <w:commentReference w:id="79"/>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lastRenderedPageBreak/>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different for each item</w:t>
      </w:r>
      <w:r w:rsidR="004624D6" w:rsidRPr="00F26CA1">
        <w:rPr>
          <w:lang w:val="en-GB"/>
        </w:rPr>
        <w:t xml:space="preserve"> threshold </w:t>
      </w:r>
      <w:r w:rsidR="0047322B" w:rsidRPr="00F26CA1">
        <w:rPr>
          <w:lang w:val="en-GB"/>
        </w:rPr>
        <w:t xml:space="preserve">of </w:t>
      </w:r>
      <w:r w:rsidR="004624D6" w:rsidRPr="00F26CA1">
        <w:rPr>
          <w:lang w:val="en-GB"/>
        </w:rPr>
        <w:t>tim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2"/>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en-GB"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28"/>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en-GB"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29"/>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en-GB"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0"/>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0" w:name="_Ref282950309"/>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7</w:t>
      </w:r>
      <w:r w:rsidR="00010FDB" w:rsidRPr="00F26CA1">
        <w:rPr>
          <w:lang w:val="en-GB"/>
        </w:rPr>
        <w:fldChar w:fldCharType="end"/>
      </w:r>
      <w:bookmarkEnd w:id="80"/>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1" w:name="_Ref280636500"/>
      <w:bookmarkStart w:id="82" w:name="_Toc283076910"/>
      <w:bookmarkStart w:id="83" w:name="_Toc283336354"/>
      <w:r w:rsidRPr="00F26CA1">
        <w:rPr>
          <w:lang w:val="en-GB"/>
        </w:rPr>
        <w:t>Quake II client-server communication</w:t>
      </w:r>
      <w:bookmarkEnd w:id="81"/>
      <w:bookmarkEnd w:id="82"/>
      <w:bookmarkEnd w:id="83"/>
    </w:p>
    <w:p w:rsidR="004624D6" w:rsidRPr="00F26CA1" w:rsidRDefault="00F91B06" w:rsidP="004624D6">
      <w:pPr>
        <w:rPr>
          <w:lang w:val="en-GB"/>
        </w:rPr>
      </w:pPr>
      <w:r w:rsidRPr="00F26CA1">
        <w:rPr>
          <w:lang w:val="en-GB"/>
        </w:rPr>
        <w:t xml:space="preserve">The game uses 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the game participants, executes them in its internal game environment representation and sends a world state update to each of the clients.</w:t>
      </w:r>
      <w:r w:rsidR="00C50653" w:rsidRPr="00F26CA1">
        <w:rPr>
          <w:lang w:val="en-GB"/>
        </w:rPr>
        <w:t xml:space="preserve"> Each of the clients updates its current game state, displays it to the player and reads a player input from keyboard and mouse, which is interpreted and forwarded to game server as player’s a</w:t>
      </w:r>
      <w:r w:rsidR="00C50653" w:rsidRPr="00F26CA1">
        <w:rPr>
          <w:lang w:val="en-GB"/>
        </w:rPr>
        <w:t>c</w:t>
      </w:r>
      <w:r w:rsidR="00C50653" w:rsidRPr="00F26CA1">
        <w:rPr>
          <w:lang w:val="en-GB"/>
        </w:rPr>
        <w:t>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4" w:name="_Ref280556580"/>
      <w:bookmarkStart w:id="85" w:name="_Ref280636413"/>
      <w:bookmarkStart w:id="86" w:name="_Toc283076911"/>
      <w:bookmarkStart w:id="87" w:name="_Toc283336355"/>
      <w:r w:rsidRPr="00F26CA1">
        <w:rPr>
          <w:lang w:val="en-GB"/>
        </w:rPr>
        <w:t>QASE API</w:t>
      </w:r>
      <w:bookmarkEnd w:id="84"/>
      <w:bookmarkEnd w:id="85"/>
      <w:bookmarkEnd w:id="86"/>
      <w:bookmarkEnd w:id="87"/>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010FDB" w:rsidRPr="00F26CA1">
        <w:rPr>
          <w:lang w:val="en-GB"/>
        </w:rPr>
        <w:fldChar w:fldCharType="begin"/>
      </w:r>
      <w:r w:rsidR="000A28EC" w:rsidRPr="00F26CA1">
        <w:rPr>
          <w:lang w:val="en-GB"/>
        </w:rPr>
        <w:instrText xml:space="preserve"> ADDIN ZOTERO_ITEM {"sort":true,"citationItems":[{"position":2,"uri":["http://zotero.org/users/local/Op1rMxOJ/items/W6PP4W49"]}]} </w:instrText>
      </w:r>
      <w:r w:rsidR="00010FDB" w:rsidRPr="00F26CA1">
        <w:rPr>
          <w:lang w:val="en-GB"/>
        </w:rPr>
        <w:fldChar w:fldCharType="separate"/>
      </w:r>
      <w:r w:rsidR="00C42A3D" w:rsidRPr="00F26CA1">
        <w:rPr>
          <w:rFonts w:cs="Times New Roman"/>
          <w:lang w:val="en-GB"/>
        </w:rPr>
        <w:t>[9]</w:t>
      </w:r>
      <w:r w:rsidR="00010FDB" w:rsidRPr="00F26CA1">
        <w:rPr>
          <w:lang w:val="en-GB"/>
        </w:rPr>
        <w:fldChar w:fldCharType="end"/>
      </w:r>
      <w:r w:rsidR="00BC7556" w:rsidRPr="00F26CA1">
        <w:rPr>
          <w:lang w:val="en-GB"/>
        </w:rPr>
        <w:t>.</w:t>
      </w:r>
    </w:p>
    <w:p w:rsidR="00013EC5" w:rsidRPr="00F26CA1" w:rsidRDefault="00013EC5" w:rsidP="00823486">
      <w:pPr>
        <w:rPr>
          <w:lang w:val="en-GB"/>
        </w:rPr>
      </w:pPr>
      <w:r w:rsidRPr="00F26CA1">
        <w:rPr>
          <w:lang w:val="en-GB"/>
        </w:rPr>
        <w:lastRenderedPageBreak/>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p>
    <w:p w:rsidR="00013EC5" w:rsidRPr="00F26CA1" w:rsidRDefault="00013EC5" w:rsidP="004620C1">
      <w:pPr>
        <w:pStyle w:val="Akapitzlist"/>
        <w:numPr>
          <w:ilvl w:val="0"/>
          <w:numId w:val="8"/>
        </w:numPr>
        <w:rPr>
          <w:lang w:val="en-GB"/>
        </w:rPr>
      </w:pPr>
      <w:r w:rsidRPr="00F26CA1">
        <w:rPr>
          <w:lang w:val="en-GB"/>
        </w:rPr>
        <w:t xml:space="preserve">A set of tools for handling bot’s waypoint-based map representation (as described in section </w:t>
      </w:r>
      <w:r w:rsidR="00010FDB" w:rsidRPr="00F26CA1">
        <w:rPr>
          <w:lang w:val="en-GB"/>
        </w:rPr>
        <w:fldChar w:fldCharType="begin"/>
      </w:r>
      <w:r w:rsidRPr="00F26CA1">
        <w:rPr>
          <w:lang w:val="en-GB"/>
        </w:rPr>
        <w:instrText xml:space="preserve"> REF _Ref280554889 \r \h </w:instrText>
      </w:r>
      <w:r w:rsidR="00010FDB" w:rsidRPr="00F26CA1">
        <w:rPr>
          <w:lang w:val="en-GB"/>
        </w:rPr>
      </w:r>
      <w:r w:rsidR="00010FDB" w:rsidRPr="00F26CA1">
        <w:rPr>
          <w:lang w:val="en-GB"/>
        </w:rPr>
        <w:fldChar w:fldCharType="separate"/>
      </w:r>
      <w:r w:rsidR="00577EBB" w:rsidRPr="00F26CA1">
        <w:rPr>
          <w:lang w:val="en-GB"/>
        </w:rPr>
        <w:t>2.1.2</w:t>
      </w:r>
      <w:r w:rsidR="00010FDB"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A1DD6" w:rsidRPr="00F26CA1">
        <w:rPr>
          <w:lang w:val="en-GB"/>
        </w:rPr>
        <w:t>sub</w:t>
      </w:r>
      <w:r w:rsidRPr="00F26CA1">
        <w:rPr>
          <w:lang w:val="en-GB"/>
        </w:rPr>
        <w:t xml:space="preserve">section </w:t>
      </w:r>
      <w:r w:rsidRPr="00F26CA1">
        <w:rPr>
          <w:lang w:val="en-GB"/>
        </w:rPr>
        <w:fldChar w:fldCharType="begin"/>
      </w:r>
      <w:r w:rsidRPr="00F26CA1">
        <w:rPr>
          <w:lang w:val="en-GB"/>
        </w:rPr>
        <w:instrText xml:space="preserve"> REF _Ref280636500 \r \h </w:instrText>
      </w:r>
      <w:r w:rsidRPr="00F26CA1">
        <w:rPr>
          <w:lang w:val="en-GB"/>
        </w:rPr>
      </w:r>
      <w:r w:rsidRPr="00F26CA1">
        <w:rPr>
          <w:lang w:val="en-GB"/>
        </w:rPr>
        <w:fldChar w:fldCharType="separate"/>
      </w:r>
      <w:r w:rsidR="00577EBB" w:rsidRPr="00F26CA1">
        <w:rPr>
          <w:lang w:val="en-GB"/>
        </w:rPr>
        <w:t>2.3.2</w:t>
      </w:r>
      <w:r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rent game state. This includes positions of all the enemies and availability of items even in the most r</w:t>
      </w:r>
      <w:r w:rsidRPr="00F26CA1">
        <w:rPr>
          <w:lang w:val="en-GB"/>
        </w:rPr>
        <w:t>e</w:t>
      </w:r>
      <w:r w:rsidRPr="00F26CA1">
        <w:rPr>
          <w:lang w:val="en-GB"/>
        </w:rPr>
        <w:t xml:space="preserv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Bot (described in the following section) works without any known issues with bots developed using QASE API, ther</w:t>
      </w:r>
      <w:r w:rsidRPr="00F26CA1">
        <w:rPr>
          <w:lang w:val="en-GB"/>
        </w:rPr>
        <w:t>e</w:t>
      </w:r>
      <w:r w:rsidRPr="00F26CA1">
        <w:rPr>
          <w:lang w:val="en-GB"/>
        </w:rPr>
        <w:t xml:space="preserv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88" w:name="_Ref282374958"/>
      <w:bookmarkStart w:id="89" w:name="_Toc283076912"/>
      <w:bookmarkStart w:id="90" w:name="_Toc283336356"/>
      <w:r w:rsidRPr="00F26CA1">
        <w:rPr>
          <w:lang w:val="en-GB"/>
        </w:rPr>
        <w:t>Eraser bot</w:t>
      </w:r>
      <w:bookmarkEnd w:id="88"/>
      <w:bookmarkEnd w:id="89"/>
      <w:bookmarkEnd w:id="90"/>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010FDB" w:rsidRPr="00F26CA1">
        <w:rPr>
          <w:lang w:val="en-GB"/>
        </w:rPr>
        <w:fldChar w:fldCharType="begin"/>
      </w:r>
      <w:r w:rsidR="000A28EC" w:rsidRPr="00F26CA1">
        <w:rPr>
          <w:lang w:val="en-GB"/>
        </w:rPr>
        <w:instrText xml:space="preserve"> ADDIN ZOTERO_ITEM {"sort":true,"citationItems":[{"uri":["http://zotero.org/users/local/Op1rMxOJ/items/PXIINHVT"]}]} </w:instrText>
      </w:r>
      <w:r w:rsidR="00010FDB" w:rsidRPr="00F26CA1">
        <w:rPr>
          <w:lang w:val="en-GB"/>
        </w:rPr>
        <w:fldChar w:fldCharType="separate"/>
      </w:r>
      <w:r w:rsidR="00C42A3D" w:rsidRPr="00F26CA1">
        <w:rPr>
          <w:rFonts w:cs="Times New Roman"/>
          <w:lang w:val="en-GB"/>
        </w:rPr>
        <w:t>[27]</w:t>
      </w:r>
      <w:r w:rsidR="00010FDB" w:rsidRPr="00F26CA1">
        <w:rPr>
          <w:lang w:val="en-GB"/>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w:t>
      </w:r>
      <w:r w:rsidRPr="00F26CA1">
        <w:rPr>
          <w:lang w:val="en-GB"/>
        </w:rPr>
        <w:t>o</w:t>
      </w:r>
      <w:r w:rsidRPr="00F26CA1">
        <w:rPr>
          <w:lang w:val="en-GB"/>
        </w:rPr>
        <w:t xml:space="preserve">nents. </w:t>
      </w:r>
      <w:r w:rsidRPr="00F26CA1">
        <w:rPr>
          <w:lang w:val="en-GB"/>
        </w:rPr>
        <w:lastRenderedPageBreak/>
        <w:t>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010FDB" w:rsidRPr="00F26CA1">
        <w:rPr>
          <w:lang w:val="en-GB"/>
        </w:rPr>
        <w:fldChar w:fldCharType="begin"/>
      </w:r>
      <w:r w:rsidR="000A28EC" w:rsidRPr="00F26CA1">
        <w:rPr>
          <w:lang w:val="en-GB"/>
        </w:rPr>
        <w:instrText xml:space="preserve"> ADDIN ZOTERO_ITEM {"sort":true,"citationItems":[{"uri":["http://zotero.org/users/local/Op1rMxOJ/items/QTWTAX8U"]}]} </w:instrText>
      </w:r>
      <w:r w:rsidR="00010FDB" w:rsidRPr="00F26CA1">
        <w:rPr>
          <w:lang w:val="en-GB"/>
        </w:rPr>
        <w:fldChar w:fldCharType="separate"/>
      </w:r>
      <w:r w:rsidR="00C42A3D" w:rsidRPr="00F26CA1">
        <w:rPr>
          <w:rFonts w:cs="Times New Roman"/>
          <w:lang w:val="en-GB"/>
        </w:rPr>
        <w:t>[28]</w:t>
      </w:r>
      <w:r w:rsidR="00010FDB" w:rsidRPr="00F26CA1">
        <w:rPr>
          <w:lang w:val="en-GB"/>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2F11D3" w:rsidRPr="00F26CA1" w:rsidRDefault="009328F8" w:rsidP="00FD1016">
      <w:pPr>
        <w:pStyle w:val="Nagwek2"/>
        <w:rPr>
          <w:lang w:val="en-GB"/>
        </w:rPr>
      </w:pPr>
      <w:bookmarkStart w:id="91" w:name="_Toc283076913"/>
      <w:bookmarkStart w:id="92" w:name="_Toc283336357"/>
      <w:commentRangeStart w:id="93"/>
      <w:r w:rsidRPr="00F26CA1">
        <w:rPr>
          <w:lang w:val="en-GB"/>
        </w:rPr>
        <w:t>Related work</w:t>
      </w:r>
      <w:commentRangeEnd w:id="93"/>
      <w:r w:rsidR="00455ED7" w:rsidRPr="00F26CA1">
        <w:rPr>
          <w:rStyle w:val="Odwoaniedokomentarza"/>
          <w:rFonts w:eastAsiaTheme="minorHAnsi"/>
          <w:smallCaps w:val="0"/>
          <w:lang w:val="en-GB"/>
        </w:rPr>
        <w:commentReference w:id="93"/>
      </w:r>
      <w:bookmarkEnd w:id="91"/>
      <w:bookmarkEnd w:id="92"/>
    </w:p>
    <w:p w:rsidR="006D5F2F" w:rsidRPr="00F26CA1" w:rsidRDefault="006D5F2F" w:rsidP="004620C1">
      <w:pPr>
        <w:pStyle w:val="Akapitzlist"/>
        <w:numPr>
          <w:ilvl w:val="0"/>
          <w:numId w:val="4"/>
        </w:numPr>
        <w:rPr>
          <w:lang w:val="en-GB"/>
        </w:rPr>
      </w:pPr>
      <w:r w:rsidRPr="00F26CA1">
        <w:rPr>
          <w:lang w:val="en-GB"/>
        </w:rPr>
        <w:t>Use of QASE in other research and description of each one</w:t>
      </w:r>
    </w:p>
    <w:p w:rsidR="00E52FAB" w:rsidRPr="00F26CA1" w:rsidRDefault="00E52FAB" w:rsidP="004620C1">
      <w:pPr>
        <w:pStyle w:val="Akapitzlist"/>
        <w:numPr>
          <w:ilvl w:val="0"/>
          <w:numId w:val="4"/>
        </w:numPr>
        <w:rPr>
          <w:lang w:val="en-GB"/>
        </w:rPr>
      </w:pPr>
      <w:r w:rsidRPr="00F26CA1">
        <w:rPr>
          <w:lang w:val="en-GB"/>
        </w:rPr>
        <w:t>Other research on Quake II + description</w:t>
      </w:r>
    </w:p>
    <w:p w:rsidR="00891DAB" w:rsidRDefault="00891DAB" w:rsidP="00AA5A26">
      <w:pPr>
        <w:rPr>
          <w:lang w:val="en-GB"/>
        </w:rPr>
        <w:sectPr w:rsidR="00891DAB" w:rsidSect="003D6691">
          <w:pgSz w:w="11906" w:h="16838"/>
          <w:pgMar w:top="1417" w:right="1417" w:bottom="1417" w:left="1417" w:header="708" w:footer="708" w:gutter="0"/>
          <w:cols w:space="708"/>
          <w:titlePg/>
          <w:docGrid w:linePitch="360"/>
        </w:sectPr>
      </w:pPr>
    </w:p>
    <w:p w:rsidR="002F11D3" w:rsidRPr="00F26CA1" w:rsidRDefault="00EC440B" w:rsidP="00A040E2">
      <w:pPr>
        <w:pStyle w:val="Nagwek1"/>
        <w:rPr>
          <w:lang w:val="en-GB"/>
        </w:rPr>
      </w:pPr>
      <w:bookmarkStart w:id="94" w:name="_Toc283076914"/>
      <w:bookmarkStart w:id="95" w:name="_Toc283336358"/>
      <w:r w:rsidRPr="00F26CA1">
        <w:rPr>
          <w:lang w:val="en-GB"/>
        </w:rPr>
        <w:lastRenderedPageBreak/>
        <w:t>Developed solutions</w:t>
      </w:r>
      <w:bookmarkEnd w:id="94"/>
      <w:bookmarkEnd w:id="95"/>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6"/>
      <w:r w:rsidR="001A59B2" w:rsidRPr="00F26CA1">
        <w:rPr>
          <w:lang w:val="en-GB"/>
        </w:rPr>
        <w:t>firing</w:t>
      </w:r>
      <w:commentRangeEnd w:id="96"/>
      <w:r w:rsidR="00354FAF" w:rsidRPr="00F26CA1">
        <w:rPr>
          <w:rStyle w:val="Odwoaniedokomentarza"/>
          <w:rFonts w:eastAsiaTheme="minorHAnsi"/>
          <w:lang w:val="en-GB"/>
        </w:rPr>
        <w:commentReference w:id="96"/>
      </w:r>
      <w:r w:rsidR="001A59B2" w:rsidRPr="00F26CA1">
        <w:rPr>
          <w:lang w:val="en-GB"/>
        </w:rPr>
        <w:t>.</w:t>
      </w:r>
    </w:p>
    <w:p w:rsidR="00A040E2" w:rsidRPr="00F26CA1" w:rsidRDefault="00630F5F" w:rsidP="008654F5">
      <w:pPr>
        <w:pStyle w:val="Nagwek2"/>
        <w:rPr>
          <w:lang w:val="en-GB"/>
        </w:rPr>
      </w:pPr>
      <w:bookmarkStart w:id="97" w:name="_Toc283076915"/>
      <w:bookmarkStart w:id="98" w:name="_Toc283336359"/>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7"/>
      <w:bookmarkEnd w:id="98"/>
    </w:p>
    <w:p w:rsidR="009560D1" w:rsidRPr="00F26CA1" w:rsidRDefault="003F63FE" w:rsidP="00B370D7">
      <w:pPr>
        <w:rPr>
          <w:lang w:val="en-GB"/>
        </w:rPr>
      </w:pPr>
      <w:r w:rsidRPr="00F26CA1">
        <w:rPr>
          <w:lang w:val="en-GB"/>
        </w:rPr>
        <w:t xml:space="preserve">Using the features mentioned in section </w:t>
      </w:r>
      <w:r w:rsidR="00010FDB" w:rsidRPr="00F26CA1">
        <w:rPr>
          <w:lang w:val="en-GB"/>
        </w:rPr>
        <w:fldChar w:fldCharType="begin"/>
      </w:r>
      <w:r w:rsidRPr="00F26CA1">
        <w:rPr>
          <w:lang w:val="en-GB"/>
        </w:rPr>
        <w:instrText xml:space="preserve"> REF _Ref280556580 \r \h </w:instrText>
      </w:r>
      <w:r w:rsidR="00010FDB" w:rsidRPr="00F26CA1">
        <w:rPr>
          <w:lang w:val="en-GB"/>
        </w:rPr>
      </w:r>
      <w:r w:rsidR="00010FDB" w:rsidRPr="00F26CA1">
        <w:rPr>
          <w:lang w:val="en-GB"/>
        </w:rPr>
        <w:fldChar w:fldCharType="separate"/>
      </w:r>
      <w:r w:rsidR="00577EBB" w:rsidRPr="00F26CA1">
        <w:rPr>
          <w:lang w:val="en-GB"/>
        </w:rPr>
        <w:t>2.4</w:t>
      </w:r>
      <w:r w:rsidR="00010FDB"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491B19" w:rsidRPr="00F26CA1">
        <w:rPr>
          <w:lang w:val="en-GB"/>
        </w:rPr>
        <w:t>formed in the next step.</w:t>
      </w:r>
      <w:r w:rsidR="00114FF0" w:rsidRPr="00F26CA1">
        <w:rPr>
          <w:lang w:val="en-GB"/>
        </w:rPr>
        <w:t xml:space="preserv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010FDB"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010FDB" w:rsidRPr="00F26CA1">
        <w:rPr>
          <w:lang w:val="en-GB"/>
        </w:rPr>
        <w:fldChar w:fldCharType="separate"/>
      </w:r>
      <w:r w:rsidR="00C42A3D" w:rsidRPr="00F26CA1">
        <w:rPr>
          <w:rFonts w:cs="Times New Roman"/>
          <w:lang w:val="en-GB"/>
        </w:rPr>
        <w:t>[9]</w:t>
      </w:r>
      <w:r w:rsidR="00010FDB" w:rsidRPr="00F26CA1">
        <w:rPr>
          <w:lang w:val="en-GB"/>
        </w:rPr>
        <w:fldChar w:fldCharType="end"/>
      </w:r>
      <w:r w:rsidRPr="00F26CA1">
        <w:rPr>
          <w:lang w:val="en-GB"/>
        </w:rPr>
        <w:t>.</w:t>
      </w:r>
    </w:p>
    <w:p w:rsidR="00A040E2" w:rsidRPr="00F26CA1" w:rsidRDefault="00A040E2" w:rsidP="008654F5">
      <w:pPr>
        <w:pStyle w:val="Nagwek2"/>
        <w:rPr>
          <w:lang w:val="en-GB"/>
        </w:rPr>
      </w:pPr>
      <w:bookmarkStart w:id="99" w:name="_Ref280644676"/>
      <w:bookmarkStart w:id="100" w:name="_Toc283076916"/>
      <w:bookmarkStart w:id="101" w:name="_Toc283336360"/>
      <w:r w:rsidRPr="00F26CA1">
        <w:rPr>
          <w:lang w:val="en-GB"/>
        </w:rPr>
        <w:t>Knowledge representation</w:t>
      </w:r>
      <w:bookmarkEnd w:id="99"/>
      <w:bookmarkEnd w:id="100"/>
      <w:bookmarkEnd w:id="101"/>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lastRenderedPageBreak/>
        <w:t xml:space="preserve">To do so, the waypoint map generator gathers all the positions in the world that have been occupied be the player recorded on given </w:t>
      </w:r>
      <w:r w:rsidRPr="00F26CA1">
        <w:rPr>
          <w:rStyle w:val="Wyrnieniedelikatne"/>
          <w:lang w:val="en-GB"/>
        </w:rPr>
        <w:t>demo</w:t>
      </w:r>
      <w:r w:rsidRPr="00F26CA1">
        <w:rPr>
          <w:lang w:val="en-GB"/>
        </w:rPr>
        <w:t>. Next, these positions are being clustered u</w:t>
      </w:r>
      <w:r w:rsidRPr="00F26CA1">
        <w:rPr>
          <w:lang w:val="en-GB"/>
        </w:rPr>
        <w:t>s</w:t>
      </w:r>
      <w:r w:rsidRPr="00F26CA1">
        <w:rPr>
          <w:lang w:val="en-GB"/>
        </w:rPr>
        <w:t xml:space="preserve">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 </w:t>
      </w:r>
      <w:r w:rsidRPr="00F26CA1">
        <w:rPr>
          <w:rStyle w:val="Wyrnieniedelikatne"/>
          <w:lang w:val="en-GB"/>
        </w:rPr>
        <w:t>demo</w:t>
      </w:r>
      <w:r w:rsidR="006F704B" w:rsidRPr="00F26CA1">
        <w:rPr>
          <w:lang w:val="en-GB"/>
        </w:rPr>
        <w:t>, cr</w:t>
      </w:r>
      <w:r w:rsidR="006F704B" w:rsidRPr="00F26CA1">
        <w:rPr>
          <w:lang w:val="en-GB"/>
        </w:rPr>
        <w:t>e</w:t>
      </w:r>
      <w:r w:rsidR="006F704B" w:rsidRPr="00F26CA1">
        <w:rPr>
          <w:lang w:val="en-GB"/>
        </w:rPr>
        <w:t>ating a full waypoint map, that can be used by our agent.</w:t>
      </w:r>
      <w:r w:rsidR="00AC414E" w:rsidRPr="00F26CA1">
        <w:rPr>
          <w:lang w:val="en-GB"/>
        </w:rPr>
        <w:t xml:space="preserve"> As waypoint map is rather static in Quake II, the geometry of the environment doesn’t change, the </w:t>
      </w:r>
      <w:r w:rsidR="00F61E67" w:rsidRPr="00F26CA1">
        <w:rPr>
          <w:lang w:val="en-GB"/>
        </w:rPr>
        <w:t>Floyd’s</w:t>
      </w:r>
      <w:r w:rsidR="00AC414E" w:rsidRPr="00F26CA1">
        <w:rPr>
          <w:lang w:val="en-GB"/>
        </w:rPr>
        <w:t xml:space="preserve"> algorithm is used to compute the shortest paths between each pair of waypoints.</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0A4034">
      <w:pPr>
        <w:rPr>
          <w:lang w:val="en-GB"/>
        </w:rPr>
      </w:pPr>
      <w:r w:rsidRPr="00F26CA1">
        <w:rPr>
          <w:lang w:val="en-GB"/>
        </w:rPr>
        <w:t xml:space="preserve">Another important information, that the agent needs to store is the information about the opponents. </w:t>
      </w:r>
      <w:r w:rsidR="0098514E" w:rsidRPr="00F26CA1">
        <w:rPr>
          <w:lang w:val="en-GB"/>
        </w:rPr>
        <w:t>Many times during the game, the enemy will disappear from our field of view</w:t>
      </w:r>
      <w:r w:rsidR="00B10933" w:rsidRPr="00F26CA1">
        <w:rPr>
          <w:lang w:val="en-GB"/>
        </w:rPr>
        <w:t>. In this case it is more likely to find the enemy going towards the point where h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F26CA1">
        <w:rPr>
          <w:rStyle w:val="Wyrnieniedelikatne"/>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F26CA1">
        <w:rPr>
          <w:rStyle w:val="Wyrnieniedelikatne"/>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A15703" w:rsidRPr="00F26CA1">
        <w:rPr>
          <w:lang w:val="en-GB"/>
        </w:rPr>
        <w:t>section</w:t>
      </w:r>
      <w:r w:rsidR="007D726F" w:rsidRPr="00F26CA1">
        <w:rPr>
          <w:lang w:val="en-GB"/>
        </w:rPr>
        <w:t xml:space="preserve"> </w:t>
      </w:r>
      <w:r w:rsidR="00010FDB" w:rsidRPr="00F26CA1">
        <w:rPr>
          <w:lang w:val="en-GB"/>
        </w:rPr>
        <w:fldChar w:fldCharType="begin"/>
      </w:r>
      <w:r w:rsidR="007D726F" w:rsidRPr="00F26CA1">
        <w:rPr>
          <w:lang w:val="en-GB"/>
        </w:rPr>
        <w:instrText xml:space="preserve"> REF _Ref280641715 \r \h </w:instrText>
      </w:r>
      <w:r w:rsidR="00010FDB" w:rsidRPr="00F26CA1">
        <w:rPr>
          <w:lang w:val="en-GB"/>
        </w:rPr>
      </w:r>
      <w:r w:rsidR="00010FDB" w:rsidRPr="00F26CA1">
        <w:rPr>
          <w:lang w:val="en-GB"/>
        </w:rPr>
        <w:fldChar w:fldCharType="separate"/>
      </w:r>
      <w:r w:rsidR="00577EBB" w:rsidRPr="00F26CA1">
        <w:rPr>
          <w:lang w:val="en-GB"/>
        </w:rPr>
        <w:t>3.5</w:t>
      </w:r>
      <w:r w:rsidR="00010FDB"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was the last time when the given </w:t>
      </w:r>
      <w:r w:rsidR="003857D3" w:rsidRPr="00F26CA1">
        <w:rPr>
          <w:rStyle w:val="Wyrnieniedelikatne"/>
          <w:i w:val="0"/>
          <w:lang w:val="en-GB"/>
        </w:rPr>
        <w:t>items</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compute 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that the agent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commentRangeStart w:id="102"/>
      <w:r w:rsidR="00BF4824" w:rsidRPr="00F26CA1">
        <w:rPr>
          <w:lang w:val="en-GB"/>
        </w:rPr>
        <w:t xml:space="preserve">Binary Space Partition Tree </w:t>
      </w:r>
      <w:commentRangeEnd w:id="102"/>
      <w:r w:rsidR="004255F2" w:rsidRPr="00F26CA1">
        <w:rPr>
          <w:rStyle w:val="Odwoaniedokomentarza"/>
          <w:rFonts w:eastAsiaTheme="minorHAnsi"/>
          <w:lang w:val="en-GB"/>
        </w:rPr>
        <w:commentReference w:id="102"/>
      </w:r>
      <w:r w:rsidR="00BF4824" w:rsidRPr="00F26CA1">
        <w:rPr>
          <w:lang w:val="en-GB"/>
        </w:rPr>
        <w:t xml:space="preserve">provided by </w:t>
      </w:r>
      <w:r w:rsidR="00BF4824" w:rsidRPr="00F26CA1">
        <w:rPr>
          <w:lang w:val="en-GB"/>
        </w:rPr>
        <w:lastRenderedPageBreak/>
        <w:t xml:space="preserve">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3" w:name="_Toc283076917"/>
      <w:bookmarkStart w:id="104" w:name="_Toc283336361"/>
      <w:r w:rsidRPr="00F26CA1">
        <w:rPr>
          <w:lang w:val="en-GB"/>
        </w:rPr>
        <w:t xml:space="preserve">The </w:t>
      </w:r>
      <w:r w:rsidR="00450DCA" w:rsidRPr="00F26CA1">
        <w:rPr>
          <w:lang w:val="en-GB"/>
        </w:rPr>
        <w:t>main concept</w:t>
      </w:r>
      <w:bookmarkEnd w:id="103"/>
      <w:bookmarkEnd w:id="104"/>
    </w:p>
    <w:p w:rsidR="00313340" w:rsidRPr="00F26CA1" w:rsidRDefault="00277382" w:rsidP="002E5332">
      <w:pPr>
        <w:rPr>
          <w:lang w:val="en-GB"/>
        </w:rPr>
      </w:pPr>
      <w:r w:rsidRPr="00F26CA1">
        <w:rPr>
          <w:lang w:val="en-GB"/>
        </w:rPr>
        <w:t>Basing on observations of human players, the author concluded that most of effective pla</w:t>
      </w:r>
      <w:r w:rsidRPr="00F26CA1">
        <w:rPr>
          <w:lang w:val="en-GB"/>
        </w:rPr>
        <w:t>y</w:t>
      </w:r>
      <w:r w:rsidRPr="00F26CA1">
        <w:rPr>
          <w:lang w:val="en-GB"/>
        </w:rPr>
        <w:t xml:space="preserve">ers, besides having high firing accuracy during combat, are constantly picking up items that give them advantage over other players.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agent’s combat module establishes </w:t>
      </w:r>
      <w:r w:rsidR="00B7395F" w:rsidRPr="00F26CA1">
        <w:rPr>
          <w:rStyle w:val="Wyrnieniedelikatne"/>
          <w:lang w:val="en-GB"/>
        </w:rPr>
        <w:t>fir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F26CA1">
        <w:rPr>
          <w:rStyle w:val="Wyrnieniedelikatne"/>
          <w:lang w:val="en-GB"/>
        </w:rPr>
        <w:t>execution frame</w:t>
      </w:r>
      <w:r w:rsidR="00E821F2" w:rsidRPr="00F26CA1">
        <w:rPr>
          <w:lang w:val="en-GB"/>
        </w:rPr>
        <w:t>:</w:t>
      </w:r>
    </w:p>
    <w:p w:rsidR="00060BC8" w:rsidRPr="00F26CA1" w:rsidRDefault="00060BC8" w:rsidP="00060BC8">
      <w:pPr>
        <w:pStyle w:val="Sub-sub-section-not-numbered"/>
        <w:rPr>
          <w:lang w:val="en-GB"/>
        </w:rPr>
      </w:pPr>
      <w:bookmarkStart w:id="105" w:name="alg_bots_main_loop"/>
      <w:r w:rsidRPr="00F26CA1">
        <w:rPr>
          <w:lang w:val="en-GB"/>
        </w:rPr>
        <w:t xml:space="preserve">Algorithm </w:t>
      </w:r>
      <w:fldSimple w:instr=" SEQ algorithm \* MERGEFORMAT ">
        <w:r w:rsidR="00577EBB" w:rsidRPr="00F26CA1">
          <w:rPr>
            <w:noProof/>
            <w:lang w:val="en-GB"/>
          </w:rPr>
          <w:t>9</w:t>
        </w:r>
      </w:fldSimple>
      <w:bookmarkEnd w:id="105"/>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684B5A" w:rsidRPr="00F26CA1">
        <w:rPr>
          <w:rStyle w:val="HTML-kod"/>
          <w:lang w:val="en-GB"/>
        </w:rPr>
        <w:t>section</w:t>
      </w:r>
      <w:r w:rsidR="00E821F2" w:rsidRPr="00F26CA1">
        <w:rPr>
          <w:rStyle w:val="HTML-kod"/>
          <w:lang w:val="en-GB"/>
        </w:rPr>
        <w:t xml:space="preserve"> </w:t>
      </w:r>
      <w:fldSimple w:instr=" REF _Ref280644676 \r \h  \* MERGEFORMAT ">
        <w:r w:rsidR="00577EBB" w:rsidRPr="00F26CA1">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Get firing instructions</w:t>
      </w:r>
      <w:r w:rsidR="00BF77C2" w:rsidRPr="00F26CA1">
        <w:rPr>
          <w:rStyle w:val="HTML-kod"/>
          <w:lang w:val="en-GB"/>
        </w:rPr>
        <w:t xml:space="preserve"> – the bot basing on its</w:t>
      </w:r>
      <w:r w:rsidR="00047B80" w:rsidRPr="00F26CA1">
        <w:rPr>
          <w:rStyle w:val="HTML-kod"/>
          <w:lang w:val="en-GB"/>
        </w:rPr>
        <w:t xml:space="preserve"> own</w:t>
      </w:r>
      <w:r w:rsidR="00BF77C2" w:rsidRPr="00F26CA1">
        <w:rPr>
          <w:rStyle w:val="HTML-kod"/>
          <w:lang w:val="en-GB"/>
        </w:rPr>
        <w:t xml:space="preserve"> and enemies current position,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3C1413" w:rsidRPr="00F26CA1">
        <w:rPr>
          <w:rStyle w:val="HTML-kod"/>
          <w:lang w:val="en-GB"/>
        </w:rPr>
        <w:t xml:space="preserve">it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In the following paragraphs, the most important steps –</w:t>
      </w:r>
      <w:r w:rsidR="003B5170" w:rsidRPr="00F26CA1">
        <w:rPr>
          <w:lang w:val="en-GB"/>
        </w:rPr>
        <w:t xml:space="preserve"> </w:t>
      </w:r>
      <w:r w:rsidRPr="00F26CA1">
        <w:rPr>
          <w:lang w:val="en-GB"/>
        </w:rPr>
        <w:t xml:space="preserve">2, 4 and 5 are described in more detail. </w:t>
      </w:r>
    </w:p>
    <w:p w:rsidR="00A040E2" w:rsidRPr="00F26CA1" w:rsidRDefault="00A040E2" w:rsidP="008654F5">
      <w:pPr>
        <w:pStyle w:val="Nagwek2"/>
        <w:rPr>
          <w:lang w:val="en-GB"/>
        </w:rPr>
      </w:pPr>
      <w:bookmarkStart w:id="106" w:name="_Ref281740768"/>
      <w:bookmarkStart w:id="107" w:name="_Ref281740862"/>
      <w:bookmarkStart w:id="108" w:name="_Toc283076918"/>
      <w:bookmarkStart w:id="109" w:name="_Toc283336362"/>
      <w:r w:rsidRPr="00F26CA1">
        <w:rPr>
          <w:lang w:val="en-GB"/>
        </w:rPr>
        <w:t xml:space="preserve">Navigation </w:t>
      </w:r>
      <w:r w:rsidR="00516F57" w:rsidRPr="00F26CA1">
        <w:rPr>
          <w:lang w:val="en-GB"/>
        </w:rPr>
        <w:t>p</w:t>
      </w:r>
      <w:r w:rsidR="00FA4F12" w:rsidRPr="00F26CA1">
        <w:rPr>
          <w:lang w:val="en-GB"/>
        </w:rPr>
        <w:t>lan</w:t>
      </w:r>
      <w:bookmarkEnd w:id="106"/>
      <w:bookmarkEnd w:id="107"/>
      <w:bookmarkEnd w:id="108"/>
      <w:bookmarkEnd w:id="109"/>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lastRenderedPageBreak/>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10" w:name="_Toc283076919"/>
      <w:bookmarkStart w:id="111" w:name="_Toc283336363"/>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0"/>
      <w:bookmarkEnd w:id="111"/>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010FDB"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r 1 \* MERGEFORMAT ">
              <w:r w:rsidR="00577EBB" w:rsidRPr="00F26CA1">
                <w:rPr>
                  <w:noProof/>
                  <w:lang w:val="en-GB"/>
                </w:rPr>
                <w:t>1</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h(s)</m:t>
        </m:r>
      </m:oMath>
      <w:r w:rsidRPr="00F26CA1">
        <w:rPr>
          <w:lang w:val="en-GB"/>
        </w:rPr>
        <w:t xml:space="preserve"> </w:t>
      </w:r>
      <w:r w:rsidR="00411CAE" w:rsidRPr="00F26CA1">
        <w:rPr>
          <w:lang w:val="en-GB"/>
        </w:rPr>
        <w:t xml:space="preserve">is </w:t>
      </w:r>
      <w:r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010FDB"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2</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a(s)</m:t>
        </m:r>
      </m:oMath>
      <w:r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ach weapon has assigned a certain weight. The more efficient 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010FDB"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2" w:name="eq_wp_deficiency"/>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3</w:t>
              </w:r>
            </w:fldSimple>
            <w:r w:rsidRPr="00F26CA1">
              <w:rPr>
                <w:lang w:val="en-GB"/>
              </w:rPr>
              <w:t>)</w:t>
            </w:r>
            <w:bookmarkEnd w:id="112"/>
          </w:p>
        </w:tc>
      </w:tr>
    </w:tbl>
    <w:p w:rsidR="005A451F" w:rsidRPr="00F26CA1" w:rsidRDefault="005A451F" w:rsidP="00831610">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w:t>
      </w:r>
      <w:r w:rsidR="00CC4E30" w:rsidRPr="00F26CA1">
        <w:rPr>
          <w:lang w:val="en-GB"/>
        </w:rPr>
        <w:t xml:space="preserve">all </w:t>
      </w:r>
      <w:r w:rsidRPr="00F26CA1">
        <w:rPr>
          <w:lang w:val="en-GB"/>
        </w:rPr>
        <w:t>weapons owned by a bot</w:t>
      </w:r>
      <w:r w:rsidR="00D637A6" w:rsidRPr="00F26CA1">
        <w:rPr>
          <w:lang w:val="en-GB"/>
        </w:rPr>
        <w:t xml:space="preserve"> in state </w:t>
      </w:r>
      <m:oMath>
        <m:r>
          <w:rPr>
            <w:rFonts w:ascii="Cambria Math" w:hAnsi="Cambria Math"/>
            <w:lang w:val="en-GB"/>
          </w:rPr>
          <m:t>s</m:t>
        </m:r>
      </m:oMath>
      <w:r w:rsidRPr="00F26CA1">
        <w:rPr>
          <w:lang w:val="en-GB"/>
        </w:rPr>
        <w:t xml:space="preserve">, </w:t>
      </w:r>
      <m:oMath>
        <m:r>
          <w:rPr>
            <w:rFonts w:ascii="Cambria Math" w:hAnsi="Cambria Math"/>
            <w:lang w:val="en-GB"/>
          </w:rPr>
          <m:t>A</m:t>
        </m:r>
      </m:oMath>
      <w:r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F26CA1">
        <w:rPr>
          <w:lang w:val="en-GB"/>
        </w:rPr>
        <w:t xml:space="preserve"> is a weight of a weapon </w:t>
      </w:r>
      <m:oMath>
        <m:r>
          <w:rPr>
            <w:rFonts w:ascii="Cambria Math" w:hAnsi="Cambria Math"/>
            <w:lang w:val="en-GB"/>
          </w:rPr>
          <m:t>i</m:t>
        </m:r>
      </m:oMath>
      <w:r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010FDB"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3" w:name="eq_ammo_deficiency"/>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4</w:t>
              </w:r>
            </w:fldSimple>
            <w:r w:rsidRPr="00F26CA1">
              <w:rPr>
                <w:lang w:val="en-GB"/>
              </w:rPr>
              <w:t>)</w:t>
            </w:r>
            <w:bookmarkEnd w:id="113"/>
          </w:p>
        </w:tc>
      </w:tr>
    </w:tbl>
    <w:p w:rsidR="00CF62CA" w:rsidRPr="00F26CA1" w:rsidRDefault="00717DE2" w:rsidP="008D091A">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Pr="00F26CA1">
        <w:rPr>
          <w:lang w:val="en-GB"/>
        </w:rPr>
        <w:t xml:space="preserve"> avai</w:t>
      </w:r>
      <w:r w:rsidRPr="00F26CA1">
        <w:rPr>
          <w:lang w:val="en-GB"/>
        </w:rPr>
        <w:t>l</w:t>
      </w:r>
      <w:r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ammunition that is used by a weapon </w:t>
      </w:r>
      <m:oMath>
        <m:r>
          <w:rPr>
            <w:rFonts w:ascii="Cambria Math" w:hAnsi="Cambria Math"/>
            <w:lang w:val="en-GB"/>
          </w:rPr>
          <m:t>i</m:t>
        </m:r>
      </m:oMath>
      <w:r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lastRenderedPageBreak/>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5</w:t>
              </w:r>
            </w:fldSimple>
            <w:r w:rsidRPr="00F26CA1">
              <w:rPr>
                <w:lang w:val="en-GB"/>
              </w:rPr>
              <w:t>)</w:t>
            </w:r>
          </w:p>
        </w:tc>
      </w:tr>
    </w:tbl>
    <w:p w:rsidR="00456FF8" w:rsidRPr="00F26CA1" w:rsidRDefault="00AD59B0" w:rsidP="008D091A">
      <w:pPr>
        <w:rPr>
          <w:lang w:val="en-GB"/>
        </w:rPr>
      </w:pPr>
      <w:r w:rsidRPr="00F26CA1">
        <w:rPr>
          <w:lang w:val="en-GB"/>
        </w:rPr>
        <w:t xml:space="preserve">Where </w:t>
      </w:r>
      <m:oMath>
        <m:r>
          <w:rPr>
            <w:rFonts w:ascii="Cambria Math" w:hAnsi="Cambria Math"/>
            <w:lang w:val="en-GB"/>
          </w:rPr>
          <m:t>i</m:t>
        </m:r>
      </m:oMath>
      <w:r w:rsidRPr="00F26CA1">
        <w:rPr>
          <w:lang w:val="en-GB"/>
        </w:rPr>
        <w:t xml:space="preserve"> is an item that we calculate pickup benefit for, </w:t>
      </w:r>
      <m:oMath>
        <m:r>
          <w:rPr>
            <w:rFonts w:ascii="Cambria Math" w:hAnsi="Cambria Math"/>
            <w:lang w:val="en-GB"/>
          </w:rPr>
          <m:t>c</m:t>
        </m:r>
      </m:oMath>
      <w:r w:rsidRPr="00F26CA1">
        <w:rPr>
          <w:lang w:val="en-GB"/>
        </w:rPr>
        <w:t xml:space="preserve"> is an item category to which </w:t>
      </w:r>
      <m:oMath>
        <m:r>
          <w:rPr>
            <w:rFonts w:ascii="Cambria Math" w:hAnsi="Cambria Math"/>
            <w:lang w:val="en-GB"/>
          </w:rPr>
          <m:t>i</m:t>
        </m:r>
      </m:oMath>
      <w:r w:rsidRPr="00F26CA1">
        <w:rPr>
          <w:lang w:val="en-GB"/>
        </w:rPr>
        <w:t xml:space="preserve"> b</w:t>
      </w:r>
      <w:r w:rsidRPr="00F26CA1">
        <w:rPr>
          <w:lang w:val="en-GB"/>
        </w:rPr>
        <w:t>e</w:t>
      </w:r>
      <w:r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Pr="00F26CA1">
        <w:rPr>
          <w:lang w:val="en-GB"/>
        </w:rPr>
        <w:t xml:space="preserve">, </w:t>
      </w:r>
      <m:oMath>
        <m:r>
          <w:rPr>
            <w:rFonts w:ascii="Cambria Math" w:hAnsi="Cambria Math"/>
            <w:lang w:val="en-GB"/>
          </w:rPr>
          <m:t>s</m:t>
        </m:r>
      </m:oMath>
      <w:r w:rsidR="00854C24" w:rsidRPr="00F26CA1">
        <w:rPr>
          <w:lang w:val="en-GB"/>
        </w:rPr>
        <w:t xml:space="preserve"> is cur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6</w:t>
              </w:r>
            </w:fldSimple>
            <w:r w:rsidRPr="00F26CA1">
              <w:rPr>
                <w:lang w:val="en-GB"/>
              </w:rPr>
              <w:t>)</w:t>
            </w:r>
          </w:p>
        </w:tc>
      </w:tr>
    </w:tbl>
    <w:p w:rsidR="00D370FC" w:rsidRPr="00F26CA1" w:rsidRDefault="00D370FC"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we calculate the distance factor for, </w:t>
      </w:r>
      <m:oMath>
        <m:r>
          <w:rPr>
            <w:rFonts w:ascii="Cambria Math" w:hAnsi="Cambria Math"/>
            <w:lang w:val="en-GB"/>
          </w:rPr>
          <m:t>I(s)</m:t>
        </m:r>
      </m:oMath>
      <w:r w:rsidRPr="00F26CA1">
        <w:rPr>
          <w:lang w:val="en-GB"/>
        </w:rPr>
        <w:t xml:space="preserve"> is a set of all the available items, and </w:t>
      </w:r>
      <m:oMath>
        <m:r>
          <w:rPr>
            <w:rFonts w:ascii="Cambria Math" w:hAnsi="Cambria Math"/>
            <w:lang w:val="en-GB"/>
          </w:rPr>
          <m:t>d(s,i)</m:t>
        </m:r>
      </m:oMath>
      <w:r w:rsidRPr="00F26CA1">
        <w:rPr>
          <w:lang w:val="en-GB"/>
        </w:rPr>
        <w:t xml:space="preserve"> is a distance following </w:t>
      </w:r>
      <w:r w:rsidR="00F30EDD" w:rsidRPr="00F26CA1">
        <w:rPr>
          <w:lang w:val="en-GB"/>
        </w:rPr>
        <w:t xml:space="preserve">the shortest path on the </w:t>
      </w:r>
      <w:r w:rsidRPr="00F26CA1">
        <w:rPr>
          <w:lang w:val="en-GB"/>
        </w:rPr>
        <w:t xml:space="preserve">map from bot’s position at the state </w:t>
      </w:r>
      <m:oMath>
        <m:r>
          <w:rPr>
            <w:rFonts w:ascii="Cambria Math" w:hAnsi="Cambria Math"/>
            <w:lang w:val="en-GB"/>
          </w:rPr>
          <m:t>s</m:t>
        </m:r>
      </m:oMath>
      <w:r w:rsidRPr="00F26CA1">
        <w:rPr>
          <w:lang w:val="en-GB"/>
        </w:rPr>
        <w:t xml:space="preserve"> to the item </w:t>
      </w:r>
      <m:oMath>
        <m:r>
          <w:rPr>
            <w:rFonts w:ascii="Cambria Math" w:hAnsi="Cambria Math"/>
            <w:lang w:val="en-GB"/>
          </w:rPr>
          <m:t>i</m:t>
        </m:r>
      </m:oMath>
      <w:r w:rsidRPr="00F26CA1">
        <w:rPr>
          <w:lang w:val="en-GB"/>
        </w:rPr>
        <w:t>.</w:t>
      </w:r>
    </w:p>
    <w:p w:rsidR="008D091A" w:rsidRPr="00F26CA1" w:rsidRDefault="00027976" w:rsidP="008D091A">
      <w:pPr>
        <w:pStyle w:val="Sub-sub-section-not-numbered"/>
        <w:rPr>
          <w:lang w:val="en-GB"/>
        </w:rPr>
      </w:pPr>
      <w:r w:rsidRPr="00F26CA1">
        <w:rPr>
          <w:lang w:val="en-GB"/>
        </w:rPr>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lastRenderedPageBreak/>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8</w:t>
              </w:r>
            </w:fldSimple>
            <w:r w:rsidRPr="00F26CA1">
              <w:rPr>
                <w:lang w:val="en-GB"/>
              </w:rPr>
              <w:t>)</w:t>
            </w:r>
          </w:p>
        </w:tc>
      </w:tr>
    </w:tbl>
    <w:p w:rsidR="00D17198" w:rsidRPr="00F26CA1" w:rsidRDefault="00D17198"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current bot’s state, </w:t>
      </w:r>
      <m:oMath>
        <m:r>
          <w:rPr>
            <w:rFonts w:ascii="Cambria Math" w:hAnsi="Cambria Math"/>
            <w:lang w:val="en-GB"/>
          </w:rPr>
          <m:t>E(s)</m:t>
        </m:r>
      </m:oMath>
      <w:r w:rsidRPr="00F26CA1">
        <w:rPr>
          <w:lang w:val="en-GB"/>
        </w:rPr>
        <w:t xml:space="preserve"> is the set of all the enemies, that the bot knows about at the state </w:t>
      </w:r>
      <m:oMath>
        <m:r>
          <w:rPr>
            <w:rFonts w:ascii="Cambria Math" w:hAnsi="Cambria Math"/>
            <w:lang w:val="en-GB"/>
          </w:rPr>
          <m:t>s</m:t>
        </m:r>
      </m:oMath>
      <w:r w:rsidRPr="00F26CA1">
        <w:rPr>
          <w:lang w:val="en-GB"/>
        </w:rPr>
        <w:t xml:space="preserve">, </w:t>
      </w:r>
      <m:oMath>
        <m:r>
          <w:rPr>
            <w:rFonts w:ascii="Cambria Math" w:hAnsi="Cambria Math"/>
            <w:lang w:val="en-GB"/>
          </w:rPr>
          <m:t>dist(w, e)</m:t>
        </m:r>
      </m:oMath>
      <w:r w:rsidRPr="00F26CA1">
        <w:rPr>
          <w:lang w:val="en-GB"/>
        </w:rPr>
        <w:t xml:space="preserve"> is an Euclidean distance between positions of the waypoint </w:t>
      </w:r>
      <m:oMath>
        <m:r>
          <w:rPr>
            <w:rFonts w:ascii="Cambria Math" w:hAnsi="Cambria Math"/>
            <w:lang w:val="en-GB"/>
          </w:rPr>
          <m:t>w</m:t>
        </m:r>
      </m:oMath>
      <w:r w:rsidRPr="00F26CA1">
        <w:rPr>
          <w:lang w:val="en-GB"/>
        </w:rPr>
        <w:t xml:space="preserve"> and the enemy </w:t>
      </w:r>
      <m:oMath>
        <m:r>
          <w:rPr>
            <w:rFonts w:ascii="Cambria Math" w:hAnsi="Cambria Math"/>
            <w:lang w:val="en-GB"/>
          </w:rPr>
          <m:t>e</m:t>
        </m:r>
      </m:oMath>
      <w:r w:rsidRPr="00F26CA1">
        <w:rPr>
          <w:lang w:val="en-GB"/>
        </w:rPr>
        <w:t xml:space="preserve"> and </w:t>
      </w:r>
      <m:oMath>
        <m:r>
          <w:rPr>
            <w:rFonts w:ascii="Cambria Math" w:hAnsi="Cambria Math"/>
            <w:lang w:val="en-GB"/>
          </w:rPr>
          <m:t>τ</m:t>
        </m:r>
      </m:oMath>
      <w:r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9</w:t>
              </w:r>
            </w:fldSimple>
            <w:r w:rsidRPr="00F26CA1">
              <w:rPr>
                <w:lang w:val="en-GB"/>
              </w:rPr>
              <w:t>)</w:t>
            </w:r>
          </w:p>
        </w:tc>
      </w:tr>
    </w:tbl>
    <w:p w:rsidR="00C965B1" w:rsidRPr="00F26CA1" w:rsidRDefault="00C965B1" w:rsidP="008D091A">
      <w:pPr>
        <w:rPr>
          <w:lang w:val="en-GB"/>
        </w:rPr>
      </w:pPr>
      <w:r w:rsidRPr="00F26CA1">
        <w:rPr>
          <w:lang w:val="en-GB"/>
        </w:rPr>
        <w:t xml:space="preserve">W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4" w:name="_Toc283076920"/>
      <w:bookmarkStart w:id="115" w:name="_Toc283336364"/>
      <w:r w:rsidRPr="00F26CA1">
        <w:rPr>
          <w:lang w:val="en-GB"/>
        </w:rPr>
        <w:t>F</w:t>
      </w:r>
      <w:r w:rsidR="008F6B64" w:rsidRPr="00F26CA1">
        <w:rPr>
          <w:lang w:val="en-GB"/>
        </w:rPr>
        <w:t>uzzy logic</w:t>
      </w:r>
      <w:r w:rsidRPr="00F26CA1">
        <w:rPr>
          <w:lang w:val="en-GB"/>
        </w:rPr>
        <w:t xml:space="preserve"> application</w:t>
      </w:r>
      <w:bookmarkEnd w:id="114"/>
      <w:bookmarkEnd w:id="115"/>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577EBB" w:rsidRPr="00F26CA1">
          <w:rPr>
            <w:lang w:val="en-GB"/>
          </w:rPr>
          <w:t xml:space="preserve">Table </w:t>
        </w:r>
        <w:r w:rsidR="00577EBB" w:rsidRPr="00F26CA1">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7"/>
        <w:gridCol w:w="1767"/>
        <w:gridCol w:w="3754"/>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010FDB"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010FDB"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lastRenderedPageBreak/>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6" w:name="_Ref281576773"/>
      <w:r w:rsidRPr="00F26CA1">
        <w:rPr>
          <w:lang w:val="en-GB"/>
        </w:rPr>
        <w:t xml:space="preserve">Table </w:t>
      </w:r>
      <w:r w:rsidR="00010FDB" w:rsidRPr="00F26CA1">
        <w:rPr>
          <w:lang w:val="en-GB"/>
        </w:rPr>
        <w:fldChar w:fldCharType="begin"/>
      </w:r>
      <w:r w:rsidR="000A28EC" w:rsidRPr="00F26CA1">
        <w:rPr>
          <w:lang w:val="en-GB"/>
        </w:rPr>
        <w:instrText xml:space="preserve"> SEQ Table \* ARABIC </w:instrText>
      </w:r>
      <w:r w:rsidR="00010FDB" w:rsidRPr="00F26CA1">
        <w:rPr>
          <w:lang w:val="en-GB"/>
        </w:rPr>
        <w:fldChar w:fldCharType="separate"/>
      </w:r>
      <w:r w:rsidR="00577EBB" w:rsidRPr="00F26CA1">
        <w:rPr>
          <w:noProof/>
          <w:lang w:val="en-GB"/>
        </w:rPr>
        <w:t>1</w:t>
      </w:r>
      <w:r w:rsidR="00010FDB" w:rsidRPr="00F26CA1">
        <w:rPr>
          <w:lang w:val="en-GB"/>
        </w:rPr>
        <w:fldChar w:fldCharType="end"/>
      </w:r>
      <w:bookmarkEnd w:id="116"/>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010FDB" w:rsidRPr="00F26CA1">
        <w:rPr>
          <w:lang w:val="en-GB"/>
        </w:rPr>
        <w:fldChar w:fldCharType="begin"/>
      </w:r>
      <w:r w:rsidR="000964E2" w:rsidRPr="00F26CA1">
        <w:rPr>
          <w:lang w:val="en-GB"/>
        </w:rPr>
        <w:instrText xml:space="preserve"> REF _Ref281576773 \h </w:instrText>
      </w:r>
      <w:r w:rsidR="00010FDB" w:rsidRPr="00F26CA1">
        <w:rPr>
          <w:lang w:val="en-GB"/>
        </w:rPr>
      </w:r>
      <w:r w:rsidR="00010FDB" w:rsidRPr="00F26CA1">
        <w:rPr>
          <w:lang w:val="en-GB"/>
        </w:rPr>
        <w:fldChar w:fldCharType="separate"/>
      </w:r>
      <w:r w:rsidR="00577EBB" w:rsidRPr="00F26CA1">
        <w:rPr>
          <w:lang w:val="en-GB"/>
        </w:rPr>
        <w:t xml:space="preserve">Table </w:t>
      </w:r>
      <w:r w:rsidR="00577EBB" w:rsidRPr="00F26CA1">
        <w:rPr>
          <w:noProof/>
          <w:lang w:val="en-GB"/>
        </w:rPr>
        <w:t>1</w:t>
      </w:r>
      <w:r w:rsidR="00010FDB"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010FDB" w:rsidRPr="00F26CA1">
        <w:rPr>
          <w:lang w:val="en-GB"/>
        </w:rPr>
        <w:fldChar w:fldCharType="begin"/>
      </w:r>
      <w:r w:rsidR="00121338" w:rsidRPr="00F26CA1">
        <w:rPr>
          <w:lang w:val="en-GB"/>
        </w:rPr>
        <w:instrText xml:space="preserve"> REF def_fuzzy_probability_operators \h </w:instrText>
      </w:r>
      <w:r w:rsidR="00010FDB" w:rsidRPr="00F26CA1">
        <w:rPr>
          <w:lang w:val="en-GB"/>
        </w:rPr>
      </w:r>
      <w:r w:rsidR="00010FDB" w:rsidRPr="00F26CA1">
        <w:rPr>
          <w:lang w:val="en-GB"/>
        </w:rPr>
        <w:fldChar w:fldCharType="separate"/>
      </w:r>
      <w:r w:rsidR="00577EBB" w:rsidRPr="00F26CA1">
        <w:rPr>
          <w:lang w:val="en-GB"/>
        </w:rPr>
        <w:t xml:space="preserve">Definition </w:t>
      </w:r>
      <w:r w:rsidR="00577EBB" w:rsidRPr="00F26CA1">
        <w:rPr>
          <w:noProof/>
          <w:lang w:val="en-GB"/>
        </w:rPr>
        <w:t>4</w:t>
      </w:r>
      <w:r w:rsidR="00010FDB"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7" w:name="eq_bad_psi_ranking_no_weights"/>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10</w:t>
              </w:r>
            </w:fldSimple>
            <w:r w:rsidRPr="00F26CA1">
              <w:rPr>
                <w:lang w:val="en-GB"/>
              </w:rPr>
              <w:t>)</w:t>
            </w:r>
            <w:bookmarkEnd w:id="117"/>
          </w:p>
        </w:tc>
      </w:tr>
    </w:tbl>
    <w:p w:rsidR="00780ED0" w:rsidRPr="00F26CA1" w:rsidRDefault="00733A29" w:rsidP="00A645F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bot wants to pick up and </w:t>
      </w:r>
      <m:oMath>
        <m:r>
          <w:rPr>
            <w:rFonts w:ascii="Cambria Math" w:hAnsi="Cambria Math"/>
            <w:lang w:val="en-GB"/>
          </w:rPr>
          <m:t>c</m:t>
        </m:r>
      </m:oMath>
      <w:r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010FDB" w:rsidRPr="00F26CA1">
        <w:rPr>
          <w:lang w:val="en-GB"/>
        </w:rPr>
        <w:fldChar w:fldCharType="begin"/>
      </w:r>
      <w:r w:rsidR="00AA585F" w:rsidRPr="00F26CA1">
        <w:rPr>
          <w:lang w:val="en-GB"/>
        </w:rPr>
        <w:instrText xml:space="preserve"> REF def_fuzzy_complement_operator \h </w:instrText>
      </w:r>
      <w:r w:rsidR="00010FDB" w:rsidRPr="00F26CA1">
        <w:rPr>
          <w:lang w:val="en-GB"/>
        </w:rPr>
      </w:r>
      <w:r w:rsidR="00010FDB" w:rsidRPr="00F26CA1">
        <w:rPr>
          <w:lang w:val="en-GB"/>
        </w:rPr>
        <w:fldChar w:fldCharType="separate"/>
      </w:r>
      <w:r w:rsidR="00577EBB" w:rsidRPr="00F26CA1">
        <w:rPr>
          <w:lang w:val="en-GB"/>
        </w:rPr>
        <w:t xml:space="preserve">Definition </w:t>
      </w:r>
      <w:r w:rsidR="00577EBB" w:rsidRPr="00F26CA1">
        <w:rPr>
          <w:noProof/>
          <w:lang w:val="en-GB"/>
        </w:rPr>
        <w:t>2</w:t>
      </w:r>
      <w:r w:rsidR="00010FDB"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010FDB" w:rsidRPr="00F26CA1">
        <w:rPr>
          <w:lang w:val="en-GB"/>
        </w:rPr>
        <w:fldChar w:fldCharType="begin"/>
      </w:r>
      <w:r w:rsidR="00AA585F" w:rsidRPr="00F26CA1">
        <w:rPr>
          <w:lang w:val="en-GB"/>
        </w:rPr>
        <w:instrText xml:space="preserve"> REF def_fuzzy_probability_operators \h </w:instrText>
      </w:r>
      <w:r w:rsidR="00010FDB" w:rsidRPr="00F26CA1">
        <w:rPr>
          <w:lang w:val="en-GB"/>
        </w:rPr>
      </w:r>
      <w:r w:rsidR="00010FDB" w:rsidRPr="00F26CA1">
        <w:rPr>
          <w:lang w:val="en-GB"/>
        </w:rPr>
        <w:fldChar w:fldCharType="separate"/>
      </w:r>
      <w:r w:rsidR="00577EBB" w:rsidRPr="00F26CA1">
        <w:rPr>
          <w:lang w:val="en-GB"/>
        </w:rPr>
        <w:t xml:space="preserve">Definition </w:t>
      </w:r>
      <w:r w:rsidR="00577EBB" w:rsidRPr="00F26CA1">
        <w:rPr>
          <w:noProof/>
          <w:lang w:val="en-GB"/>
        </w:rPr>
        <w:t>4</w:t>
      </w:r>
      <w:r w:rsidR="00010FDB"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010FDB" w:rsidRPr="00F26CA1">
        <w:rPr>
          <w:lang w:val="en-GB"/>
        </w:rPr>
        <w:fldChar w:fldCharType="begin"/>
      </w:r>
      <w:r w:rsidR="006A0E6F" w:rsidRPr="00F26CA1">
        <w:rPr>
          <w:lang w:val="en-GB"/>
        </w:rPr>
        <w:instrText xml:space="preserve"> REF eq_bad_psi_ranking_no_weights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3</w:t>
      </w:r>
      <w:r w:rsidR="00577EBB" w:rsidRPr="00F26CA1">
        <w:rPr>
          <w:lang w:val="en-GB"/>
        </w:rPr>
        <w:t>.</w:t>
      </w:r>
      <w:r w:rsidR="00577EBB" w:rsidRPr="00F26CA1">
        <w:rPr>
          <w:noProof/>
          <w:lang w:val="en-GB"/>
        </w:rPr>
        <w:t>10</w:t>
      </w:r>
      <w:r w:rsidR="00577EBB" w:rsidRPr="00F26CA1">
        <w:rPr>
          <w:lang w:val="en-GB"/>
        </w:rPr>
        <w:t>)</w:t>
      </w:r>
      <w:r w:rsidR="00010FDB"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w:t>
      </w:r>
      <w:r w:rsidR="006A0E6F" w:rsidRPr="00F26CA1">
        <w:rPr>
          <w:szCs w:val="24"/>
          <w:lang w:val="en-GB"/>
        </w:rPr>
        <w:lastRenderedPageBreak/>
        <w:t xml:space="preserve">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11</w:t>
              </w:r>
            </w:fldSimple>
            <w:r w:rsidRPr="00F26CA1">
              <w:rPr>
                <w:lang w:val="en-GB"/>
              </w:rPr>
              <w:t>)</w:t>
            </w:r>
          </w:p>
        </w:tc>
      </w:tr>
    </w:tbl>
    <w:p w:rsidR="0085024D" w:rsidRPr="00F26CA1" w:rsidRDefault="00B82BF8" w:rsidP="00B82BF8">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k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18" w:name="_Toc283076921"/>
      <w:bookmarkStart w:id="119" w:name="_Toc283336365"/>
      <w:r w:rsidRPr="00F26CA1">
        <w:rPr>
          <w:lang w:val="en-GB"/>
        </w:rPr>
        <w:t>Enemy engaging plan</w:t>
      </w:r>
      <w:bookmarkEnd w:id="118"/>
      <w:bookmarkEnd w:id="119"/>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0" w:name="_Ref280641715"/>
      <w:bookmarkStart w:id="121" w:name="_Toc283076922"/>
      <w:bookmarkStart w:id="122" w:name="_Toc283336366"/>
      <w:r w:rsidRPr="00F26CA1">
        <w:rPr>
          <w:lang w:val="en-GB"/>
        </w:rPr>
        <w:t>Firing decision</w:t>
      </w:r>
      <w:bookmarkEnd w:id="120"/>
      <w:r w:rsidR="00FA4F12" w:rsidRPr="00F26CA1">
        <w:rPr>
          <w:lang w:val="en-GB"/>
        </w:rPr>
        <w:t xml:space="preserve"> and instructions</w:t>
      </w:r>
      <w:bookmarkEnd w:id="121"/>
      <w:bookmarkEnd w:id="122"/>
    </w:p>
    <w:p w:rsidR="00072B16" w:rsidRPr="00F26CA1" w:rsidRDefault="00072B16" w:rsidP="00072B16">
      <w:pPr>
        <w:rPr>
          <w:lang w:val="en-GB"/>
        </w:rPr>
      </w:pPr>
      <w:r w:rsidRPr="00F26CA1">
        <w:rPr>
          <w:lang w:val="en-GB"/>
        </w:rPr>
        <w:t xml:space="preserve">In this section, the steps 4 and 5 of </w:t>
      </w:r>
      <w:r w:rsidR="00010FDB" w:rsidRPr="00F26CA1">
        <w:rPr>
          <w:lang w:val="en-GB"/>
        </w:rPr>
        <w:fldChar w:fldCharType="begin"/>
      </w:r>
      <w:r w:rsidRPr="00F26CA1">
        <w:rPr>
          <w:lang w:val="en-GB"/>
        </w:rPr>
        <w:instrText xml:space="preserve"> REF alg_bots_main_loop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9</w:t>
      </w:r>
      <w:r w:rsidR="00010FDB"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3" w:name="_Toc283076923"/>
      <w:bookmarkStart w:id="124" w:name="_Toc283336367"/>
      <w:r w:rsidRPr="00F26CA1">
        <w:rPr>
          <w:lang w:val="en-GB"/>
        </w:rPr>
        <w:t xml:space="preserve">weapon </w:t>
      </w:r>
      <w:r w:rsidR="002D4AC6" w:rsidRPr="00F26CA1">
        <w:rPr>
          <w:lang w:val="en-GB"/>
        </w:rPr>
        <w:t xml:space="preserve">and enemy </w:t>
      </w:r>
      <w:r w:rsidRPr="00F26CA1">
        <w:rPr>
          <w:lang w:val="en-GB"/>
        </w:rPr>
        <w:t>choice</w:t>
      </w:r>
      <w:bookmarkEnd w:id="123"/>
      <w:bookmarkEnd w:id="124"/>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differ with the dispersion of their projectiles, that gives an impre</w:t>
      </w:r>
      <w:r w:rsidR="00B45C82" w:rsidRPr="00F26CA1">
        <w:rPr>
          <w:lang w:val="en-GB"/>
        </w:rPr>
        <w:t>s</w:t>
      </w:r>
      <w:r w:rsidR="00B45C82" w:rsidRPr="00F26CA1">
        <w:rPr>
          <w:lang w:val="en-GB"/>
        </w:rPr>
        <w:t>sion, that the weapon with high dispersion will be effective only in close distance. On the other hand, another weapons’ projectiles move relatively slower than others’, which may cause poor efficiency when firing at further, moving target. Surprisingly, t</w:t>
      </w:r>
      <w:r w:rsidRPr="00F26CA1">
        <w:rPr>
          <w:lang w:val="en-GB"/>
        </w:rPr>
        <w:t xml:space="preserve">he </w:t>
      </w:r>
      <w:r w:rsidR="00B45C82" w:rsidRPr="00F26CA1">
        <w:rPr>
          <w:lang w:val="en-GB"/>
        </w:rPr>
        <w:t xml:space="preserve">conducted </w:t>
      </w:r>
      <w:r w:rsidRPr="00F26CA1">
        <w:rPr>
          <w:lang w:val="en-GB"/>
        </w:rPr>
        <w:t>e</w:t>
      </w:r>
      <w:r w:rsidRPr="00F26CA1">
        <w:rPr>
          <w:lang w:val="en-GB"/>
        </w:rPr>
        <w:t>x</w:t>
      </w:r>
      <w:r w:rsidRPr="00F26CA1">
        <w:rPr>
          <w:lang w:val="en-GB"/>
        </w:rPr>
        <w:t xml:space="preserve">periments have proven that the simple strategy of always choosing the best weapon the bot pos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010FDB" w:rsidRPr="00F26CA1">
        <w:rPr>
          <w:lang w:val="en-GB"/>
        </w:rPr>
        <w:fldChar w:fldCharType="begin"/>
      </w:r>
      <w:r w:rsidR="008B42EC" w:rsidRPr="00F26CA1">
        <w:rPr>
          <w:lang w:val="en-GB"/>
        </w:rPr>
        <w:instrText xml:space="preserve"> REF eq_wp_deficiency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3</w:t>
      </w:r>
      <w:r w:rsidR="00577EBB" w:rsidRPr="00F26CA1">
        <w:rPr>
          <w:lang w:val="en-GB"/>
        </w:rPr>
        <w:t>.</w:t>
      </w:r>
      <w:r w:rsidR="00577EBB" w:rsidRPr="00F26CA1">
        <w:rPr>
          <w:noProof/>
          <w:lang w:val="en-GB"/>
        </w:rPr>
        <w:t>3</w:t>
      </w:r>
      <w:r w:rsidR="00577EBB" w:rsidRPr="00F26CA1">
        <w:rPr>
          <w:lang w:val="en-GB"/>
        </w:rPr>
        <w:t>)</w:t>
      </w:r>
      <w:r w:rsidR="00010FDB" w:rsidRPr="00F26CA1">
        <w:rPr>
          <w:lang w:val="en-GB"/>
        </w:rPr>
        <w:fldChar w:fldCharType="end"/>
      </w:r>
      <w:r w:rsidR="008B42EC" w:rsidRPr="00F26CA1">
        <w:rPr>
          <w:lang w:val="en-GB"/>
        </w:rPr>
        <w:t xml:space="preserve"> and </w:t>
      </w:r>
      <w:r w:rsidR="00010FDB" w:rsidRPr="00F26CA1">
        <w:rPr>
          <w:lang w:val="en-GB"/>
        </w:rPr>
        <w:fldChar w:fldCharType="begin"/>
      </w:r>
      <w:r w:rsidR="008B42EC" w:rsidRPr="00F26CA1">
        <w:rPr>
          <w:lang w:val="en-GB"/>
        </w:rPr>
        <w:instrText xml:space="preserve"> REF eq_ammo_deficiency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3</w:t>
      </w:r>
      <w:r w:rsidR="00577EBB" w:rsidRPr="00F26CA1">
        <w:rPr>
          <w:lang w:val="en-GB"/>
        </w:rPr>
        <w:t>.</w:t>
      </w:r>
      <w:r w:rsidR="00577EBB" w:rsidRPr="00F26CA1">
        <w:rPr>
          <w:noProof/>
          <w:lang w:val="en-GB"/>
        </w:rPr>
        <w:t>4</w:t>
      </w:r>
      <w:r w:rsidR="00577EBB" w:rsidRPr="00F26CA1">
        <w:rPr>
          <w:lang w:val="en-GB"/>
        </w:rPr>
        <w:t>)</w:t>
      </w:r>
      <w:r w:rsidR="00010FDB"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5" w:name="_Toc283076924"/>
      <w:bookmarkStart w:id="126" w:name="_Toc283336368"/>
      <w:r w:rsidRPr="00F26CA1">
        <w:rPr>
          <w:lang w:val="en-GB"/>
        </w:rPr>
        <w:t>Aiming algorithm</w:t>
      </w:r>
      <w:bookmarkEnd w:id="125"/>
      <w:bookmarkEnd w:id="126"/>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en-GB"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8</w:t>
      </w:r>
      <w:r w:rsidR="00010FDB"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more than one position back resulted to be less efficien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on </w:t>
      </w:r>
      <w:r w:rsidR="00010FDB" w:rsidRPr="00F26CA1">
        <w:rPr>
          <w:lang w:val="en-GB"/>
        </w:rPr>
        <w:fldChar w:fldCharType="begin"/>
      </w:r>
      <w:r w:rsidR="008A1E8B" w:rsidRPr="00F26CA1">
        <w:rPr>
          <w:lang w:val="en-GB"/>
        </w:rPr>
        <w:instrText xml:space="preserve"> REF _Ref281405558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9</w:t>
      </w:r>
      <w:r w:rsidR="00010FDB"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en-GB"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27" w:name="_Ref281405558"/>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9</w:t>
      </w:r>
      <w:r w:rsidR="00010FDB" w:rsidRPr="00F26CA1">
        <w:rPr>
          <w:lang w:val="en-GB"/>
        </w:rPr>
        <w:fldChar w:fldCharType="end"/>
      </w:r>
      <w:bookmarkEnd w:id="127"/>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on </w:t>
      </w:r>
      <w:r w:rsidR="00010FDB" w:rsidRPr="00F26CA1">
        <w:rPr>
          <w:lang w:val="en-GB"/>
        </w:rPr>
        <w:fldChar w:fldCharType="begin"/>
      </w:r>
      <w:r w:rsidR="000D6D80" w:rsidRPr="00F26CA1">
        <w:rPr>
          <w:lang w:val="en-GB"/>
        </w:rPr>
        <w:instrText xml:space="preserve"> REF _Ref281405558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9</w:t>
      </w:r>
      <w:r w:rsidR="00010FDB"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010FDB" w:rsidRPr="00F26CA1">
        <w:rPr>
          <w:lang w:val="en-GB"/>
        </w:rPr>
        <w:fldChar w:fldCharType="begin"/>
      </w:r>
      <w:r w:rsidR="000D6D80" w:rsidRPr="00F26CA1">
        <w:rPr>
          <w:lang w:val="en-GB"/>
        </w:rPr>
        <w:instrText xml:space="preserve"> REF _Ref281405558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9</w:t>
      </w:r>
      <w:r w:rsidR="00010FDB"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010FDB"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010FDB"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577EBB" w:rsidRPr="00F26CA1">
                <w:rPr>
                  <w:noProof/>
                  <w:lang w:val="en-GB"/>
                </w:rPr>
                <w:t>3</w:t>
              </w:r>
            </w:fldSimple>
            <w:r w:rsidRPr="00F26CA1">
              <w:rPr>
                <w:lang w:val="en-GB"/>
              </w:rPr>
              <w:t>.</w:t>
            </w:r>
            <w:fldSimple w:instr=" SEQ equations \* MERGEFORMAT  \* MERGEFORMAT ">
              <w:r w:rsidR="00577EBB" w:rsidRPr="00F26CA1">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28" w:name="_Toc283076925"/>
      <w:bookmarkStart w:id="129" w:name="_Toc283336369"/>
      <w:r w:rsidRPr="00F26CA1">
        <w:rPr>
          <w:lang w:val="en-GB"/>
        </w:rPr>
        <w:t xml:space="preserve">Reference bot and </w:t>
      </w:r>
      <w:r w:rsidR="00A040E2" w:rsidRPr="00F26CA1">
        <w:rPr>
          <w:lang w:val="en-GB"/>
        </w:rPr>
        <w:t>Learn bot</w:t>
      </w:r>
      <w:bookmarkEnd w:id="128"/>
      <w:bookmarkEnd w:id="129"/>
    </w:p>
    <w:p w:rsidR="000C57BA" w:rsidRPr="00F26CA1" w:rsidRDefault="00A638C6" w:rsidP="008D553B">
      <w:pPr>
        <w:rPr>
          <w:lang w:val="en-GB"/>
        </w:rPr>
      </w:pPr>
      <w:r w:rsidRPr="00F26CA1">
        <w:rPr>
          <w:lang w:val="en-GB"/>
        </w:rPr>
        <w:t xml:space="preserve">The 11 weights described in section </w:t>
      </w:r>
      <w:r w:rsidR="00010FDB" w:rsidRPr="00F26CA1">
        <w:rPr>
          <w:lang w:val="en-GB"/>
        </w:rPr>
        <w:fldChar w:fldCharType="begin"/>
      </w:r>
      <w:r w:rsidRPr="00F26CA1">
        <w:rPr>
          <w:lang w:val="en-GB"/>
        </w:rPr>
        <w:instrText xml:space="preserve"> REF _Ref281740862 \r \h </w:instrText>
      </w:r>
      <w:r w:rsidR="00010FDB" w:rsidRPr="00F26CA1">
        <w:rPr>
          <w:lang w:val="en-GB"/>
        </w:rPr>
      </w:r>
      <w:r w:rsidR="00010FDB" w:rsidRPr="00F26CA1">
        <w:rPr>
          <w:lang w:val="en-GB"/>
        </w:rPr>
        <w:fldChar w:fldCharType="separate"/>
      </w:r>
      <w:r w:rsidR="00577EBB" w:rsidRPr="00F26CA1">
        <w:rPr>
          <w:lang w:val="en-GB"/>
        </w:rPr>
        <w:t>3.4</w:t>
      </w:r>
      <w:r w:rsidR="00010FDB" w:rsidRPr="00F26CA1">
        <w:rPr>
          <w:lang w:val="en-GB"/>
        </w:rPr>
        <w:fldChar w:fldCharType="end"/>
      </w:r>
      <w:r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010FDB" w:rsidRPr="00F26CA1">
        <w:rPr>
          <w:lang w:val="en-GB"/>
        </w:rPr>
        <w:fldChar w:fldCharType="begin"/>
      </w:r>
      <w:r w:rsidR="003E04F1" w:rsidRPr="00F26CA1">
        <w:rPr>
          <w:lang w:val="en-GB"/>
        </w:rPr>
        <w:instrText xml:space="preserve"> REF def_determnistic_maximization_problem \h </w:instrText>
      </w:r>
      <w:r w:rsidR="00010FDB" w:rsidRPr="00F26CA1">
        <w:rPr>
          <w:lang w:val="en-GB"/>
        </w:rPr>
      </w:r>
      <w:r w:rsidR="00010FDB" w:rsidRPr="00F26CA1">
        <w:rPr>
          <w:lang w:val="en-GB"/>
        </w:rPr>
        <w:fldChar w:fldCharType="separate"/>
      </w:r>
      <w:r w:rsidR="00577EBB" w:rsidRPr="00F26CA1">
        <w:rPr>
          <w:lang w:val="en-GB"/>
        </w:rPr>
        <w:t xml:space="preserve">Definition </w:t>
      </w:r>
      <w:r w:rsidR="00577EBB" w:rsidRPr="00F26CA1">
        <w:rPr>
          <w:noProof/>
          <w:lang w:val="en-GB"/>
        </w:rPr>
        <w:t>5</w:t>
      </w:r>
      <w:r w:rsidR="00010FDB" w:rsidRPr="00F26CA1">
        <w:rPr>
          <w:lang w:val="en-GB"/>
        </w:rPr>
        <w:fldChar w:fldCharType="end"/>
      </w:r>
      <w:r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0" w:name="_Toc283076926"/>
      <w:bookmarkStart w:id="131" w:name="_Toc283336370"/>
      <w:r w:rsidRPr="00F26CA1">
        <w:rPr>
          <w:lang w:val="en-GB"/>
        </w:rPr>
        <w:lastRenderedPageBreak/>
        <w:t xml:space="preserve">Bot’s launching and debugging </w:t>
      </w:r>
      <w:commentRangeStart w:id="132"/>
      <w:r w:rsidRPr="00F26CA1">
        <w:rPr>
          <w:lang w:val="en-GB"/>
        </w:rPr>
        <w:t>application</w:t>
      </w:r>
      <w:commentRangeEnd w:id="132"/>
      <w:r w:rsidR="00F77BB8" w:rsidRPr="00F26CA1">
        <w:rPr>
          <w:rStyle w:val="Odwoaniedokomentarza"/>
          <w:rFonts w:eastAsiaTheme="minorHAnsi"/>
          <w:smallCaps w:val="0"/>
          <w:lang w:val="en-GB"/>
        </w:rPr>
        <w:commentReference w:id="132"/>
      </w:r>
      <w:bookmarkEnd w:id="130"/>
      <w:bookmarkEnd w:id="131"/>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3D6691">
          <w:pgSz w:w="11906" w:h="16838"/>
          <w:pgMar w:top="1417" w:right="1417" w:bottom="1417" w:left="1417" w:header="708" w:footer="708" w:gutter="0"/>
          <w:cols w:space="708"/>
          <w:titlePg/>
          <w:docGrid w:linePitch="360"/>
        </w:sectPr>
      </w:pPr>
    </w:p>
    <w:p w:rsidR="00A040E2" w:rsidRPr="00F26CA1" w:rsidRDefault="00A040E2" w:rsidP="00A040E2">
      <w:pPr>
        <w:pStyle w:val="Nagwek1"/>
        <w:rPr>
          <w:lang w:val="en-GB"/>
        </w:rPr>
      </w:pPr>
      <w:bookmarkStart w:id="133" w:name="_Ref282373648"/>
      <w:bookmarkStart w:id="134" w:name="_Ref282373654"/>
      <w:bookmarkStart w:id="135" w:name="_Toc283076927"/>
      <w:bookmarkStart w:id="136" w:name="_Toc283336371"/>
      <w:r w:rsidRPr="00F26CA1">
        <w:rPr>
          <w:lang w:val="en-GB"/>
        </w:rPr>
        <w:lastRenderedPageBreak/>
        <w:t>Experiments description</w:t>
      </w:r>
      <w:bookmarkEnd w:id="133"/>
      <w:bookmarkEnd w:id="134"/>
      <w:bookmarkEnd w:id="135"/>
      <w:bookmarkEnd w:id="136"/>
    </w:p>
    <w:p w:rsidR="00367D46" w:rsidRPr="00F26CA1" w:rsidRDefault="00504D19" w:rsidP="00367D46">
      <w:pPr>
        <w:rPr>
          <w:lang w:val="en-GB"/>
        </w:rPr>
      </w:pPr>
      <w:r w:rsidRPr="00F26CA1">
        <w:rPr>
          <w:lang w:val="en-GB"/>
        </w:rPr>
        <w:t xml:space="preserve">In this chapter the experiments procedure is being described. There are three basic parts of the procedure: the initial experiments, the optimization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 and the parameters required to pe</w:t>
      </w:r>
      <w:r w:rsidR="00824B08" w:rsidRPr="00F26CA1">
        <w:rPr>
          <w:lang w:val="en-GB"/>
        </w:rPr>
        <w:t>r</w:t>
      </w:r>
      <w:r w:rsidR="00824B08" w:rsidRPr="00F26CA1">
        <w:rPr>
          <w:lang w:val="en-GB"/>
        </w:rPr>
        <w:t xml:space="preserve">form each step are chosen. </w:t>
      </w:r>
    </w:p>
    <w:p w:rsidR="00367D46" w:rsidRPr="00F26CA1" w:rsidRDefault="00367D46" w:rsidP="00367D46">
      <w:pPr>
        <w:pStyle w:val="Nagwek2"/>
        <w:rPr>
          <w:lang w:val="en-GB"/>
        </w:rPr>
      </w:pPr>
      <w:bookmarkStart w:id="137" w:name="_Toc281943912"/>
      <w:bookmarkStart w:id="138" w:name="_Ref282354036"/>
      <w:bookmarkStart w:id="139" w:name="_Toc283076928"/>
      <w:bookmarkStart w:id="140" w:name="_Toc283336372"/>
      <w:r w:rsidRPr="00F26CA1">
        <w:rPr>
          <w:lang w:val="en-GB"/>
        </w:rPr>
        <w:t>Initial experiments</w:t>
      </w:r>
      <w:bookmarkEnd w:id="137"/>
      <w:bookmarkEnd w:id="138"/>
      <w:bookmarkEnd w:id="139"/>
      <w:bookmarkEnd w:id="140"/>
    </w:p>
    <w:p w:rsidR="00990C43" w:rsidRPr="00F26CA1" w:rsidRDefault="00990C43" w:rsidP="00990C43">
      <w:pPr>
        <w:rPr>
          <w:lang w:val="en-GB"/>
        </w:rPr>
      </w:pPr>
      <w:r w:rsidRPr="00F26CA1">
        <w:rPr>
          <w:lang w:val="en-GB"/>
        </w:rPr>
        <w:t>The aim of initial experiments is to obtain data that will allow us to compare the results b</w:t>
      </w:r>
      <w:r w:rsidRPr="00F26CA1">
        <w:rPr>
          <w:lang w:val="en-GB"/>
        </w:rPr>
        <w:t>e</w:t>
      </w:r>
      <w:r w:rsidRPr="00F26CA1">
        <w:rPr>
          <w:lang w:val="en-GB"/>
        </w:rPr>
        <w:t>fore and after the optimization to observe the potential improvement.</w:t>
      </w:r>
    </w:p>
    <w:p w:rsidR="00990C43" w:rsidRPr="00F26CA1" w:rsidRDefault="00990C43" w:rsidP="00990C43">
      <w:pPr>
        <w:rPr>
          <w:lang w:val="en-GB"/>
        </w:rPr>
      </w:pPr>
      <w:r w:rsidRPr="00F26CA1">
        <w:rPr>
          <w:lang w:val="en-GB"/>
        </w:rPr>
        <w:t xml:space="preserve">The setting that will be evaluated during the initial experiments has been adjusted during the development process of the program. </w:t>
      </w:r>
      <w:r w:rsidR="004253D7" w:rsidRPr="00F26CA1">
        <w:rPr>
          <w:lang w:val="en-GB"/>
        </w:rPr>
        <w:t xml:space="preserve">For instance, the agent </w:t>
      </w:r>
      <w:r w:rsidR="00673702" w:rsidRPr="00F26CA1">
        <w:rPr>
          <w:lang w:val="en-GB"/>
        </w:rPr>
        <w:t xml:space="preserve">often </w:t>
      </w:r>
      <w:r w:rsidR="004253D7" w:rsidRPr="00F26CA1">
        <w:rPr>
          <w:lang w:val="en-GB"/>
        </w:rPr>
        <w:t>would be put in a situ</w:t>
      </w:r>
      <w:r w:rsidR="004253D7" w:rsidRPr="00F26CA1">
        <w:rPr>
          <w:lang w:val="en-GB"/>
        </w:rPr>
        <w:t>a</w:t>
      </w:r>
      <w:r w:rsidR="004253D7" w:rsidRPr="00F26CA1">
        <w:rPr>
          <w:lang w:val="en-GB"/>
        </w:rPr>
        <w:t xml:space="preserve">tion when it has little health and little ammunition, and the ammunition items are close, whilst the health items are further. The weights were </w:t>
      </w:r>
      <w:r w:rsidR="00673702" w:rsidRPr="00F26CA1">
        <w:rPr>
          <w:lang w:val="en-GB"/>
        </w:rPr>
        <w:t xml:space="preserve">manually </w:t>
      </w:r>
      <w:r w:rsidR="004253D7" w:rsidRPr="00F26CA1">
        <w:rPr>
          <w:lang w:val="en-GB"/>
        </w:rPr>
        <w:t xml:space="preserve">adjusted in such way, that the agent would rather choose to go for the health items, as the health level is more important. </w:t>
      </w:r>
      <w:r w:rsidR="0044516A" w:rsidRPr="00F26CA1">
        <w:rPr>
          <w:lang w:val="en-GB"/>
        </w:rPr>
        <w:t>This method</w:t>
      </w:r>
      <w:r w:rsidR="00EA2C84" w:rsidRPr="00F26CA1">
        <w:rPr>
          <w:lang w:val="en-GB"/>
        </w:rPr>
        <w:t xml:space="preserve"> bases on authors intuition and has been evaluated mainly by the author himself.</w:t>
      </w:r>
      <w:r w:rsidR="00673702" w:rsidRPr="00F26CA1">
        <w:rPr>
          <w:lang w:val="en-GB"/>
        </w:rPr>
        <w:t xml:space="preserve"> The resulting</w:t>
      </w:r>
      <w:r w:rsidR="00C21CA2" w:rsidRPr="00F26CA1">
        <w:rPr>
          <w:lang w:val="en-GB"/>
        </w:rPr>
        <w:t xml:space="preserve"> setting will be used as a setting for the ReferenceBot.</w:t>
      </w:r>
    </w:p>
    <w:p w:rsidR="00E20BF9" w:rsidRPr="00F26CA1" w:rsidRDefault="00C21CA2" w:rsidP="00990C43">
      <w:pPr>
        <w:rPr>
          <w:lang w:val="en-GB"/>
        </w:rPr>
      </w:pPr>
      <w:r w:rsidRPr="00F26CA1">
        <w:rPr>
          <w:lang w:val="en-GB"/>
        </w:rPr>
        <w:t>In the initial experiment, the ReferenceBot will be compared with the EraserBot.</w:t>
      </w:r>
      <w:r w:rsidR="003836C3" w:rsidRPr="00F26CA1">
        <w:rPr>
          <w:lang w:val="en-GB"/>
        </w:rPr>
        <w:t xml:space="preserve"> There will be played 5 separate </w:t>
      </w:r>
      <w:r w:rsidR="003836C3" w:rsidRPr="00F26CA1">
        <w:rPr>
          <w:rStyle w:val="Wyrnieniedelikatne"/>
          <w:lang w:val="en-GB"/>
        </w:rPr>
        <w:t>deathmatch</w:t>
      </w:r>
      <w:r w:rsidR="003836C3" w:rsidRPr="00F26CA1">
        <w:rPr>
          <w:lang w:val="en-GB"/>
        </w:rPr>
        <w:t xml:space="preserve"> games,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the </w:t>
      </w:r>
      <w:r w:rsidR="00504BBB" w:rsidRPr="00F26CA1">
        <w:rPr>
          <w:lang w:val="en-GB"/>
        </w:rPr>
        <w:t>EraserBot will be set to the highest possible. The same with the characteristics of the EraserBot, such as firing accuracy and com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577EBB" w:rsidRPr="00F26CA1">
                <w:rPr>
                  <w:noProof/>
                  <w:lang w:val="en-GB"/>
                </w:rPr>
                <w:t>4</w:t>
              </w:r>
            </w:fldSimple>
            <w:r w:rsidRPr="00F26CA1">
              <w:rPr>
                <w:lang w:val="en-GB"/>
              </w:rPr>
              <w:t>.</w:t>
            </w:r>
            <w:fldSimple w:instr=" SEQ equations \* MERGEFORMAT  \* MERGEFORMAT \r 1 \* MERGEFORMAT ">
              <w:r w:rsidR="00577EBB" w:rsidRPr="00F26CA1">
                <w:rPr>
                  <w:noProof/>
                  <w:lang w:val="en-GB"/>
                </w:rPr>
                <w:t>1</w:t>
              </w:r>
            </w:fldSimple>
            <w:r w:rsidRPr="00F26CA1">
              <w:rPr>
                <w:lang w:val="en-GB"/>
              </w:rPr>
              <w:t>)</w:t>
            </w:r>
          </w:p>
        </w:tc>
      </w:tr>
    </w:tbl>
    <w:p w:rsidR="007B2E9B" w:rsidRPr="00F26CA1" w:rsidRDefault="002E44AF" w:rsidP="00990C43">
      <w:pPr>
        <w:rPr>
          <w:lang w:val="en-GB"/>
        </w:rPr>
      </w:pPr>
      <w:r w:rsidRPr="00F26CA1">
        <w:rPr>
          <w:lang w:val="en-GB"/>
        </w:rPr>
        <w:t>W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Pr="00F26CA1">
        <w:rPr>
          <w:lang w:val="en-GB"/>
        </w:rPr>
        <w:t xml:space="preserve"> is a number of times when the given</w:t>
      </w:r>
      <w:r w:rsidR="00C65A20" w:rsidRPr="00F26CA1">
        <w:rPr>
          <w:lang w:val="en-GB"/>
        </w:rPr>
        <w:t xml:space="preserve"> bot</w:t>
      </w:r>
      <w:r w:rsidRPr="00F26CA1">
        <w:rPr>
          <w:lang w:val="en-GB"/>
        </w:rPr>
        <w:t xml:space="preserve"> </w:t>
      </w:r>
      <m:oMath>
        <m:r>
          <w:rPr>
            <w:rFonts w:ascii="Cambria Math" w:hAnsi="Cambria Math"/>
            <w:lang w:val="en-GB"/>
          </w:rPr>
          <m:t>B</m:t>
        </m:r>
      </m:oMath>
      <w:r w:rsidRPr="00F26CA1">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 xml:space="preserve">and EraserBot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 xml:space="preserve">e used to play the game will be probably the most popular Quake II map, called </w:t>
      </w:r>
      <w:r w:rsidR="006E69F4" w:rsidRPr="00F26CA1">
        <w:rPr>
          <w:rStyle w:val="Wyrnieniedelikatne"/>
          <w:lang w:val="en-GB"/>
        </w:rPr>
        <w:t>q2dm1</w:t>
      </w:r>
      <w:r w:rsidR="00053CAC" w:rsidRPr="00F26CA1">
        <w:rPr>
          <w:lang w:val="en-GB"/>
        </w:rPr>
        <w:t xml:space="preserve">, illustrated on </w:t>
      </w:r>
      <w:r w:rsidR="00010FDB" w:rsidRPr="00F26CA1">
        <w:rPr>
          <w:lang w:val="en-GB"/>
        </w:rPr>
        <w:fldChar w:fldCharType="begin"/>
      </w:r>
      <w:r w:rsidR="00053CAC" w:rsidRPr="00F26CA1">
        <w:rPr>
          <w:lang w:val="en-GB"/>
        </w:rPr>
        <w:instrText xml:space="preserve"> REF _Ref282293598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10</w:t>
      </w:r>
      <w:r w:rsidR="00010FDB"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en-GB"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1" w:name="_Ref282293598"/>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0</w:t>
      </w:r>
      <w:r w:rsidR="00010FDB" w:rsidRPr="00F26CA1">
        <w:rPr>
          <w:lang w:val="en-GB"/>
        </w:rPr>
        <w:fldChar w:fldCharType="end"/>
      </w:r>
      <w:bookmarkEnd w:id="141"/>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367D46" w:rsidRPr="00F26CA1" w:rsidRDefault="00367D46" w:rsidP="00367D46">
      <w:pPr>
        <w:pStyle w:val="Nagwek2"/>
        <w:rPr>
          <w:lang w:val="en-GB"/>
        </w:rPr>
      </w:pPr>
      <w:bookmarkStart w:id="142" w:name="_Toc281943913"/>
      <w:bookmarkStart w:id="143" w:name="_Toc283076929"/>
      <w:bookmarkStart w:id="144" w:name="_Toc283336373"/>
      <w:r w:rsidRPr="00F26CA1">
        <w:rPr>
          <w:lang w:val="en-GB"/>
        </w:rPr>
        <w:t>Optimization process</w:t>
      </w:r>
      <w:bookmarkEnd w:id="142"/>
      <w:bookmarkEnd w:id="143"/>
      <w:bookmarkEnd w:id="144"/>
    </w:p>
    <w:p w:rsidR="00803C9D" w:rsidRPr="00F26CA1" w:rsidRDefault="00803C9D" w:rsidP="00803C9D">
      <w:pPr>
        <w:rPr>
          <w:lang w:val="en-GB"/>
        </w:rPr>
      </w:pPr>
      <w:r w:rsidRPr="00F26CA1">
        <w:rPr>
          <w:lang w:val="en-GB"/>
        </w:rPr>
        <w:t xml:space="preserve">This section describes the bot’s optimization procedure that has been applied. During the optimization, the </w:t>
      </w:r>
      <w:r w:rsidR="00BB7CB4" w:rsidRPr="00F26CA1">
        <w:rPr>
          <w:lang w:val="en-GB"/>
        </w:rPr>
        <w:t>LearnBot’</w:t>
      </w:r>
      <w:r w:rsidR="00557E81" w:rsidRPr="00F26CA1">
        <w:rPr>
          <w:lang w:val="en-GB"/>
        </w:rPr>
        <w:t>s</w:t>
      </w:r>
      <w:r w:rsidRPr="00F26CA1">
        <w:rPr>
          <w:lang w:val="en-GB"/>
        </w:rPr>
        <w:t xml:space="preserve"> weight parameters used when establishing the navigation plan, as described in section </w:t>
      </w:r>
      <w:r w:rsidR="00010FDB" w:rsidRPr="00F26CA1">
        <w:rPr>
          <w:lang w:val="en-GB"/>
        </w:rPr>
        <w:fldChar w:fldCharType="begin"/>
      </w:r>
      <w:r w:rsidRPr="00F26CA1">
        <w:rPr>
          <w:lang w:val="en-GB"/>
        </w:rPr>
        <w:instrText xml:space="preserve"> REF _Ref281740768 \r \h </w:instrText>
      </w:r>
      <w:r w:rsidR="00010FDB" w:rsidRPr="00F26CA1">
        <w:rPr>
          <w:lang w:val="en-GB"/>
        </w:rPr>
      </w:r>
      <w:r w:rsidR="00010FDB" w:rsidRPr="00F26CA1">
        <w:rPr>
          <w:lang w:val="en-GB"/>
        </w:rPr>
        <w:fldChar w:fldCharType="separate"/>
      </w:r>
      <w:r w:rsidR="00577EBB" w:rsidRPr="00F26CA1">
        <w:rPr>
          <w:lang w:val="en-GB"/>
        </w:rPr>
        <w:t>3.4</w:t>
      </w:r>
      <w:r w:rsidR="00010FDB" w:rsidRPr="00F26CA1">
        <w:rPr>
          <w:lang w:val="en-GB"/>
        </w:rPr>
        <w:fldChar w:fldCharType="end"/>
      </w:r>
      <w:r w:rsidRPr="00F26CA1">
        <w:rPr>
          <w:lang w:val="en-GB"/>
        </w:rPr>
        <w:t>, will be changed in such a way to possibly maximize bot’s result in the game against the ReferenceBot, which will be using a constant, manually adjusted co</w:t>
      </w:r>
      <w:r w:rsidRPr="00F26CA1">
        <w:rPr>
          <w:lang w:val="en-GB"/>
        </w:rPr>
        <w:t>n</w:t>
      </w:r>
      <w:r w:rsidRPr="00F26CA1">
        <w:rPr>
          <w:lang w:val="en-GB"/>
        </w:rPr>
        <w:t>figura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010FDB"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45" w:name="eq_GQ2_gain_function"/>
            <w:r w:rsidRPr="00F26CA1">
              <w:rPr>
                <w:lang w:val="en-GB"/>
              </w:rPr>
              <w:t>(</w:t>
            </w:r>
            <w:fldSimple w:instr=" STYLEREF  &quot;Nagłówek 1&quot; \n  \* MERGEFORMAT ">
              <w:r w:rsidR="00577EBB" w:rsidRPr="00F26CA1">
                <w:rPr>
                  <w:noProof/>
                  <w:lang w:val="en-GB"/>
                </w:rPr>
                <w:t>4</w:t>
              </w:r>
            </w:fldSimple>
            <w:r w:rsidRPr="00F26CA1">
              <w:rPr>
                <w:lang w:val="en-GB"/>
              </w:rPr>
              <w:t>.</w:t>
            </w:r>
            <w:fldSimple w:instr=" SEQ equations \* MERGEFORMAT  \* MERGEFORMAT ">
              <w:r w:rsidR="00577EBB" w:rsidRPr="00F26CA1">
                <w:rPr>
                  <w:noProof/>
                  <w:lang w:val="en-GB"/>
                </w:rPr>
                <w:t>2</w:t>
              </w:r>
            </w:fldSimple>
            <w:r w:rsidRPr="00F26CA1">
              <w:rPr>
                <w:lang w:val="en-GB"/>
              </w:rPr>
              <w:t>)</w:t>
            </w:r>
            <w:bookmarkEnd w:id="145"/>
          </w:p>
        </w:tc>
      </w:tr>
    </w:tbl>
    <w:p w:rsidR="00D031E9" w:rsidRPr="00F26CA1" w:rsidRDefault="00677BC9" w:rsidP="000701A8">
      <w:pPr>
        <w:rPr>
          <w:lang w:val="en-GB"/>
        </w:rPr>
      </w:pPr>
      <w:r w:rsidRPr="00F26CA1">
        <w:rPr>
          <w:lang w:val="en-GB"/>
        </w:rPr>
        <w:t xml:space="preserve">Where </w:t>
      </w:r>
      <m:oMath>
        <m:r>
          <m:rPr>
            <m:sty m:val="bi"/>
          </m:rPr>
          <w:rPr>
            <w:rFonts w:ascii="Cambria Math" w:hAnsi="Cambria Math"/>
            <w:lang w:val="en-GB"/>
          </w:rPr>
          <m:t>θ</m:t>
        </m:r>
      </m:oMath>
      <w:r w:rsidRPr="00F26CA1">
        <w:rPr>
          <w:b/>
          <w:lang w:val="en-GB"/>
        </w:rPr>
        <w:t xml:space="preserve"> </w:t>
      </w:r>
      <w:r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Pr="00F26CA1">
        <w:rPr>
          <w:lang w:val="en-GB"/>
        </w:rPr>
        <w:t xml:space="preserve"> is a LearnBot using configur</w:t>
      </w:r>
      <w:r w:rsidRPr="00F26CA1">
        <w:rPr>
          <w:lang w:val="en-GB"/>
        </w:rPr>
        <w:t>a</w:t>
      </w:r>
      <w:r w:rsidRPr="00F26CA1">
        <w:rPr>
          <w:lang w:val="en-GB"/>
        </w:rPr>
        <w:t xml:space="preserve">tion </w:t>
      </w:r>
      <m:oMath>
        <m:r>
          <m:rPr>
            <m:sty m:val="bi"/>
          </m:rPr>
          <w:rPr>
            <w:rFonts w:ascii="Cambria Math" w:hAnsi="Cambria Math"/>
            <w:lang w:val="en-GB"/>
          </w:rPr>
          <m:t>θ</m:t>
        </m:r>
      </m:oMath>
      <w:r w:rsidRPr="00F26CA1">
        <w:rPr>
          <w:lang w:val="en-GB"/>
        </w:rPr>
        <w:t>.</w:t>
      </w:r>
    </w:p>
    <w:p w:rsidR="000701A8" w:rsidRPr="00F26CA1" w:rsidRDefault="000A4AA8" w:rsidP="000701A8">
      <w:pPr>
        <w:rPr>
          <w:lang w:val="en-GB"/>
        </w:rPr>
      </w:pPr>
      <w:r w:rsidRPr="00F26CA1">
        <w:rPr>
          <w:lang w:val="en-GB"/>
        </w:rPr>
        <w:t>E</w:t>
      </w:r>
      <w:r w:rsidR="000701A8" w:rsidRPr="00F26CA1">
        <w:rPr>
          <w:lang w:val="en-GB"/>
        </w:rPr>
        <w:t xml:space="preserve">ach Quake II game that will be run during the optimization process, </w:t>
      </w:r>
      <w:r w:rsidRPr="00F26CA1">
        <w:rPr>
          <w:lang w:val="en-GB"/>
        </w:rPr>
        <w:t>will be a duel of a LearnBot against a ReferenceBot</w:t>
      </w:r>
      <w:r w:rsidR="00FA05ED" w:rsidRPr="00F26CA1">
        <w:rPr>
          <w:lang w:val="en-GB"/>
        </w:rPr>
        <w:t>, i.e. one LearnBot will play against one ReferenceBot. LearnBot’s configuration will be changing according to chosen algorithm.</w:t>
      </w:r>
    </w:p>
    <w:p w:rsidR="008709C2" w:rsidRPr="00F26CA1" w:rsidRDefault="008709C2" w:rsidP="000701A8">
      <w:pPr>
        <w:rPr>
          <w:lang w:val="en-GB"/>
        </w:rPr>
      </w:pPr>
      <w:r w:rsidRPr="00F26CA1">
        <w:rPr>
          <w:lang w:val="en-GB"/>
        </w:rPr>
        <w:t xml:space="preserve">In order to make optimization more efficient, a designed on purpose map will be used. The map is smaller than standard Quake II maps, which </w:t>
      </w:r>
      <w:r w:rsidR="00F44A75" w:rsidRPr="00F26CA1">
        <w:rPr>
          <w:lang w:val="en-GB"/>
        </w:rPr>
        <w:t xml:space="preserve">will </w:t>
      </w:r>
      <w:r w:rsidRPr="00F26CA1">
        <w:rPr>
          <w:lang w:val="en-GB"/>
        </w:rPr>
        <w:t>allow agents to play more dynam</w:t>
      </w:r>
      <w:r w:rsidRPr="00F26CA1">
        <w:rPr>
          <w:lang w:val="en-GB"/>
        </w:rPr>
        <w:t>i</w:t>
      </w:r>
      <w:r w:rsidRPr="00F26CA1">
        <w:rPr>
          <w:lang w:val="en-GB"/>
        </w:rPr>
        <w:lastRenderedPageBreak/>
        <w:t>cally</w:t>
      </w:r>
      <w:r w:rsidRPr="00F26CA1">
        <w:rPr>
          <w:rStyle w:val="Odwoanieprzypisudolnego"/>
          <w:lang w:val="en-GB"/>
        </w:rPr>
        <w:footnoteReference w:id="5"/>
      </w:r>
      <w:r w:rsidR="00F44A75" w:rsidRPr="00F26CA1">
        <w:rPr>
          <w:lang w:val="en-GB"/>
        </w:rPr>
        <w:t>.</w:t>
      </w:r>
      <w:r w:rsidR="006F76C2" w:rsidRPr="00F26CA1">
        <w:rPr>
          <w:lang w:val="en-GB"/>
        </w:rPr>
        <w:t xml:space="preserve"> It was designed to provide equal chances for each player, regardless where will he or she reappear after being defeated by the opponent. </w:t>
      </w:r>
      <w:r w:rsidR="006423B8" w:rsidRPr="00F26CA1">
        <w:rPr>
          <w:lang w:val="en-GB"/>
        </w:rPr>
        <w:t>The relatively simple geometry of the map allows us to run the game at maximal speed</w:t>
      </w:r>
      <w:r w:rsidR="00E637D6" w:rsidRPr="00F26CA1">
        <w:rPr>
          <w:lang w:val="en-GB"/>
        </w:rPr>
        <w:t xml:space="preserve"> – in case of complex standard maps that are pr</w:t>
      </w:r>
      <w:r w:rsidR="00E637D6" w:rsidRPr="00F26CA1">
        <w:rPr>
          <w:lang w:val="en-GB"/>
        </w:rPr>
        <w:t>o</w:t>
      </w:r>
      <w:r w:rsidR="00E637D6" w:rsidRPr="00F26CA1">
        <w:rPr>
          <w:lang w:val="en-GB"/>
        </w:rPr>
        <w:t>vided together with the game, the optimization process would have to be at least 2 times slower</w:t>
      </w:r>
      <w:r w:rsidR="006423B8" w:rsidRPr="00F26CA1">
        <w:rPr>
          <w:lang w:val="en-GB"/>
        </w:rPr>
        <w:t xml:space="preserve">. </w:t>
      </w:r>
      <w:r w:rsidR="006F76C2" w:rsidRPr="00F26CA1">
        <w:rPr>
          <w:lang w:val="en-GB"/>
        </w:rPr>
        <w:t xml:space="preserve">The i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The weapons with ammunition and health with </w:t>
      </w:r>
      <w:r w:rsidR="00D63BD2" w:rsidRPr="00F26CA1">
        <w:rPr>
          <w:lang w:val="en-GB"/>
        </w:rPr>
        <w:t>armour</w:t>
      </w:r>
      <w:r w:rsidR="00C4200C" w:rsidRPr="00F26CA1">
        <w:rPr>
          <w:lang w:val="en-GB"/>
        </w:rPr>
        <w:t xml:space="preserve"> are often separated, so the agent needs to make a good decision about what is more important for it.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plan of the map is illustrated on </w:t>
      </w:r>
      <w:r w:rsidR="00010FDB" w:rsidRPr="00F26CA1">
        <w:rPr>
          <w:lang w:val="en-GB"/>
        </w:rPr>
        <w:fldChar w:fldCharType="begin"/>
      </w:r>
      <w:r w:rsidR="0011558B" w:rsidRPr="00F26CA1">
        <w:rPr>
          <w:lang w:val="en-GB"/>
        </w:rPr>
        <w:instrText xml:space="preserve"> REF _Ref282299835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11</w:t>
      </w:r>
      <w:r w:rsidR="00010FDB"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en-GB"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4">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46" w:name="_Ref282299835"/>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1</w:t>
      </w:r>
      <w:r w:rsidR="00010FDB" w:rsidRPr="00F26CA1">
        <w:rPr>
          <w:lang w:val="en-GB"/>
        </w:rPr>
        <w:fldChar w:fldCharType="end"/>
      </w:r>
      <w:bookmarkEnd w:id="146"/>
      <w:r w:rsidRPr="00F26CA1">
        <w:rPr>
          <w:lang w:val="en-GB"/>
        </w:rPr>
        <w:t xml:space="preserve">: The overview of the map that will be used during the optimization process. The locations marked with green </w:t>
      </w:r>
      <w:r w:rsidR="0025696B" w:rsidRPr="00F26CA1">
        <w:rPr>
          <w:lang w:val="en-GB"/>
        </w:rPr>
        <w:t>colour</w:t>
      </w:r>
      <w:r w:rsidRPr="00F26CA1">
        <w:rPr>
          <w:lang w:val="en-GB"/>
        </w:rPr>
        <w:t xml:space="preserve">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47" w:name="_Toc283076930"/>
      <w:bookmarkStart w:id="148" w:name="_Toc283336374"/>
      <w:r w:rsidRPr="00F26CA1">
        <w:rPr>
          <w:lang w:val="en-GB"/>
        </w:rPr>
        <w:lastRenderedPageBreak/>
        <w:t>Results measurement</w:t>
      </w:r>
      <w:bookmarkEnd w:id="147"/>
      <w:bookmarkEnd w:id="148"/>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place of player </w:t>
      </w:r>
      <w:r w:rsidRPr="00F26CA1">
        <w:rPr>
          <w:rStyle w:val="Wyrnieniedelikatne"/>
          <w:lang w:val="en-GB"/>
        </w:rPr>
        <w:t>spawn</w:t>
      </w:r>
      <w:r w:rsidRPr="00F26CA1">
        <w:rPr>
          <w:lang w:val="en-GB"/>
        </w:rPr>
        <w:t xml:space="preserve"> place</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emy even if we knew the exact, deterministic</w:t>
      </w:r>
      <w:r w:rsidR="003777E3" w:rsidRPr="00F26CA1">
        <w:rPr>
          <w:lang w:val="en-GB"/>
        </w:rPr>
        <w:t>,</w:t>
      </w:r>
      <w:r w:rsidR="002472FE" w:rsidRPr="00F26CA1">
        <w:rPr>
          <w:lang w:val="en-GB"/>
        </w:rPr>
        <w:t xml:space="preserve"> algorithm it uses.</w:t>
      </w:r>
      <w:r w:rsidR="00633377" w:rsidRPr="00F26CA1">
        <w:rPr>
          <w:lang w:val="en-GB"/>
        </w:rPr>
        <w:t xml:space="preserve"> For instance, we do not have the in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Because of 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927282" w:rsidRPr="00F26CA1">
        <w:rPr>
          <w:lang w:val="en-GB"/>
        </w:rPr>
        <w:t xml:space="preserve"> as a noise that is added to our gain function as defined in </w:t>
      </w:r>
      <w:r w:rsidR="00010FDB" w:rsidRPr="00F26CA1">
        <w:rPr>
          <w:lang w:val="en-GB"/>
        </w:rPr>
        <w:fldChar w:fldCharType="begin"/>
      </w:r>
      <w:r w:rsidR="00927282" w:rsidRPr="00F26CA1">
        <w:rPr>
          <w:lang w:val="en-GB"/>
        </w:rPr>
        <w:instrText xml:space="preserve"> REF eq_GQ2_gain_function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4</w:t>
      </w:r>
      <w:r w:rsidR="00577EBB" w:rsidRPr="00F26CA1">
        <w:rPr>
          <w:lang w:val="en-GB"/>
        </w:rPr>
        <w:t>.</w:t>
      </w:r>
      <w:r w:rsidR="00577EBB" w:rsidRPr="00F26CA1">
        <w:rPr>
          <w:noProof/>
          <w:lang w:val="en-GB"/>
        </w:rPr>
        <w:t>2</w:t>
      </w:r>
      <w:r w:rsidR="00577EBB" w:rsidRPr="00F26CA1">
        <w:rPr>
          <w:lang w:val="en-GB"/>
        </w:rPr>
        <w:t>)</w:t>
      </w:r>
      <w:r w:rsidR="00010FDB" w:rsidRPr="00F26CA1">
        <w:rPr>
          <w:lang w:val="en-GB"/>
        </w:rPr>
        <w:fldChar w:fldCharType="end"/>
      </w:r>
      <w:r w:rsidR="00927282" w:rsidRPr="00F26CA1">
        <w:rPr>
          <w:lang w:val="en-GB"/>
        </w:rPr>
        <w:t xml:space="preserve">. Therefore, we only have 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010FDB"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577EBB" w:rsidRPr="00F26CA1">
                <w:rPr>
                  <w:noProof/>
                  <w:lang w:val="en-GB"/>
                </w:rPr>
                <w:t>4</w:t>
              </w:r>
            </w:fldSimple>
            <w:r w:rsidRPr="00F26CA1">
              <w:rPr>
                <w:lang w:val="en-GB"/>
              </w:rPr>
              <w:t>.</w:t>
            </w:r>
            <w:fldSimple w:instr=" SEQ equations \* MERGEFORMAT  \* MERGEFORMAT ">
              <w:r w:rsidR="00577EBB" w:rsidRPr="00F26CA1">
                <w:rPr>
                  <w:noProof/>
                  <w:lang w:val="en-GB"/>
                </w:rPr>
                <w:t>3</w:t>
              </w:r>
            </w:fldSimple>
            <w:r w:rsidRPr="00F26CA1">
              <w:rPr>
                <w:lang w:val="en-GB"/>
              </w:rPr>
              <w:t>)</w:t>
            </w:r>
          </w:p>
        </w:tc>
      </w:tr>
    </w:tbl>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FB0697" w:rsidP="00FB0697">
      <w:pPr>
        <w:rPr>
          <w:lang w:val="en-GB"/>
        </w:rPr>
      </w:pPr>
      <w:r w:rsidRPr="00F26CA1">
        <w:rPr>
          <w:lang w:val="en-GB"/>
        </w:rPr>
        <w:t xml:space="preserve">First, we will assume, that regardless the algorithm chosen, each function evaluation will mean actually </w:t>
      </w:r>
      <m:oMath>
        <m:r>
          <w:rPr>
            <w:rFonts w:ascii="Cambria Math" w:hAnsi="Cambria Math"/>
            <w:lang w:val="en-GB"/>
          </w:rPr>
          <m:t>N</m:t>
        </m:r>
      </m:oMath>
      <w:r w:rsidRPr="00F26CA1">
        <w:rPr>
          <w:lang w:val="en-GB"/>
        </w:rPr>
        <w:t xml:space="preserve"> function evaluations and the average result will be treated as a final evalu</w:t>
      </w:r>
      <w:r w:rsidRPr="00F26CA1">
        <w:rPr>
          <w:lang w:val="en-GB"/>
        </w:rPr>
        <w:t>a</w:t>
      </w:r>
      <w:r w:rsidRPr="00F26CA1">
        <w:rPr>
          <w:lang w:val="en-GB"/>
        </w:rPr>
        <w:t xml:space="preserve">tion result. </w:t>
      </w:r>
      <w:r w:rsidR="00E90B52" w:rsidRPr="00F26CA1">
        <w:rPr>
          <w:lang w:val="en-GB"/>
        </w:rPr>
        <w:t>We can denote it as fol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010FDB"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577EBB" w:rsidRPr="00F26CA1">
                <w:rPr>
                  <w:noProof/>
                  <w:lang w:val="en-GB"/>
                </w:rPr>
                <w:t>4</w:t>
              </w:r>
            </w:fldSimple>
            <w:r w:rsidRPr="00F26CA1">
              <w:rPr>
                <w:lang w:val="en-GB"/>
              </w:rPr>
              <w:t>.</w:t>
            </w:r>
            <w:fldSimple w:instr=" SEQ equations \* MERGEFORMAT  \* MERGEFORMAT ">
              <w:r w:rsidR="00577EBB" w:rsidRPr="00F26CA1">
                <w:rPr>
                  <w:noProof/>
                  <w:lang w:val="en-GB"/>
                </w:rPr>
                <w:t>4</w:t>
              </w:r>
            </w:fldSimple>
            <w:r w:rsidRPr="00F26CA1">
              <w:rPr>
                <w:lang w:val="en-GB"/>
              </w:rPr>
              <w:t>)</w:t>
            </w:r>
          </w:p>
        </w:tc>
      </w:tr>
    </w:tbl>
    <w:p w:rsidR="00FB0697" w:rsidRPr="00F26CA1" w:rsidRDefault="00FB0697" w:rsidP="001877F9">
      <w:pPr>
        <w:rPr>
          <w:lang w:val="en-GB"/>
        </w:rPr>
      </w:pPr>
      <w:r w:rsidRPr="00F26CA1">
        <w:rPr>
          <w:lang w:val="en-GB"/>
        </w:rPr>
        <w:t>Although, we are decreasing the influence of the noise, it is not our goal here to remove most of it using just this method. As show</w:t>
      </w:r>
      <w:r w:rsidR="00001C02" w:rsidRPr="00F26CA1">
        <w:rPr>
          <w:lang w:val="en-GB"/>
        </w:rPr>
        <w:t>n on</w:t>
      </w:r>
      <w:r w:rsidRPr="00F26CA1">
        <w:rPr>
          <w:lang w:val="en-GB"/>
        </w:rPr>
        <w:t xml:space="preserve"> </w:t>
      </w:r>
      <w:r w:rsidR="00010FDB" w:rsidRPr="00F26CA1">
        <w:rPr>
          <w:lang w:val="en-GB"/>
        </w:rPr>
        <w:fldChar w:fldCharType="begin"/>
      </w:r>
      <w:r w:rsidRPr="00F26CA1">
        <w:rPr>
          <w:lang w:val="en-GB"/>
        </w:rPr>
        <w:instrText xml:space="preserve"> REF _Ref282041527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6</w:t>
      </w:r>
      <w:r w:rsidR="00010FDB" w:rsidRPr="00F26CA1">
        <w:rPr>
          <w:lang w:val="en-GB"/>
        </w:rPr>
        <w:fldChar w:fldCharType="end"/>
      </w:r>
      <w:r w:rsidRPr="00F26CA1">
        <w:rPr>
          <w:lang w:val="en-GB"/>
        </w:rPr>
        <w:t xml:space="preserve">, this approach is efficient only up to some point. In our case, the appropriate value of </w:t>
      </w:r>
      <m:oMath>
        <m:r>
          <w:rPr>
            <w:rFonts w:ascii="Cambria Math" w:hAnsi="Cambria Math"/>
            <w:lang w:val="en-GB"/>
          </w:rPr>
          <m:t>N</m:t>
        </m:r>
      </m:oMath>
      <w:r w:rsidRPr="00F26CA1">
        <w:rPr>
          <w:lang w:val="en-GB"/>
        </w:rPr>
        <w:t xml:space="preserve"> should reduce the noise to a level that will be acceptable for the algorithms we will be using.</w:t>
      </w:r>
    </w:p>
    <w:p w:rsidR="00FB0697"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This has been observed to be </w:t>
      </w:r>
      <w:r w:rsidR="00ED00C2" w:rsidRPr="00F26CA1">
        <w:rPr>
          <w:lang w:val="en-GB"/>
        </w:rPr>
        <w:t xml:space="preserve">about 10 minutes. </w:t>
      </w:r>
      <w:r w:rsidRPr="00F26CA1">
        <w:rPr>
          <w:lang w:val="en-GB"/>
        </w:rPr>
        <w:t xml:space="preserve"> </w:t>
      </w:r>
    </w:p>
    <w:p w:rsidR="00ED00C2" w:rsidRPr="00F26CA1" w:rsidRDefault="00ED00C2" w:rsidP="00FB0697">
      <w:pPr>
        <w:rPr>
          <w:lang w:val="en-GB"/>
        </w:rPr>
      </w:pPr>
      <w:r w:rsidRPr="00F26CA1">
        <w:rPr>
          <w:lang w:val="en-GB"/>
        </w:rPr>
        <w:lastRenderedPageBreak/>
        <w:t xml:space="preserve">At this point we can realize that for instance, if we set </w:t>
      </w:r>
      <m:oMath>
        <m:r>
          <w:rPr>
            <w:rFonts w:ascii="Cambria Math" w:hAnsi="Cambria Math"/>
            <w:lang w:val="en-GB"/>
          </w:rPr>
          <m:t>N=5</m:t>
        </m:r>
      </m:oMath>
      <w:r w:rsidRPr="00F26CA1">
        <w:rPr>
          <w:lang w:val="en-GB"/>
        </w:rPr>
        <w:t xml:space="preserve">, which in fact is quite low, and each evaluation’s time to 10 minutes, then evaluating 10 different configurations </w:t>
      </w:r>
      <m:oMath>
        <m:sSub>
          <m:sSubPr>
            <m:ctrlPr>
              <w:rPr>
                <w:rFonts w:ascii="Cambria Math" w:hAnsi="Cambria Math"/>
                <w:b/>
                <w:i/>
                <w:lang w:val="en-GB"/>
              </w:rPr>
            </m:ctrlPr>
          </m:sSubPr>
          <m:e>
            <m:r>
              <m:rPr>
                <m:sty m:val="bi"/>
              </m:rPr>
              <w:rPr>
                <w:rFonts w:ascii="Cambria Math" w:hAnsi="Cambria Math"/>
                <w:lang w:val="en-GB"/>
              </w:rPr>
              <m:t>θ</m:t>
            </m:r>
          </m:e>
          <m:sub>
            <m:r>
              <m:rPr>
                <m:sty m:val="bi"/>
              </m:rPr>
              <w:rPr>
                <w:rFonts w:ascii="Cambria Math" w:hAnsi="Cambria Math"/>
                <w:lang w:val="en-GB"/>
              </w:rPr>
              <m:t>k</m:t>
            </m:r>
          </m:sub>
        </m:sSub>
      </m:oMath>
      <w:r w:rsidRPr="00F26CA1">
        <w:rPr>
          <w:b/>
          <w:lang w:val="en-GB"/>
        </w:rPr>
        <w:t xml:space="preserve"> </w:t>
      </w:r>
      <w:r w:rsidRPr="00F26CA1">
        <w:rPr>
          <w:lang w:val="en-GB"/>
        </w:rPr>
        <w:t xml:space="preserve">will last 8 hours and 20 minutes. This is </w:t>
      </w:r>
      <w:r w:rsidR="000779AE" w:rsidRPr="00F26CA1">
        <w:rPr>
          <w:lang w:val="en-GB"/>
        </w:rPr>
        <w:t>far</w:t>
      </w:r>
      <w:r w:rsidRPr="00F26CA1">
        <w:rPr>
          <w:lang w:val="en-GB"/>
        </w:rPr>
        <w:t xml:space="preserve"> too </w:t>
      </w:r>
      <w:r w:rsidR="000779AE" w:rsidRPr="00F26CA1">
        <w:rPr>
          <w:lang w:val="en-GB"/>
        </w:rPr>
        <w:t>slow</w:t>
      </w:r>
      <w:r w:rsidRPr="00F26CA1">
        <w:rPr>
          <w:lang w:val="en-GB"/>
        </w:rPr>
        <w:t xml:space="preserve"> </w:t>
      </w:r>
      <w:r w:rsidR="000779AE" w:rsidRPr="00F26CA1">
        <w:rPr>
          <w:lang w:val="en-GB"/>
        </w:rPr>
        <w:t xml:space="preserve">when optimizing </w:t>
      </w:r>
      <w:r w:rsidRPr="00F26CA1">
        <w:rPr>
          <w:lang w:val="en-GB"/>
        </w:rPr>
        <w:t>11 con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Pr="00F26CA1" w:rsidRDefault="00706CF5" w:rsidP="00706CF5">
      <w:pPr>
        <w:pStyle w:val="Nagwek3"/>
        <w:rPr>
          <w:lang w:val="en-GB"/>
        </w:rPr>
      </w:pPr>
      <w:bookmarkStart w:id="149" w:name="_Toc283076931"/>
      <w:bookmarkStart w:id="150" w:name="_Toc283336375"/>
      <w:r w:rsidRPr="00F26CA1">
        <w:rPr>
          <w:lang w:val="en-GB"/>
        </w:rPr>
        <w:t>Choosing optimization parameters</w:t>
      </w:r>
      <w:bookmarkEnd w:id="149"/>
      <w:bookmarkEnd w:id="150"/>
    </w:p>
    <w:p w:rsidR="008E351C" w:rsidRPr="00F26CA1" w:rsidRDefault="008E351C" w:rsidP="008E351C">
      <w:pPr>
        <w:rPr>
          <w:lang w:val="en-GB"/>
        </w:rPr>
      </w:pPr>
      <w:r w:rsidRPr="00F26CA1">
        <w:rPr>
          <w:lang w:val="en-GB"/>
        </w:rPr>
        <w:t xml:space="preserve">In this subsection the parameters that will be constant throughout the whole optimization process will be chosen – the number of games </w:t>
      </w:r>
      <m:oMath>
        <m:r>
          <w:rPr>
            <w:rFonts w:ascii="Cambria Math" w:hAnsi="Cambria Math"/>
            <w:lang w:val="en-GB"/>
          </w:rPr>
          <m:t>N</m:t>
        </m:r>
      </m:oMath>
      <w:r w:rsidR="000939AF" w:rsidRPr="00F26CA1">
        <w:rPr>
          <w:lang w:val="en-GB"/>
        </w:rPr>
        <w:t xml:space="preserve"> </w:t>
      </w:r>
      <w:r w:rsidRPr="00F26CA1">
        <w:rPr>
          <w:lang w:val="en-GB"/>
        </w:rPr>
        <w:t>played when averaging and the game time limi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as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5D76DD" w:rsidP="008E351C">
      <w:pPr>
        <w:rPr>
          <w:lang w:val="en-GB"/>
        </w:rPr>
      </w:pPr>
      <w:r w:rsidRPr="00F26CA1">
        <w:rPr>
          <w:lang w:val="en-GB"/>
        </w:rPr>
        <w:t xml:space="preserve">Now, the </w:t>
      </w:r>
      <m:oMath>
        <m:r>
          <w:rPr>
            <w:rFonts w:ascii="Cambria Math" w:hAnsi="Cambria Math"/>
            <w:lang w:val="en-GB"/>
          </w:rPr>
          <m:t>N</m:t>
        </m:r>
      </m:oMath>
      <w:r w:rsidRPr="00F26CA1">
        <w:rPr>
          <w:lang w:val="en-GB"/>
        </w:rPr>
        <w:t xml:space="preserve"> parameter needs to be chosen. To do that, the </w:t>
      </w:r>
      <m:oMath>
        <m:r>
          <w:rPr>
            <w:rFonts w:ascii="Cambria Math" w:hAnsi="Cambria Math"/>
            <w:lang w:val="en-GB"/>
          </w:rPr>
          <m:t>N</m:t>
        </m:r>
      </m:oMath>
      <w:r w:rsidRPr="00F26CA1">
        <w:rPr>
          <w:lang w:val="en-GB"/>
        </w:rPr>
        <w:t xml:space="preserve"> was set initially to 50 and 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ith time limit of 800 seconds were performed, which gives in total 5000 games. Thanks to the </w:t>
      </w:r>
      <w:r w:rsidR="00893177" w:rsidRPr="00F26CA1">
        <w:rPr>
          <w:lang w:val="en-GB"/>
        </w:rPr>
        <w:t xml:space="preserve">increased </w:t>
      </w:r>
      <w:r w:rsidRPr="00F26CA1">
        <w:rPr>
          <w:lang w:val="en-GB"/>
        </w:rPr>
        <w:t xml:space="preserve">speed version of Quake II,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D5327E" w:rsidRPr="00F26CA1">
        <w:rPr>
          <w:lang w:val="en-GB"/>
        </w:rPr>
        <w:t xml:space="preserve"> performed </w:t>
      </w:r>
      <w:r w:rsidR="00A747D3" w:rsidRPr="00F26CA1">
        <w:rPr>
          <w:lang w:val="en-GB"/>
        </w:rPr>
        <w:t>du</w:t>
      </w:r>
      <w:r w:rsidR="00A747D3" w:rsidRPr="00F26CA1">
        <w:rPr>
          <w:lang w:val="en-GB"/>
        </w:rPr>
        <w:t>r</w:t>
      </w:r>
      <w:r w:rsidR="00A747D3" w:rsidRPr="00F26CA1">
        <w:rPr>
          <w:lang w:val="en-GB"/>
        </w:rPr>
        <w:t>ing each of 100 measurement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00711066" w:rsidRPr="00F26CA1">
        <w:rPr>
          <w:lang w:val="en-GB"/>
        </w:rPr>
        <w:t xml:space="preserve"> </w:t>
      </w:r>
      <w:r w:rsidR="00644D6A" w:rsidRPr="00F26CA1">
        <w:rPr>
          <w:lang w:val="en-GB"/>
        </w:rPr>
        <w:t xml:space="preserve">in the </w:t>
      </w:r>
      <w:r w:rsidR="00711066" w:rsidRPr="00F26CA1">
        <w:rPr>
          <w:lang w:val="en-GB"/>
        </w:rPr>
        <w:t xml:space="preserve">function of </w:t>
      </w:r>
      <w:r w:rsidR="00A747D3" w:rsidRPr="00F26CA1">
        <w:rPr>
          <w:lang w:val="en-GB"/>
        </w:rPr>
        <w:t>value of</w:t>
      </w:r>
      <w:r w:rsidR="00711066" w:rsidRPr="00F26CA1">
        <w:rPr>
          <w:lang w:val="en-GB"/>
        </w:rPr>
        <w:t xml:space="preserve"> </w:t>
      </w:r>
      <m:oMath>
        <m:r>
          <w:rPr>
            <w:rFonts w:ascii="Cambria Math" w:hAnsi="Cambria Math"/>
            <w:lang w:val="en-GB"/>
          </w:rPr>
          <m:t>N</m:t>
        </m:r>
      </m:oMath>
      <w:r w:rsidR="00711066" w:rsidRPr="00F26CA1">
        <w:rPr>
          <w:lang w:val="en-GB"/>
        </w:rPr>
        <w:t xml:space="preserve"> can be observed </w:t>
      </w:r>
      <w:r w:rsidR="001A3346" w:rsidRPr="00F26CA1">
        <w:rPr>
          <w:lang w:val="en-GB"/>
        </w:rPr>
        <w:t>(</w:t>
      </w:r>
      <w:r w:rsidR="00010FDB" w:rsidRPr="00F26CA1">
        <w:rPr>
          <w:lang w:val="en-GB"/>
        </w:rPr>
        <w:fldChar w:fldCharType="begin"/>
      </w:r>
      <w:r w:rsidR="00711066" w:rsidRPr="00F26CA1">
        <w:rPr>
          <w:lang w:val="en-GB"/>
        </w:rPr>
        <w:instrText xml:space="preserve"> REF _Ref282339980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12</w:t>
      </w:r>
      <w:r w:rsidR="00010FDB"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en-GB"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5"/>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51" w:name="_Ref282339980"/>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2</w:t>
      </w:r>
      <w:r w:rsidR="00010FDB" w:rsidRPr="00F26CA1">
        <w:rPr>
          <w:lang w:val="en-GB"/>
        </w:rPr>
        <w:fldChar w:fldCharType="end"/>
      </w:r>
      <w:bookmarkEnd w:id="151"/>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w:r w:rsidR="00644D6A"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θ)</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xml:space="preserve">. We can notice, that this result is consistent with theory described in subsection </w:t>
      </w:r>
      <w:r w:rsidR="00010FDB"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010FDB" w:rsidRPr="00F26CA1">
        <w:rPr>
          <w:rFonts w:eastAsiaTheme="minorEastAsia"/>
          <w:lang w:val="en-GB"/>
        </w:rPr>
      </w:r>
      <w:r w:rsidR="00010FDB" w:rsidRPr="00F26CA1">
        <w:rPr>
          <w:rFonts w:eastAsiaTheme="minorEastAsia"/>
          <w:lang w:val="en-GB"/>
        </w:rPr>
        <w:fldChar w:fldCharType="separate"/>
      </w:r>
      <w:r w:rsidR="00577EBB" w:rsidRPr="00F26CA1">
        <w:rPr>
          <w:rFonts w:eastAsiaTheme="minorEastAsia"/>
          <w:lang w:val="en-GB"/>
        </w:rPr>
        <w:t>2.2.2</w:t>
      </w:r>
      <w:r w:rsidR="00010FDB"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possibility of a greater variation.</w:t>
      </w:r>
      <w:r w:rsidR="00FF4D49" w:rsidRPr="00F26CA1">
        <w:rPr>
          <w:lang w:val="en-GB"/>
        </w:rPr>
        <w:t xml:space="preserve"> </w:t>
      </w:r>
    </w:p>
    <w:p w:rsidR="004C5C07" w:rsidRPr="00F26CA1"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a game time limit of 800 seconds and Quake II game speeded up 100 times, we can est</w:t>
      </w:r>
      <w:r w:rsidRPr="00F26CA1">
        <w:rPr>
          <w:lang w:val="en-GB"/>
        </w:rPr>
        <w:t>i</w:t>
      </w:r>
      <w:r w:rsidRPr="00F26CA1">
        <w:rPr>
          <w:lang w:val="en-GB"/>
        </w:rPr>
        <w:t>mate that to evaluate 100 configurations we will need about 4 hours and 30 minutes.</w:t>
      </w:r>
    </w:p>
    <w:p w:rsidR="00FF4D49" w:rsidRPr="00F26CA1" w:rsidRDefault="00FF4D49" w:rsidP="004C5C07">
      <w:pPr>
        <w:pStyle w:val="Nagwek3"/>
        <w:rPr>
          <w:lang w:val="en-GB"/>
        </w:rPr>
      </w:pPr>
      <w:r w:rsidRPr="00F26CA1">
        <w:rPr>
          <w:lang w:val="en-GB"/>
        </w:rPr>
        <w:t xml:space="preserve"> </w:t>
      </w:r>
      <w:bookmarkStart w:id="152" w:name="_Toc283076932"/>
      <w:bookmarkStart w:id="153" w:name="_Toc283336376"/>
      <w:r w:rsidR="004C5C07" w:rsidRPr="00F26CA1">
        <w:rPr>
          <w:lang w:val="en-GB"/>
        </w:rPr>
        <w:t>Choosing Algorithms parameters</w:t>
      </w:r>
      <w:bookmarkEnd w:id="152"/>
      <w:bookmarkEnd w:id="153"/>
    </w:p>
    <w:p w:rsidR="005E245C" w:rsidRPr="00F26CA1" w:rsidRDefault="00A4284A" w:rsidP="00A4284A">
      <w:pPr>
        <w:pStyle w:val="Sub-sub-section-not-numbered"/>
        <w:rPr>
          <w:lang w:val="en-GB"/>
        </w:rPr>
      </w:pPr>
      <w:r w:rsidRPr="00F26CA1">
        <w:rPr>
          <w:lang w:val="en-GB"/>
        </w:rPr>
        <w:t>Localized random search</w:t>
      </w:r>
    </w:p>
    <w:p w:rsidR="00A4284A" w:rsidRPr="00F26CA1" w:rsidRDefault="00C82EC9" w:rsidP="00C82EC9">
      <w:pPr>
        <w:rPr>
          <w:lang w:val="en-GB"/>
        </w:rPr>
      </w:pPr>
      <w:r w:rsidRPr="00F26CA1">
        <w:rPr>
          <w:lang w:val="en-GB"/>
        </w:rPr>
        <w:t>To use localized random search we need to choose the distribution and variance of the pe</w:t>
      </w:r>
      <w:r w:rsidRPr="00F26CA1">
        <w:rPr>
          <w:lang w:val="en-GB"/>
        </w:rPr>
        <w:t>r</w:t>
      </w:r>
      <w:r w:rsidRPr="00F26CA1">
        <w:rPr>
          <w:lang w:val="en-GB"/>
        </w:rPr>
        <w:t xml:space="preserve">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showed that parameter</w:t>
      </w:r>
      <w:r w:rsidR="00F04AE5" w:rsidRPr="00F26CA1">
        <w:rPr>
          <w:lang w:val="en-GB"/>
        </w:rPr>
        <w:t>’</w:t>
      </w:r>
      <w:r w:rsidR="00FC1FA2" w:rsidRPr="00F26CA1">
        <w:rPr>
          <w:lang w:val="en-GB"/>
        </w:rPr>
        <w:t>s sensitivity is strongly depending on their current and other parameters</w:t>
      </w:r>
      <w:r w:rsidR="00F04AE5" w:rsidRPr="00F26CA1">
        <w:rPr>
          <w:lang w:val="en-GB"/>
        </w:rPr>
        <w:t>’</w:t>
      </w:r>
      <w:r w:rsidR="00FC1FA2" w:rsidRPr="00F26CA1">
        <w:rPr>
          <w:lang w:val="en-GB"/>
        </w:rPr>
        <w:t xml:space="preserve"> values</w:t>
      </w:r>
      <w:r w:rsidR="00A6738F" w:rsidRPr="00F26CA1">
        <w:rPr>
          <w:lang w:val="en-GB"/>
        </w:rPr>
        <w:t>, which is not very surprising taking into account the way that agent makes a navigation dec</w:t>
      </w:r>
      <w:r w:rsidR="00A6738F" w:rsidRPr="00F26CA1">
        <w:rPr>
          <w:lang w:val="en-GB"/>
        </w:rPr>
        <w:t>i</w:t>
      </w:r>
      <w:r w:rsidR="00A6738F" w:rsidRPr="00F26CA1">
        <w:rPr>
          <w:lang w:val="en-GB"/>
        </w:rPr>
        <w:t xml:space="preserve">sion. As each element of </w:t>
      </w:r>
      <m:oMath>
        <m:r>
          <m:rPr>
            <m:sty m:val="bi"/>
          </m:rPr>
          <w:rPr>
            <w:rFonts w:ascii="Cambria Math" w:hAnsi="Cambria Math"/>
            <w:lang w:val="en-GB"/>
          </w:rPr>
          <m:t>θ</m:t>
        </m:r>
      </m:oMath>
      <w:r w:rsidR="00A6738F" w:rsidRPr="00F26CA1">
        <w:rPr>
          <w:b/>
          <w:lang w:val="en-GB"/>
        </w:rPr>
        <w:t xml:space="preserve"> </w:t>
      </w:r>
      <w:r w:rsidR="00A6738F" w:rsidRPr="00F26CA1">
        <w:rPr>
          <w:lang w:val="en-GB"/>
        </w:rPr>
        <w:t xml:space="preserve">stays in a range of </w:t>
      </w:r>
      <m:oMath>
        <m:r>
          <w:rPr>
            <w:rFonts w:ascii="Cambria Math" w:hAnsi="Cambria Math"/>
            <w:lang w:val="en-GB"/>
          </w:rPr>
          <m:t>[0;1]</m:t>
        </m:r>
      </m:oMath>
      <w:r w:rsidR="00A6738F" w:rsidRPr="00F26CA1">
        <w:rPr>
          <w:lang w:val="en-GB"/>
        </w:rPr>
        <w:t xml:space="preserve">, we can choose one </w:t>
      </w:r>
      <w:r w:rsidR="00F04AE5" w:rsidRPr="00F26CA1">
        <w:rPr>
          <w:lang w:val="en-GB"/>
        </w:rPr>
        <w:t xml:space="preserve">variation for all of </w:t>
      </w:r>
      <w:r w:rsidR="00F04AE5" w:rsidRPr="00F26CA1">
        <w:rPr>
          <w:lang w:val="en-GB"/>
        </w:rPr>
        <w:lastRenderedPageBreak/>
        <w:t xml:space="preserve">them. After few tests using small number of evaluations, the variation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F04AE5" w:rsidRPr="00F26CA1">
        <w:rPr>
          <w:lang w:val="en-GB"/>
        </w:rPr>
        <w:t xml:space="preserve"> equal to </w:t>
      </w:r>
      <m:oMath>
        <m:r>
          <w:rPr>
            <w:rFonts w:ascii="Cambria Math" w:hAnsi="Cambria Math"/>
            <w:lang w:val="en-GB"/>
          </w:rPr>
          <m:t>0.02</m:t>
        </m:r>
      </m:oMath>
      <w:r w:rsidR="00F04AE5" w:rsidRPr="00F26CA1">
        <w:rPr>
          <w:lang w:val="en-GB"/>
        </w:rPr>
        <w:t xml:space="preserve"> was chosen.</w:t>
      </w:r>
    </w:p>
    <w:p w:rsidR="00F04AE5" w:rsidRPr="00F26CA1" w:rsidRDefault="00F04AE5" w:rsidP="00C82EC9">
      <w:pPr>
        <w:rPr>
          <w:lang w:val="en-GB"/>
        </w:rPr>
      </w:pPr>
      <w:r w:rsidRPr="00F26CA1">
        <w:rPr>
          <w:lang w:val="en-GB"/>
        </w:rPr>
        <w:t>Another parameter that will be used in a localized random search is the acceptance thres</w:t>
      </w:r>
      <w:r w:rsidRPr="00F26CA1">
        <w:rPr>
          <w:lang w:val="en-GB"/>
        </w:rPr>
        <w:t>h</w:t>
      </w:r>
      <w:r w:rsidRPr="00F26CA1">
        <w:rPr>
          <w:lang w:val="en-GB"/>
        </w:rPr>
        <w:t xml:space="preserve">old </w:t>
      </w:r>
      <m:oMath>
        <m:r>
          <w:rPr>
            <w:rFonts w:ascii="Cambria Math" w:hAnsi="Cambria Math"/>
            <w:lang w:val="en-GB"/>
          </w:rPr>
          <m:t>τ</m:t>
        </m:r>
      </m:oMath>
      <w:r w:rsidRPr="00F26CA1">
        <w:rPr>
          <w:lang w:val="en-GB"/>
        </w:rPr>
        <w:t xml:space="preserve">, as in </w:t>
      </w:r>
      <w:r w:rsidR="00010FDB" w:rsidRPr="00F26CA1">
        <w:rPr>
          <w:lang w:val="en-GB"/>
        </w:rPr>
        <w:fldChar w:fldCharType="begin"/>
      </w:r>
      <w:r w:rsidRPr="00F26CA1">
        <w:rPr>
          <w:lang w:val="en-GB"/>
        </w:rPr>
        <w:instrText xml:space="preserve"> REF alg_localized_rand_search_noisy_gain \h </w:instrText>
      </w:r>
      <w:r w:rsidR="00010FDB" w:rsidRPr="00F26CA1">
        <w:rPr>
          <w:lang w:val="en-GB"/>
        </w:rPr>
      </w:r>
      <w:r w:rsidR="00010FDB" w:rsidRPr="00F26CA1">
        <w:rPr>
          <w:lang w:val="en-GB"/>
        </w:rPr>
        <w:fldChar w:fldCharType="separate"/>
      </w:r>
      <w:r w:rsidR="00577EBB" w:rsidRPr="00F26CA1">
        <w:rPr>
          <w:rStyle w:val="HTML-kod"/>
          <w:rFonts w:ascii="Times New Roman" w:hAnsi="Times New Roman"/>
          <w:sz w:val="24"/>
          <w:szCs w:val="22"/>
          <w:lang w:val="en-GB"/>
        </w:rPr>
        <w:t xml:space="preserve">Algorithm </w:t>
      </w:r>
      <w:r w:rsidR="00577EBB" w:rsidRPr="00F26CA1">
        <w:rPr>
          <w:rStyle w:val="HTML-kod"/>
          <w:rFonts w:ascii="Times New Roman" w:hAnsi="Times New Roman"/>
          <w:noProof/>
          <w:sz w:val="24"/>
          <w:szCs w:val="22"/>
          <w:lang w:val="en-GB"/>
        </w:rPr>
        <w:t>2</w:t>
      </w:r>
      <w:r w:rsidR="00010FDB"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241695" w:rsidRPr="00F26CA1">
        <w:rPr>
          <w:lang w:val="en-GB"/>
        </w:rPr>
        <w:t>could</w:t>
      </w:r>
      <w:r w:rsidR="0046233C" w:rsidRPr="00F26CA1">
        <w:rPr>
          <w:lang w:val="en-GB"/>
        </w:rPr>
        <w:t xml:space="preserve"> be used, limiting </w:t>
      </w:r>
      <m:oMath>
        <m:r>
          <w:rPr>
            <w:rFonts w:ascii="Cambria Math" w:hAnsi="Cambria Math"/>
            <w:lang w:val="en-GB"/>
          </w:rPr>
          <m:t>N</m:t>
        </m:r>
      </m:oMath>
      <w:r w:rsidR="0046233C" w:rsidRPr="00F26CA1">
        <w:rPr>
          <w:lang w:val="en-GB"/>
        </w:rPr>
        <w:t xml:space="preserve"> to its established value of 20. The 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o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F04AE5" w:rsidRPr="00F26CA1" w:rsidRDefault="00E212EC" w:rsidP="00E212EC">
      <w:pPr>
        <w:pStyle w:val="Sub-sub-section-not-numbered"/>
        <w:rPr>
          <w:lang w:val="en-GB"/>
        </w:rPr>
      </w:pPr>
      <w:r w:rsidRPr="00F26CA1">
        <w:rPr>
          <w:lang w:val="en-GB"/>
        </w:rPr>
        <w:t>Hill climbing</w:t>
      </w:r>
    </w:p>
    <w:p w:rsidR="00E212EC" w:rsidRPr="00F26CA1" w:rsidRDefault="00BB61CE" w:rsidP="00BB61CE">
      <w:pPr>
        <w:rPr>
          <w:lang w:val="en-GB"/>
        </w:rPr>
      </w:pPr>
      <w:r w:rsidRPr="00F26CA1">
        <w:rPr>
          <w:lang w:val="en-GB"/>
        </w:rPr>
        <w:t xml:space="preserve">In the hill climbing algorithm, we need to set the step size </w:t>
      </w:r>
      <m:oMath>
        <m:r>
          <w:rPr>
            <w:rFonts w:ascii="Cambria Math" w:hAnsi="Cambria Math"/>
            <w:lang w:val="en-GB"/>
          </w:rPr>
          <m:t>e</m:t>
        </m:r>
      </m:oMath>
      <w:r w:rsidRPr="00F26CA1">
        <w:rPr>
          <w:lang w:val="en-GB"/>
        </w:rPr>
        <w:t xml:space="preserve">, as in </w:t>
      </w:r>
      <w:r w:rsidR="00010FDB" w:rsidRPr="00F26CA1">
        <w:rPr>
          <w:lang w:val="en-GB"/>
        </w:rPr>
        <w:fldChar w:fldCharType="begin"/>
      </w:r>
      <w:r w:rsidRPr="00F26CA1">
        <w:rPr>
          <w:lang w:val="en-GB"/>
        </w:rPr>
        <w:instrText xml:space="preserve"> REF eq_hill_climbing_vivinity_def \h </w:instrText>
      </w:r>
      <w:r w:rsidR="00010FDB" w:rsidRPr="00F26CA1">
        <w:rPr>
          <w:lang w:val="en-GB"/>
        </w:rPr>
      </w:r>
      <w:r w:rsidR="00010FDB" w:rsidRPr="00F26CA1">
        <w:rPr>
          <w:lang w:val="en-GB"/>
        </w:rPr>
        <w:fldChar w:fldCharType="separate"/>
      </w:r>
      <w:r w:rsidR="00577EBB" w:rsidRPr="00F26CA1">
        <w:rPr>
          <w:lang w:val="en-GB"/>
        </w:rPr>
        <w:t>(</w:t>
      </w:r>
      <w:r w:rsidR="00577EBB" w:rsidRPr="00F26CA1">
        <w:rPr>
          <w:noProof/>
          <w:lang w:val="en-GB"/>
        </w:rPr>
        <w:t>2</w:t>
      </w:r>
      <w:r w:rsidR="00577EBB" w:rsidRPr="00F26CA1">
        <w:rPr>
          <w:lang w:val="en-GB"/>
        </w:rPr>
        <w:t>.</w:t>
      </w:r>
      <w:r w:rsidR="00577EBB" w:rsidRPr="00F26CA1">
        <w:rPr>
          <w:noProof/>
          <w:lang w:val="en-GB"/>
        </w:rPr>
        <w:t>14</w:t>
      </w:r>
      <w:r w:rsidR="00577EBB" w:rsidRPr="00F26CA1">
        <w:rPr>
          <w:lang w:val="en-GB"/>
        </w:rPr>
        <w:t>)</w:t>
      </w:r>
      <w:r w:rsidR="00010FDB" w:rsidRPr="00F26CA1">
        <w:rPr>
          <w:lang w:val="en-GB"/>
        </w:rPr>
        <w:fldChar w:fldCharType="end"/>
      </w:r>
      <w:r w:rsidRPr="00F26CA1">
        <w:rPr>
          <w:lang w:val="en-GB"/>
        </w:rPr>
        <w:t xml:space="preserve"> and, again, the acceptance threshold parameter </w:t>
      </w:r>
      <m:oMath>
        <m:r>
          <w:rPr>
            <w:rFonts w:ascii="Cambria Math" w:hAnsi="Cambria Math"/>
            <w:lang w:val="en-GB"/>
          </w:rPr>
          <m:t>τ</m:t>
        </m:r>
      </m:oMath>
      <w:r w:rsidRPr="00F26CA1">
        <w:rPr>
          <w:lang w:val="en-GB"/>
        </w:rPr>
        <w:t xml:space="preserve">. The setting of the acceptance threshold will be the same as in the case of localized random search described above. When it comes to step size </w:t>
      </w:r>
      <m:oMath>
        <m:r>
          <w:rPr>
            <w:rFonts w:ascii="Cambria Math" w:hAnsi="Cambria Math"/>
            <w:lang w:val="en-GB"/>
          </w:rPr>
          <m:t>e</m:t>
        </m:r>
      </m:oMath>
      <w:r w:rsidRPr="00F26CA1">
        <w:rPr>
          <w:lang w:val="en-GB"/>
        </w:rPr>
        <w:t xml:space="preserve">, we will also use the step size we desired to use for localized random search. As we chose the variation of the el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Pr="00F26CA1">
        <w:rPr>
          <w:lang w:val="en-GB"/>
        </w:rPr>
        <w:t xml:space="preserve">, the standard step size will be equal to the standard deviation, that is </w:t>
      </w:r>
      <m:oMath>
        <m:r>
          <w:rPr>
            <w:rFonts w:ascii="Cambria Math" w:hAnsi="Cambria Math"/>
            <w:lang w:val="en-GB"/>
          </w:rPr>
          <m:t>σ≈0.141</m:t>
        </m:r>
      </m:oMath>
      <w:r w:rsidRPr="00F26CA1">
        <w:rPr>
          <w:lang w:val="en-GB"/>
        </w:rPr>
        <w:t>. In case of a hill climbing, as we search in a more organized manner, we may want the step size to be a little smaller, as in basic version of the hill clim</w:t>
      </w:r>
      <w:r w:rsidRPr="00F26CA1">
        <w:rPr>
          <w:lang w:val="en-GB"/>
        </w:rPr>
        <w:t>b</w:t>
      </w:r>
      <w:r w:rsidRPr="00F26CA1">
        <w:rPr>
          <w:lang w:val="en-GB"/>
        </w:rPr>
        <w:t xml:space="preserve">ing algorithm it is constant. After few shorter experiments, the step size </w:t>
      </w:r>
      <m:oMath>
        <m:r>
          <w:rPr>
            <w:rFonts w:ascii="Cambria Math" w:hAnsi="Cambria Math"/>
            <w:lang w:val="en-GB"/>
          </w:rPr>
          <m:t>e=0.1</m:t>
        </m:r>
      </m:oMath>
      <w:r w:rsidRPr="00F26CA1">
        <w:rPr>
          <w:lang w:val="en-GB"/>
        </w:rPr>
        <w:t xml:space="preserve"> was chosen. </w:t>
      </w:r>
    </w:p>
    <w:p w:rsidR="00225DD4" w:rsidRPr="00F26CA1" w:rsidRDefault="00144728" w:rsidP="00144728">
      <w:pPr>
        <w:pStyle w:val="Sub-sub-section-not-numbered"/>
        <w:rPr>
          <w:lang w:val="en-GB"/>
        </w:rPr>
      </w:pPr>
      <w:r w:rsidRPr="00F26CA1">
        <w:rPr>
          <w:lang w:val="en-GB"/>
        </w:rPr>
        <w:t>Finite difference stochastic approximation</w:t>
      </w:r>
    </w:p>
    <w:p w:rsidR="00BC3F94" w:rsidRPr="00F26CA1" w:rsidRDefault="00BC3F94" w:rsidP="00BC3F94">
      <w:pPr>
        <w:rPr>
          <w:lang w:val="en-GB"/>
        </w:rPr>
      </w:pPr>
      <w:r w:rsidRPr="00F26CA1">
        <w:rPr>
          <w:lang w:val="en-GB"/>
        </w:rPr>
        <w:t xml:space="preserve">For setting the parameters of the finite-difference stochastic approximation algorithm, the semiautomatic method described in </w:t>
      </w:r>
      <w:r w:rsidR="00010FDB" w:rsidRPr="00F26CA1">
        <w:rPr>
          <w:lang w:val="en-GB"/>
        </w:rPr>
        <w:fldChar w:fldCharType="begin"/>
      </w:r>
      <w:r w:rsidRPr="00F26CA1">
        <w:rPr>
          <w:lang w:val="en-GB"/>
        </w:rPr>
        <w:instrText xml:space="preserve"> REF alg_FDSA_semiautomatic_params_setting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6</w:t>
      </w:r>
      <w:r w:rsidR="00010FDB" w:rsidRPr="00F26CA1">
        <w:rPr>
          <w:lang w:val="en-GB"/>
        </w:rPr>
        <w:fldChar w:fldCharType="end"/>
      </w:r>
      <w:r w:rsidRPr="00F26CA1">
        <w:rPr>
          <w:lang w:val="en-GB"/>
        </w:rPr>
        <w:t xml:space="preserve"> will be used. After performing the setting, it was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as 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937199" w:rsidRPr="00F26CA1" w:rsidRDefault="00DC6B77" w:rsidP="00DC6B77">
      <w:pPr>
        <w:pStyle w:val="Sub-sub-section-not-numbered"/>
        <w:rPr>
          <w:lang w:val="en-GB"/>
        </w:rPr>
      </w:pPr>
      <w:r w:rsidRPr="00F26CA1">
        <w:rPr>
          <w:lang w:val="en-GB"/>
        </w:rPr>
        <w:t>Simulated annealing</w:t>
      </w:r>
    </w:p>
    <w:p w:rsidR="001421DA" w:rsidRPr="00F26CA1" w:rsidRDefault="001421DA" w:rsidP="001421DA">
      <w:pPr>
        <w:rPr>
          <w:lang w:val="en-GB"/>
        </w:rPr>
      </w:pPr>
      <w:r w:rsidRPr="00F26CA1">
        <w:rPr>
          <w:lang w:val="en-GB"/>
        </w:rPr>
        <w:t>The simulated annealing algorithm requires us to define the annealing schedule and the budget of function evaluations we are willing to allocate for each temperature. For the st</w:t>
      </w:r>
      <w:r w:rsidRPr="00F26CA1">
        <w:rPr>
          <w:lang w:val="en-GB"/>
        </w:rPr>
        <w:t>o</w:t>
      </w:r>
      <w:r w:rsidRPr="00F26CA1">
        <w:rPr>
          <w:lang w:val="en-GB"/>
        </w:rPr>
        <w:t xml:space="preserve">chastic optimization, we also need to adjust the value of acceptance threshold parameter </w:t>
      </w:r>
      <m:oMath>
        <m:r>
          <w:rPr>
            <w:rFonts w:ascii="Cambria Math" w:hAnsi="Cambria Math"/>
            <w:lang w:val="en-GB"/>
          </w:rPr>
          <m:t>τ</m:t>
        </m:r>
      </m:oMath>
      <w:r w:rsidRPr="00F26CA1">
        <w:rPr>
          <w:lang w:val="en-GB"/>
        </w:rPr>
        <w:t xml:space="preserve">. This we have already adjusted in the earlier paragraphs, now we can make a choice whether we want </w:t>
      </w:r>
      <m:oMath>
        <m:r>
          <w:rPr>
            <w:rFonts w:ascii="Cambria Math" w:hAnsi="Cambria Math"/>
            <w:lang w:val="en-GB"/>
          </w:rPr>
          <m:t>τ</m:t>
        </m:r>
      </m:oMath>
      <w:r w:rsidRPr="00F26CA1">
        <w:rPr>
          <w:lang w:val="en-GB"/>
        </w:rPr>
        <w:t xml:space="preserve"> to be positive or negative. </w:t>
      </w:r>
      <w:r w:rsidR="00295752" w:rsidRPr="00F26CA1">
        <w:rPr>
          <w:lang w:val="en-GB"/>
        </w:rPr>
        <w:t>As hill climbing and finite-difference stochastic a</w:t>
      </w:r>
      <w:r w:rsidR="00295752" w:rsidRPr="00F26CA1">
        <w:rPr>
          <w:lang w:val="en-GB"/>
        </w:rPr>
        <w:t>p</w:t>
      </w:r>
      <w:r w:rsidR="00295752" w:rsidRPr="00F26CA1">
        <w:rPr>
          <w:lang w:val="en-GB"/>
        </w:rPr>
        <w:lastRenderedPageBreak/>
        <w:t>proximation algorithms are local optimum searches, we prefer the simulated annealing alg</w:t>
      </w:r>
      <w:r w:rsidR="00295752" w:rsidRPr="00F26CA1">
        <w:rPr>
          <w:lang w:val="en-GB"/>
        </w:rPr>
        <w:t>o</w:t>
      </w:r>
      <w:r w:rsidR="00295752" w:rsidRPr="00F26CA1">
        <w:rPr>
          <w:lang w:val="en-GB"/>
        </w:rPr>
        <w:t xml:space="preserve">rithm to rather search for another global optimum, therefore we assume there are many global optimums and we will use a positive value of </w:t>
      </w:r>
      <m:oMath>
        <m:r>
          <w:rPr>
            <w:rFonts w:ascii="Cambria Math" w:hAnsi="Cambria Math"/>
            <w:lang w:val="en-GB"/>
          </w:rPr>
          <m:t>τ=2</m:t>
        </m:r>
      </m:oMath>
      <w:r w:rsidR="00295752" w:rsidRPr="00F26CA1">
        <w:rPr>
          <w:lang w:val="en-GB"/>
        </w:rPr>
        <w:t>.</w:t>
      </w:r>
    </w:p>
    <w:p w:rsidR="00A42652" w:rsidRPr="00F26CA1" w:rsidRDefault="00A42652" w:rsidP="001421DA">
      <w:pPr>
        <w:rPr>
          <w:lang w:val="en-GB"/>
        </w:rPr>
      </w:pPr>
      <w:r w:rsidRPr="00F26CA1">
        <w:rPr>
          <w:lang w:val="en-GB"/>
        </w:rP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lang w:val="en-GB"/>
          </w:rPr>
          <m:t>δ=4</m:t>
        </m:r>
      </m:oMath>
      <w:r w:rsidRPr="00F26CA1">
        <w:rPr>
          <w:lang w:val="en-GB"/>
        </w:rPr>
        <w:t xml:space="preserve"> would be lower than 0.70. In a similar manner, another points were chosen, which led to establishing the fol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mperature was set to 10.</w:t>
      </w:r>
    </w:p>
    <w:p w:rsidR="00367D46" w:rsidRPr="00F26CA1" w:rsidRDefault="00367D46" w:rsidP="00367D46">
      <w:pPr>
        <w:pStyle w:val="Nagwek2"/>
        <w:rPr>
          <w:lang w:val="en-GB"/>
        </w:rPr>
      </w:pPr>
      <w:bookmarkStart w:id="154" w:name="_Toc281943914"/>
      <w:bookmarkStart w:id="155" w:name="_Toc283076933"/>
      <w:bookmarkStart w:id="156" w:name="_Toc283336377"/>
      <w:r w:rsidRPr="00F26CA1">
        <w:rPr>
          <w:lang w:val="en-GB"/>
        </w:rPr>
        <w:t>Evaluation</w:t>
      </w:r>
      <w:bookmarkEnd w:id="154"/>
      <w:bookmarkEnd w:id="155"/>
      <w:bookmarkEnd w:id="156"/>
    </w:p>
    <w:p w:rsidR="003E45EE" w:rsidRPr="00F26CA1" w:rsidRDefault="003E45EE" w:rsidP="003E45EE">
      <w:pPr>
        <w:rPr>
          <w:lang w:val="en-GB"/>
        </w:rPr>
      </w:pPr>
      <w:r w:rsidRPr="00F26CA1">
        <w:rPr>
          <w:lang w:val="en-GB"/>
        </w:rPr>
        <w:t xml:space="preserve">In this section, the experiments that will be performed after the optimization process are described. </w:t>
      </w:r>
    </w:p>
    <w:p w:rsidR="003E45EE" w:rsidRPr="00F26CA1" w:rsidRDefault="003E45EE" w:rsidP="003E45EE">
      <w:pPr>
        <w:rPr>
          <w:lang w:val="en-GB"/>
        </w:rPr>
      </w:pPr>
      <w:r w:rsidRPr="00F26CA1">
        <w:rPr>
          <w:lang w:val="en-GB"/>
        </w:rPr>
        <w:t>Basically, we will want to compare the results before and after the optimization, so the first part of the evaluation will be exactly the same as described in initial experiments section (</w:t>
      </w:r>
      <w:r w:rsidR="00010FDB" w:rsidRPr="00F26CA1">
        <w:rPr>
          <w:lang w:val="en-GB"/>
        </w:rPr>
        <w:fldChar w:fldCharType="begin"/>
      </w:r>
      <w:r w:rsidRPr="00F26CA1">
        <w:rPr>
          <w:lang w:val="en-GB"/>
        </w:rPr>
        <w:instrText xml:space="preserve"> REF _Ref282354036 \r \h </w:instrText>
      </w:r>
      <w:r w:rsidR="00010FDB" w:rsidRPr="00F26CA1">
        <w:rPr>
          <w:lang w:val="en-GB"/>
        </w:rPr>
      </w:r>
      <w:r w:rsidR="00010FDB" w:rsidRPr="00F26CA1">
        <w:rPr>
          <w:lang w:val="en-GB"/>
        </w:rPr>
        <w:fldChar w:fldCharType="separate"/>
      </w:r>
      <w:r w:rsidR="00577EBB" w:rsidRPr="00F26CA1">
        <w:rPr>
          <w:lang w:val="en-GB"/>
        </w:rPr>
        <w:t>4.1</w:t>
      </w:r>
      <w:r w:rsidR="00010FDB" w:rsidRPr="00F26CA1">
        <w:rPr>
          <w:lang w:val="en-GB"/>
        </w:rPr>
        <w:fldChar w:fldCharType="end"/>
      </w:r>
      <w:r w:rsidRPr="00F26CA1">
        <w:rPr>
          <w:lang w:val="en-GB"/>
        </w:rPr>
        <w:t>), with a difference that instead of the ReferenceBot, the LearnBot with the best config</w:t>
      </w:r>
      <w:r w:rsidRPr="00F26CA1">
        <w:rPr>
          <w:lang w:val="en-GB"/>
        </w:rPr>
        <w:t>u</w:t>
      </w:r>
      <w:r w:rsidRPr="00F26CA1">
        <w:rPr>
          <w:lang w:val="en-GB"/>
        </w:rPr>
        <w:t>ration found will be playing against the EraserBot.</w:t>
      </w:r>
    </w:p>
    <w:p w:rsidR="00E20BF9" w:rsidRDefault="00533262" w:rsidP="00533262">
      <w:pPr>
        <w:rPr>
          <w:lang w:val="en-GB"/>
        </w:rPr>
      </w:pPr>
      <w:r w:rsidRPr="00F26CA1">
        <w:rPr>
          <w:lang w:val="en-GB"/>
        </w:rPr>
        <w:t>Later, the values of the best configurations found will be compared with the initial config</w:t>
      </w:r>
      <w:r w:rsidRPr="00F26CA1">
        <w:rPr>
          <w:lang w:val="en-GB"/>
        </w:rPr>
        <w:t>u</w:t>
      </w:r>
      <w:r w:rsidRPr="00F26CA1">
        <w:rPr>
          <w:lang w:val="en-GB"/>
        </w:rPr>
        <w:t xml:space="preserve">ration of the ReferenceBot. Finally, the simple experiment involving human players will be </w:t>
      </w:r>
      <w:commentRangeStart w:id="157"/>
      <w:r w:rsidRPr="00F26CA1">
        <w:rPr>
          <w:lang w:val="en-GB"/>
        </w:rPr>
        <w:t>performed</w:t>
      </w:r>
      <w:commentRangeEnd w:id="157"/>
      <w:r w:rsidR="00CB40EC" w:rsidRPr="00F26CA1">
        <w:rPr>
          <w:rStyle w:val="Odwoaniedokomentarza"/>
          <w:rFonts w:eastAsiaTheme="minorHAnsi"/>
          <w:lang w:val="en-GB"/>
        </w:rPr>
        <w:commentReference w:id="157"/>
      </w:r>
      <w:r w:rsidRPr="00F26CA1">
        <w:rPr>
          <w:lang w:val="en-GB"/>
        </w:rPr>
        <w:t>.</w:t>
      </w:r>
    </w:p>
    <w:p w:rsidR="00891DAB" w:rsidRDefault="00891DAB" w:rsidP="00533262">
      <w:pPr>
        <w:rPr>
          <w:lang w:val="en-GB"/>
        </w:rPr>
        <w:sectPr w:rsidR="00891DAB" w:rsidSect="003D6691">
          <w:pgSz w:w="11906" w:h="16838"/>
          <w:pgMar w:top="1417" w:right="1417" w:bottom="1417" w:left="1417" w:header="708" w:footer="708" w:gutter="0"/>
          <w:cols w:space="708"/>
          <w:titlePg/>
          <w:docGrid w:linePitch="360"/>
        </w:sectPr>
      </w:pPr>
    </w:p>
    <w:p w:rsidR="00367D46" w:rsidRPr="00F26CA1" w:rsidRDefault="00367D46" w:rsidP="00367D46">
      <w:pPr>
        <w:pStyle w:val="Nagwek1"/>
        <w:rPr>
          <w:lang w:val="en-GB"/>
        </w:rPr>
      </w:pPr>
      <w:bookmarkStart w:id="158" w:name="_Toc281943915"/>
      <w:bookmarkStart w:id="159" w:name="_Toc283076934"/>
      <w:bookmarkStart w:id="160" w:name="_Toc283336378"/>
      <w:r w:rsidRPr="00F26CA1">
        <w:rPr>
          <w:lang w:val="en-GB"/>
        </w:rPr>
        <w:lastRenderedPageBreak/>
        <w:t>Results</w:t>
      </w:r>
      <w:bookmarkEnd w:id="158"/>
      <w:bookmarkEnd w:id="159"/>
      <w:bookmarkEnd w:id="160"/>
    </w:p>
    <w:p w:rsidR="001E53E6" w:rsidRPr="00F26CA1" w:rsidRDefault="001E53E6" w:rsidP="00D3252D">
      <w:pPr>
        <w:rPr>
          <w:lang w:val="en-GB"/>
        </w:rPr>
      </w:pPr>
      <w:r w:rsidRPr="00F26CA1">
        <w:rPr>
          <w:lang w:val="en-GB"/>
        </w:rPr>
        <w:t xml:space="preserve">In this chapter, the results of the experiments described in Chapter </w:t>
      </w:r>
      <w:r w:rsidR="00010FDB" w:rsidRPr="00F26CA1">
        <w:rPr>
          <w:lang w:val="en-GB"/>
        </w:rPr>
        <w:fldChar w:fldCharType="begin"/>
      </w:r>
      <w:r w:rsidRPr="00F26CA1">
        <w:rPr>
          <w:lang w:val="en-GB"/>
        </w:rPr>
        <w:instrText xml:space="preserve"> REF _Ref282373648 \r \h </w:instrText>
      </w:r>
      <w:r w:rsidR="00010FDB" w:rsidRPr="00F26CA1">
        <w:rPr>
          <w:lang w:val="en-GB"/>
        </w:rPr>
      </w:r>
      <w:r w:rsidR="00010FDB" w:rsidRPr="00F26CA1">
        <w:rPr>
          <w:lang w:val="en-GB"/>
        </w:rPr>
        <w:fldChar w:fldCharType="separate"/>
      </w:r>
      <w:r w:rsidR="00577EBB" w:rsidRPr="00F26CA1">
        <w:rPr>
          <w:lang w:val="en-GB"/>
        </w:rPr>
        <w:t>4</w:t>
      </w:r>
      <w:r w:rsidR="00010FDB" w:rsidRPr="00F26CA1">
        <w:rPr>
          <w:lang w:val="en-GB"/>
        </w:rPr>
        <w:fldChar w:fldCharType="end"/>
      </w:r>
      <w:r w:rsidRPr="00F26CA1">
        <w:rPr>
          <w:lang w:val="en-GB"/>
        </w:rPr>
        <w:t xml:space="preserve"> are presented. First, the initial experiments, then the results of optimization using each algorithm and the compar</w:t>
      </w:r>
      <w:r w:rsidRPr="00F26CA1">
        <w:rPr>
          <w:lang w:val="en-GB"/>
        </w:rPr>
        <w:t>i</w:t>
      </w:r>
      <w:r w:rsidRPr="00F26CA1">
        <w:rPr>
          <w:lang w:val="en-GB"/>
        </w:rPr>
        <w:t>son between algorithms, and finally the evaluation of the optimized solution.</w:t>
      </w:r>
    </w:p>
    <w:p w:rsidR="00D3252D" w:rsidRPr="00F26CA1" w:rsidRDefault="00D3252D" w:rsidP="00D3252D">
      <w:pPr>
        <w:rPr>
          <w:lang w:val="en-GB"/>
        </w:rPr>
      </w:pPr>
      <w:r w:rsidRPr="00F26CA1">
        <w:rPr>
          <w:lang w:val="en-GB"/>
        </w:rPr>
        <w:t>For convenience, in this chapter, the following abbreviations of algorithm names will be used: FDSA – Finite-Difference Stochastic Approximation, HC – Hill Climbing, RAND – localized random search and SIMA – Simulated Annealing.</w:t>
      </w:r>
    </w:p>
    <w:p w:rsidR="008B31ED" w:rsidRPr="00F26CA1" w:rsidRDefault="008B31ED" w:rsidP="00367D46">
      <w:pPr>
        <w:pStyle w:val="Nagwek2"/>
        <w:rPr>
          <w:lang w:val="en-GB"/>
        </w:rPr>
      </w:pPr>
      <w:bookmarkStart w:id="161" w:name="_Toc281943917"/>
      <w:bookmarkStart w:id="162" w:name="_Toc283076935"/>
      <w:bookmarkStart w:id="163" w:name="_Toc283336379"/>
      <w:r w:rsidRPr="00F26CA1">
        <w:rPr>
          <w:lang w:val="en-GB"/>
        </w:rPr>
        <w:t>Initial experiments</w:t>
      </w:r>
      <w:bookmarkEnd w:id="162"/>
      <w:bookmarkEnd w:id="163"/>
    </w:p>
    <w:p w:rsidR="000C1DCB" w:rsidRPr="00F26CA1" w:rsidRDefault="000C1DCB" w:rsidP="003B45AD">
      <w:pPr>
        <w:rPr>
          <w:lang w:val="en-GB"/>
        </w:rPr>
      </w:pPr>
      <w:r w:rsidRPr="00F26CA1">
        <w:rPr>
          <w:lang w:val="en-GB"/>
        </w:rPr>
        <w:t>In initial experiments, the Eraser</w:t>
      </w:r>
      <w:r w:rsidR="00575BFF" w:rsidRPr="00F26CA1">
        <w:rPr>
          <w:lang w:val="en-GB"/>
        </w:rPr>
        <w:t>Bot proves to be more effective –</w:t>
      </w:r>
      <w:r w:rsidRPr="00F26CA1">
        <w:rPr>
          <w:lang w:val="en-GB"/>
        </w:rPr>
        <w:t xml:space="preserve"> the </w:t>
      </w:r>
      <w:r w:rsidR="00622BE8" w:rsidRPr="00F26CA1">
        <w:rPr>
          <w:lang w:val="en-GB"/>
        </w:rPr>
        <w:t xml:space="preserve">average </w:t>
      </w:r>
      <w:r w:rsidRPr="00F26CA1">
        <w:rPr>
          <w:lang w:val="en-GB"/>
        </w:rPr>
        <w:t xml:space="preserve">difference between bots </w:t>
      </w:r>
      <w:r w:rsidR="00622BE8" w:rsidRPr="00F26CA1">
        <w:rPr>
          <w:lang w:val="en-GB"/>
        </w:rPr>
        <w:t xml:space="preserve">is </w:t>
      </w:r>
      <m:oMath>
        <m:r>
          <w:rPr>
            <w:rFonts w:ascii="Cambria Math" w:hAnsi="Cambria Math"/>
            <w:lang w:val="en-GB"/>
          </w:rPr>
          <m:t>4.83</m:t>
        </m:r>
      </m:oMath>
      <w:r w:rsidRPr="00F26CA1">
        <w:rPr>
          <w:lang w:val="en-GB"/>
        </w:rPr>
        <w:t>.</w:t>
      </w:r>
    </w:p>
    <w:p w:rsidR="000C1DCB" w:rsidRPr="00F26CA1" w:rsidRDefault="00654254" w:rsidP="000C1DCB">
      <w:pPr>
        <w:keepNext/>
        <w:jc w:val="center"/>
        <w:rPr>
          <w:lang w:val="en-GB"/>
        </w:rPr>
      </w:pPr>
      <w:r w:rsidRPr="00F26CA1">
        <w:rPr>
          <w:noProof/>
          <w:lang w:val="en-GB" w:eastAsia="pl-PL" w:bidi="ar-SA"/>
        </w:rPr>
        <w:drawing>
          <wp:inline distT="0" distB="0" distL="0" distR="0">
            <wp:extent cx="5353050" cy="3524250"/>
            <wp:effectExtent l="19050" t="0" r="0" b="0"/>
            <wp:docPr id="5"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6"/>
                    <a:stretch>
                      <a:fillRect/>
                    </a:stretch>
                  </pic:blipFill>
                  <pic:spPr>
                    <a:xfrm>
                      <a:off x="0" y="0"/>
                      <a:ext cx="5349037" cy="3521608"/>
                    </a:xfrm>
                    <a:prstGeom prst="rect">
                      <a:avLst/>
                    </a:prstGeom>
                  </pic:spPr>
                </pic:pic>
              </a:graphicData>
            </a:graphic>
          </wp:inline>
        </w:drawing>
      </w:r>
    </w:p>
    <w:p w:rsidR="00F0475D" w:rsidRPr="00F26CA1" w:rsidRDefault="000C1DCB" w:rsidP="000C1DCB">
      <w:pPr>
        <w:pStyle w:val="Legenda"/>
        <w:rPr>
          <w:lang w:val="en-GB"/>
        </w:rPr>
      </w:pPr>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13</w:t>
      </w:r>
      <w:r w:rsidR="00010FDB" w:rsidRPr="00F26CA1">
        <w:rPr>
          <w:lang w:val="en-GB"/>
        </w:rPr>
        <w:fldChar w:fldCharType="end"/>
      </w:r>
      <w:r w:rsidRPr="00F26CA1">
        <w:rPr>
          <w:lang w:val="en-GB"/>
        </w:rPr>
        <w:t xml:space="preserve">: The average score of each bot in the initial experiment. The </w:t>
      </w:r>
      <w:r w:rsidR="005F16F2" w:rsidRPr="00F26CA1">
        <w:rPr>
          <w:lang w:val="en-GB"/>
        </w:rPr>
        <w:t>ReferenceBot</w:t>
      </w:r>
      <w:r w:rsidRPr="00F26CA1">
        <w:rPr>
          <w:lang w:val="en-GB"/>
        </w:rPr>
        <w:t xml:space="preserve"> uses </w:t>
      </w:r>
      <w:r w:rsidR="00326505" w:rsidRPr="00F26CA1">
        <w:rPr>
          <w:lang w:val="en-GB"/>
        </w:rPr>
        <w:br/>
      </w:r>
      <w:r w:rsidRPr="00F26CA1">
        <w:rPr>
          <w:lang w:val="en-GB"/>
        </w:rPr>
        <w:t>the manually adjusted parameters.</w:t>
      </w:r>
    </w:p>
    <w:p w:rsidR="004B39A6" w:rsidRPr="00F26CA1" w:rsidRDefault="00D33C7F" w:rsidP="00C66DB5">
      <w:pPr>
        <w:rPr>
          <w:lang w:val="en-GB"/>
        </w:rPr>
      </w:pPr>
      <w:r w:rsidRPr="00F26CA1">
        <w:rPr>
          <w:lang w:val="en-GB"/>
        </w:rPr>
        <w:t xml:space="preserve">During the game it has been observed, that the </w:t>
      </w:r>
      <w:r w:rsidR="00C66DB5" w:rsidRPr="00F26CA1">
        <w:rPr>
          <w:lang w:val="en-GB"/>
        </w:rPr>
        <w:t xml:space="preserve">EraserBot would often win using one of the weapons that was very rarely used and picked up by </w:t>
      </w:r>
      <w:r w:rsidR="00B66004" w:rsidRPr="00F26CA1">
        <w:rPr>
          <w:lang w:val="en-GB"/>
        </w:rPr>
        <w:t>ReferenceBot</w:t>
      </w:r>
      <w:r w:rsidR="00C66DB5" w:rsidRPr="00F26CA1">
        <w:rPr>
          <w:lang w:val="en-GB"/>
        </w:rPr>
        <w:t xml:space="preserve">. </w:t>
      </w:r>
      <w:r w:rsidR="00921D89" w:rsidRPr="00F26CA1">
        <w:rPr>
          <w:lang w:val="en-GB"/>
        </w:rPr>
        <w:t xml:space="preserve">The EraserBot also was </w:t>
      </w:r>
      <w:r w:rsidR="00921D89" w:rsidRPr="00F26CA1">
        <w:rPr>
          <w:lang w:val="en-GB"/>
        </w:rPr>
        <w:lastRenderedPageBreak/>
        <w:t xml:space="preserve">exploring the map more, getting to more remote and useful items. This may be due to better world map representation or </w:t>
      </w:r>
      <w:r w:rsidR="00B66004" w:rsidRPr="00F26CA1">
        <w:rPr>
          <w:lang w:val="en-GB"/>
        </w:rPr>
        <w:t>ReferenceBot</w:t>
      </w:r>
      <w:r w:rsidR="00921D89" w:rsidRPr="00F26CA1">
        <w:rPr>
          <w:lang w:val="en-GB"/>
        </w:rPr>
        <w:t>’s navigation weights not adjusted properly.</w:t>
      </w:r>
    </w:p>
    <w:p w:rsidR="00367D46" w:rsidRPr="00F26CA1" w:rsidRDefault="00113C72" w:rsidP="00367D46">
      <w:pPr>
        <w:pStyle w:val="Nagwek2"/>
        <w:rPr>
          <w:lang w:val="en-GB"/>
        </w:rPr>
      </w:pPr>
      <w:bookmarkStart w:id="164" w:name="_Toc283076936"/>
      <w:bookmarkStart w:id="165" w:name="_Toc283336380"/>
      <w:r w:rsidRPr="00F26CA1">
        <w:rPr>
          <w:lang w:val="en-GB"/>
        </w:rPr>
        <w:t>Optimization</w:t>
      </w:r>
      <w:bookmarkEnd w:id="161"/>
      <w:bookmarkEnd w:id="164"/>
      <w:bookmarkEnd w:id="165"/>
    </w:p>
    <w:p w:rsidR="00306BD8" w:rsidRPr="00F26CA1" w:rsidRDefault="00306BD8" w:rsidP="00306BD8">
      <w:pPr>
        <w:rPr>
          <w:lang w:val="en-GB"/>
        </w:rPr>
      </w:pPr>
      <w:r w:rsidRPr="00F26CA1">
        <w:rPr>
          <w:lang w:val="en-GB"/>
        </w:rPr>
        <w:t xml:space="preserve">Below are presented </w:t>
      </w:r>
      <w:r w:rsidR="00F7180C" w:rsidRPr="00F26CA1">
        <w:rPr>
          <w:lang w:val="en-GB"/>
        </w:rPr>
        <w:t>the</w:t>
      </w:r>
      <w:r w:rsidR="008A044F" w:rsidRPr="00F26CA1">
        <w:rPr>
          <w:lang w:val="en-GB"/>
        </w:rPr>
        <w:t xml:space="preserve"> </w:t>
      </w:r>
      <w:r w:rsidR="008C690E" w:rsidRPr="00F26CA1">
        <w:rPr>
          <w:lang w:val="en-GB"/>
        </w:rPr>
        <w:t>results of optimization algorithm</w:t>
      </w:r>
      <w:r w:rsidR="00B20CCD" w:rsidRPr="00F26CA1">
        <w:rPr>
          <w:lang w:val="en-GB"/>
        </w:rPr>
        <w:t>s</w:t>
      </w:r>
      <w:r w:rsidR="008C690E" w:rsidRPr="00F26CA1">
        <w:rPr>
          <w:lang w:val="en-GB"/>
        </w:rPr>
        <w:t xml:space="preserve">. </w:t>
      </w:r>
      <w:r w:rsidR="007E2CE1" w:rsidRPr="00F26CA1">
        <w:rPr>
          <w:lang w:val="en-GB"/>
        </w:rPr>
        <w:t>Each algorithm was tested u</w:t>
      </w:r>
      <w:r w:rsidR="007E2CE1" w:rsidRPr="00F26CA1">
        <w:rPr>
          <w:lang w:val="en-GB"/>
        </w:rPr>
        <w:t>s</w:t>
      </w:r>
      <w:r w:rsidR="007E2CE1" w:rsidRPr="00F26CA1">
        <w:rPr>
          <w:lang w:val="en-GB"/>
        </w:rPr>
        <w:t xml:space="preserve">ing the settings described in </w:t>
      </w:r>
      <w:r w:rsidR="002B2B8F" w:rsidRPr="00F26CA1">
        <w:rPr>
          <w:lang w:val="en-GB"/>
        </w:rPr>
        <w:t>previous</w:t>
      </w:r>
      <w:r w:rsidR="007E2CE1" w:rsidRPr="00F26CA1">
        <w:rPr>
          <w:lang w:val="en-GB"/>
        </w:rPr>
        <w:t xml:space="preserve"> chapter, with evaluations </w:t>
      </w:r>
      <w:r w:rsidR="00D610B3" w:rsidRPr="00F26CA1">
        <w:rPr>
          <w:lang w:val="en-GB"/>
        </w:rPr>
        <w:t xml:space="preserve">number </w:t>
      </w:r>
      <w:r w:rsidR="007E2CE1" w:rsidRPr="00F26CA1">
        <w:rPr>
          <w:lang w:val="en-GB"/>
        </w:rPr>
        <w:t xml:space="preserve">limit set to 500. </w:t>
      </w:r>
    </w:p>
    <w:p w:rsidR="00EE55CE" w:rsidRPr="00F26CA1" w:rsidRDefault="00EE55CE" w:rsidP="007342D8">
      <w:pPr>
        <w:pStyle w:val="Sub-sub-section-not-numbered"/>
        <w:rPr>
          <w:lang w:val="en-GB"/>
        </w:rPr>
      </w:pPr>
      <w:r w:rsidRPr="00F26CA1">
        <w:rPr>
          <w:lang w:val="en-GB"/>
        </w:rPr>
        <w:t>Localized random search</w:t>
      </w:r>
    </w:p>
    <w:p w:rsidR="007E2CE1" w:rsidRPr="00F26CA1" w:rsidRDefault="00D26D7B" w:rsidP="007E2CE1">
      <w:pPr>
        <w:keepNext/>
        <w:jc w:val="center"/>
        <w:rPr>
          <w:lang w:val="en-GB"/>
        </w:rPr>
      </w:pPr>
      <w:r w:rsidRPr="00F26CA1">
        <w:rPr>
          <w:noProof/>
          <w:lang w:val="en-GB"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7"/>
                    <a:stretch>
                      <a:fillRect/>
                    </a:stretch>
                  </pic:blipFill>
                  <pic:spPr>
                    <a:xfrm>
                      <a:off x="0" y="0"/>
                      <a:ext cx="5456168" cy="3247145"/>
                    </a:xfrm>
                    <a:prstGeom prst="rect">
                      <a:avLst/>
                    </a:prstGeom>
                  </pic:spPr>
                </pic:pic>
              </a:graphicData>
            </a:graphic>
          </wp:inline>
        </w:drawing>
      </w:r>
    </w:p>
    <w:p w:rsidR="00D26D7B" w:rsidRPr="00F26CA1" w:rsidRDefault="007E2CE1" w:rsidP="007E2CE1">
      <w:pPr>
        <w:pStyle w:val="Legenda"/>
        <w:rPr>
          <w:lang w:val="en-GB"/>
        </w:rPr>
      </w:pPr>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4</w:t>
      </w:r>
      <w:r w:rsidR="00010FDB" w:rsidRPr="00F26CA1">
        <w:rPr>
          <w:lang w:val="en-GB"/>
        </w:rPr>
        <w:fldChar w:fldCharType="end"/>
      </w:r>
      <w:r w:rsidRPr="00F26CA1">
        <w:rPr>
          <w:lang w:val="en-GB"/>
        </w:rPr>
        <w:t>: The result</w:t>
      </w:r>
      <w:r w:rsidR="00355C89" w:rsidRPr="00F26CA1">
        <w:rPr>
          <w:lang w:val="en-GB"/>
        </w:rPr>
        <w:t>s in evaluations</w:t>
      </w:r>
      <w:r w:rsidRPr="00F26CA1">
        <w:rPr>
          <w:lang w:val="en-GB"/>
        </w:rPr>
        <w:t xml:space="preserve"> for localized random search.</w:t>
      </w:r>
      <w:r w:rsidR="00355C89" w:rsidRPr="00F26CA1">
        <w:rPr>
          <w:lang w:val="en-GB"/>
        </w:rPr>
        <w:t xml:space="preserve"> The highest result is 10.4.</w:t>
      </w:r>
    </w:p>
    <w:p w:rsidR="00314579" w:rsidRPr="00F26CA1" w:rsidRDefault="00314579" w:rsidP="00314579">
      <w:pPr>
        <w:rPr>
          <w:lang w:val="en-GB"/>
        </w:rPr>
      </w:pPr>
      <w:r w:rsidRPr="00F26CA1">
        <w:rPr>
          <w:lang w:val="en-GB"/>
        </w:rPr>
        <w:t>We can notice a high variance of the results, which should allow the algorithm to explore the search space better. The average result is increasing until around iteration number 300, which can be the effect of localized nature</w:t>
      </w:r>
      <w:r w:rsidR="001C4EC0" w:rsidRPr="00F26CA1">
        <w:rPr>
          <w:lang w:val="en-GB"/>
        </w:rPr>
        <w:t xml:space="preserve"> of the algorithm</w:t>
      </w:r>
      <w:r w:rsidRPr="00F26CA1">
        <w:rPr>
          <w:lang w:val="en-GB"/>
        </w:rPr>
        <w:t xml:space="preserve"> – the new random configurations are chosen basing on </w:t>
      </w:r>
      <w:r w:rsidR="001C4EC0" w:rsidRPr="00F26CA1">
        <w:rPr>
          <w:lang w:val="en-GB"/>
        </w:rPr>
        <w:t xml:space="preserve">the </w:t>
      </w:r>
      <w:r w:rsidRPr="00F26CA1">
        <w:rPr>
          <w:lang w:val="en-GB"/>
        </w:rPr>
        <w:t>best</w:t>
      </w:r>
      <w:r w:rsidR="001C4EC0" w:rsidRPr="00F26CA1">
        <w:rPr>
          <w:lang w:val="en-GB"/>
        </w:rPr>
        <w:t xml:space="preserve"> currently</w:t>
      </w:r>
      <w:r w:rsidRPr="00F26CA1">
        <w:rPr>
          <w:lang w:val="en-GB"/>
        </w:rPr>
        <w:t xml:space="preserve"> known configuration.</w:t>
      </w:r>
    </w:p>
    <w:p w:rsidR="00EE55CE" w:rsidRPr="00F26CA1" w:rsidRDefault="00EE55CE" w:rsidP="007342D8">
      <w:pPr>
        <w:pStyle w:val="Sub-sub-section-not-numbered"/>
        <w:rPr>
          <w:lang w:val="en-GB"/>
        </w:rPr>
      </w:pPr>
      <w:r w:rsidRPr="00F26CA1">
        <w:rPr>
          <w:lang w:val="en-GB"/>
        </w:rPr>
        <w:lastRenderedPageBreak/>
        <w:t>Hill climbing</w:t>
      </w:r>
    </w:p>
    <w:p w:rsidR="00644E69" w:rsidRPr="00F26CA1" w:rsidRDefault="00D26D7B" w:rsidP="00644E69">
      <w:pPr>
        <w:keepNext/>
        <w:jc w:val="center"/>
        <w:rPr>
          <w:lang w:val="en-GB"/>
        </w:rPr>
      </w:pPr>
      <w:r w:rsidRPr="00F26CA1">
        <w:rPr>
          <w:noProof/>
          <w:lang w:val="en-GB"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38"/>
                    <a:stretch>
                      <a:fillRect/>
                    </a:stretch>
                  </pic:blipFill>
                  <pic:spPr>
                    <a:xfrm>
                      <a:off x="0" y="0"/>
                      <a:ext cx="5453241" cy="3340348"/>
                    </a:xfrm>
                    <a:prstGeom prst="rect">
                      <a:avLst/>
                    </a:prstGeom>
                  </pic:spPr>
                </pic:pic>
              </a:graphicData>
            </a:graphic>
          </wp:inline>
        </w:drawing>
      </w:r>
    </w:p>
    <w:p w:rsidR="00D26D7B" w:rsidRPr="00F26CA1" w:rsidRDefault="00644E69" w:rsidP="00644E69">
      <w:pPr>
        <w:pStyle w:val="Legenda"/>
        <w:rPr>
          <w:lang w:val="en-GB"/>
        </w:rPr>
      </w:pPr>
      <w:bookmarkStart w:id="166" w:name="_Ref282874618"/>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5</w:t>
      </w:r>
      <w:r w:rsidR="00010FDB" w:rsidRPr="00F26CA1">
        <w:rPr>
          <w:lang w:val="en-GB"/>
        </w:rPr>
        <w:fldChar w:fldCharType="end"/>
      </w:r>
      <w:bookmarkEnd w:id="166"/>
      <w:r w:rsidRPr="00F26CA1">
        <w:rPr>
          <w:lang w:val="en-GB"/>
        </w:rPr>
        <w:t>: The results in evaluations for hill climbing algorithm. The highest result is 9.15.</w:t>
      </w:r>
    </w:p>
    <w:p w:rsidR="00644E69" w:rsidRPr="00F26CA1" w:rsidRDefault="00644E69" w:rsidP="00644E69">
      <w:pPr>
        <w:rPr>
          <w:lang w:val="en-GB"/>
        </w:rPr>
      </w:pPr>
      <w:r w:rsidRPr="00F26CA1">
        <w:rPr>
          <w:lang w:val="en-GB"/>
        </w:rPr>
        <w:t xml:space="preserve">The </w:t>
      </w:r>
      <w:r w:rsidR="007711C4" w:rsidRPr="00F26CA1">
        <w:rPr>
          <w:lang w:val="en-GB"/>
        </w:rPr>
        <w:t>HC</w:t>
      </w:r>
      <w:r w:rsidRPr="00F26CA1">
        <w:rPr>
          <w:lang w:val="en-GB"/>
        </w:rPr>
        <w:t xml:space="preserve"> algorithm, as we can see</w:t>
      </w:r>
      <w:r w:rsidR="00D85728" w:rsidRPr="00F26CA1">
        <w:rPr>
          <w:lang w:val="en-GB"/>
        </w:rPr>
        <w:t xml:space="preserve"> on </w:t>
      </w:r>
      <w:r w:rsidR="00010FDB" w:rsidRPr="00F26CA1">
        <w:rPr>
          <w:lang w:val="en-GB"/>
        </w:rPr>
        <w:fldChar w:fldCharType="begin"/>
      </w:r>
      <w:r w:rsidR="00D85728" w:rsidRPr="00F26CA1">
        <w:rPr>
          <w:lang w:val="en-GB"/>
        </w:rPr>
        <w:instrText xml:space="preserve"> REF _Ref282874618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15</w:t>
      </w:r>
      <w:r w:rsidR="00010FDB" w:rsidRPr="00F26CA1">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00010FDB" w:rsidRPr="00F26CA1">
        <w:rPr>
          <w:lang w:val="en-GB"/>
        </w:rPr>
        <w:fldChar w:fldCharType="begin"/>
      </w:r>
      <w:r w:rsidRPr="00F26CA1">
        <w:rPr>
          <w:lang w:val="en-GB"/>
        </w:rPr>
        <w:instrText xml:space="preserve"> REF alg_hill_climbing \h </w:instrText>
      </w:r>
      <w:r w:rsidR="00010FDB" w:rsidRPr="00F26CA1">
        <w:rPr>
          <w:lang w:val="en-GB"/>
        </w:rPr>
      </w:r>
      <w:r w:rsidR="00010FDB" w:rsidRPr="00F26CA1">
        <w:rPr>
          <w:lang w:val="en-GB"/>
        </w:rPr>
        <w:fldChar w:fldCharType="separate"/>
      </w:r>
      <w:r w:rsidR="00577EBB" w:rsidRPr="00F26CA1">
        <w:rPr>
          <w:lang w:val="en-GB"/>
        </w:rPr>
        <w:t xml:space="preserve">Algorithm </w:t>
      </w:r>
      <w:r w:rsidR="00577EBB" w:rsidRPr="00F26CA1">
        <w:rPr>
          <w:noProof/>
          <w:lang w:val="en-GB"/>
        </w:rPr>
        <w:t>3</w:t>
      </w:r>
      <w:r w:rsidR="00010FDB" w:rsidRPr="00F26CA1">
        <w:rPr>
          <w:lang w:val="en-GB"/>
        </w:rPr>
        <w:fldChar w:fldCharType="end"/>
      </w:r>
      <w:r w:rsidRPr="00F26CA1">
        <w:rPr>
          <w:lang w:val="en-GB"/>
        </w:rPr>
        <w:t xml:space="preserve">, hill climbing should stop if it did not find any better solution in its vicinity. </w:t>
      </w:r>
    </w:p>
    <w:p w:rsidR="00644E69" w:rsidRPr="00F26CA1" w:rsidRDefault="00644E69" w:rsidP="00644E69">
      <w:pPr>
        <w:rPr>
          <w:lang w:val="en-GB"/>
        </w:rPr>
      </w:pPr>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ill be decreased instead of stopping the execution. The following results are for a modified version of the </w:t>
      </w:r>
      <w:r w:rsidR="007711C4" w:rsidRPr="00F26CA1">
        <w:rPr>
          <w:lang w:val="en-GB"/>
        </w:rPr>
        <w:t xml:space="preserve">HC </w:t>
      </w:r>
      <w:r w:rsidRPr="00F26CA1">
        <w:rPr>
          <w:lang w:val="en-GB"/>
        </w:rPr>
        <w:t>algorithm, where the step is decreased by half whenever there are no better  solutions in vicinity.</w:t>
      </w:r>
      <w:r w:rsidR="00646C6D" w:rsidRPr="00F26CA1">
        <w:rPr>
          <w:lang w:val="en-GB"/>
        </w:rPr>
        <w:t xml:space="preserve"> The initial step size in this case was set to </w:t>
      </w:r>
      <m:oMath>
        <m:r>
          <w:rPr>
            <w:rFonts w:ascii="Cambria Math" w:hAnsi="Cambria Math"/>
            <w:lang w:val="en-GB"/>
          </w:rPr>
          <m:t>0.2</m:t>
        </m:r>
      </m:oMath>
      <w:r w:rsidR="00646C6D" w:rsidRPr="00F26CA1">
        <w:rPr>
          <w:lang w:val="en-GB"/>
        </w:rPr>
        <w:t>.</w:t>
      </w:r>
    </w:p>
    <w:p w:rsidR="00311528" w:rsidRPr="00F26CA1" w:rsidRDefault="00311528" w:rsidP="00311528">
      <w:pPr>
        <w:pStyle w:val="Sub-sub-section-not-numbered"/>
        <w:rPr>
          <w:lang w:val="en-GB"/>
        </w:rPr>
      </w:pPr>
      <w:r w:rsidRPr="00F26CA1">
        <w:rPr>
          <w:lang w:val="en-GB"/>
        </w:rPr>
        <w:lastRenderedPageBreak/>
        <w:t>Hill climbing with decreasing step size</w:t>
      </w:r>
    </w:p>
    <w:p w:rsidR="002E692A" w:rsidRPr="00F26CA1" w:rsidRDefault="00D26D7B" w:rsidP="002E692A">
      <w:pPr>
        <w:keepNext/>
        <w:jc w:val="center"/>
        <w:rPr>
          <w:lang w:val="en-GB"/>
        </w:rPr>
      </w:pPr>
      <w:r w:rsidRPr="00F26CA1">
        <w:rPr>
          <w:noProof/>
          <w:lang w:val="en-GB" w:eastAsia="pl-PL" w:bidi="ar-SA"/>
        </w:rPr>
        <w:drawing>
          <wp:inline distT="0" distB="0" distL="0" distR="0">
            <wp:extent cx="5355207" cy="349369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9"/>
                    <a:stretch>
                      <a:fillRect/>
                    </a:stretch>
                  </pic:blipFill>
                  <pic:spPr>
                    <a:xfrm>
                      <a:off x="0" y="0"/>
                      <a:ext cx="5363168" cy="3498892"/>
                    </a:xfrm>
                    <a:prstGeom prst="rect">
                      <a:avLst/>
                    </a:prstGeom>
                  </pic:spPr>
                </pic:pic>
              </a:graphicData>
            </a:graphic>
          </wp:inline>
        </w:drawing>
      </w:r>
    </w:p>
    <w:p w:rsidR="00D26D7B" w:rsidRPr="00F26CA1" w:rsidRDefault="002E692A" w:rsidP="002E692A">
      <w:pPr>
        <w:pStyle w:val="Legenda"/>
        <w:rPr>
          <w:lang w:val="en-GB"/>
        </w:rPr>
      </w:pPr>
      <w:bookmarkStart w:id="167" w:name="_Ref282874592"/>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6</w:t>
      </w:r>
      <w:r w:rsidR="00010FDB" w:rsidRPr="00F26CA1">
        <w:rPr>
          <w:lang w:val="en-GB"/>
        </w:rPr>
        <w:fldChar w:fldCharType="end"/>
      </w:r>
      <w:bookmarkEnd w:id="167"/>
      <w:r w:rsidRPr="00F26CA1">
        <w:rPr>
          <w:lang w:val="en-GB"/>
        </w:rPr>
        <w:t xml:space="preserve">: The results in evaluations for modified </w:t>
      </w:r>
      <w:r w:rsidR="00FA72F6" w:rsidRPr="00F26CA1">
        <w:rPr>
          <w:lang w:val="en-GB"/>
        </w:rPr>
        <w:t>H</w:t>
      </w:r>
      <w:r w:rsidRPr="00F26CA1">
        <w:rPr>
          <w:lang w:val="en-GB"/>
        </w:rPr>
        <w:t xml:space="preserve">ill </w:t>
      </w:r>
      <w:r w:rsidR="00FA72F6" w:rsidRPr="00F26CA1">
        <w:rPr>
          <w:lang w:val="en-GB"/>
        </w:rPr>
        <w:t>C</w:t>
      </w:r>
      <w:r w:rsidRPr="00F26CA1">
        <w:rPr>
          <w:lang w:val="en-GB"/>
        </w:rPr>
        <w:t>limbing with step</w:t>
      </w:r>
      <w:r w:rsidR="00311528" w:rsidRPr="00F26CA1">
        <w:rPr>
          <w:lang w:val="en-GB"/>
        </w:rPr>
        <w:t xml:space="preserve"> size</w:t>
      </w:r>
      <w:r w:rsidRPr="00F26CA1">
        <w:rPr>
          <w:lang w:val="en-GB"/>
        </w:rPr>
        <w:t xml:space="preserve"> decreasing</w:t>
      </w:r>
      <w:r w:rsidR="00FA72F6" w:rsidRPr="00F26CA1">
        <w:rPr>
          <w:lang w:val="en-GB"/>
        </w:rPr>
        <w:t xml:space="preserve"> (HCSD)</w:t>
      </w:r>
      <w:r w:rsidRPr="00F26CA1">
        <w:rPr>
          <w:lang w:val="en-GB"/>
        </w:rPr>
        <w:t xml:space="preserve">. </w:t>
      </w:r>
      <w:r w:rsidR="00FA72F6" w:rsidRPr="00F26CA1">
        <w:rPr>
          <w:lang w:val="en-GB"/>
        </w:rPr>
        <w:br/>
      </w:r>
      <w:r w:rsidRPr="00F26CA1">
        <w:rPr>
          <w:lang w:val="en-GB"/>
        </w:rPr>
        <w:t xml:space="preserve">The best result is </w:t>
      </w:r>
      <w:r w:rsidR="00833E27" w:rsidRPr="00F26CA1">
        <w:rPr>
          <w:lang w:val="en-GB"/>
        </w:rPr>
        <w:t>11.4</w:t>
      </w:r>
      <w:r w:rsidRPr="00F26CA1">
        <w:rPr>
          <w:lang w:val="en-GB"/>
        </w:rPr>
        <w:t>.</w:t>
      </w:r>
    </w:p>
    <w:p w:rsidR="003651A1" w:rsidRPr="00F26CA1" w:rsidRDefault="003651A1" w:rsidP="003651A1">
      <w:pPr>
        <w:rPr>
          <w:lang w:val="en-GB"/>
        </w:rPr>
      </w:pPr>
      <w:r w:rsidRPr="00F26CA1">
        <w:rPr>
          <w:lang w:val="en-GB"/>
        </w:rPr>
        <w:t xml:space="preserve">We can see how the </w:t>
      </w:r>
      <w:r w:rsidR="007711C4" w:rsidRPr="00F26CA1">
        <w:rPr>
          <w:lang w:val="en-GB"/>
        </w:rPr>
        <w:t xml:space="preserve">Hill Climbing with step decreasing (HCSD) </w:t>
      </w:r>
      <w:r w:rsidRPr="00F26CA1">
        <w:rPr>
          <w:lang w:val="en-GB"/>
        </w:rPr>
        <w:t xml:space="preserve">algorithm continues the search after iteration </w:t>
      </w:r>
      <w:r w:rsidR="00DE6BE4" w:rsidRPr="00F26CA1">
        <w:rPr>
          <w:lang w:val="en-GB"/>
        </w:rPr>
        <w:t>97</w:t>
      </w:r>
      <w:r w:rsidRPr="00F26CA1">
        <w:rPr>
          <w:lang w:val="en-GB"/>
        </w:rPr>
        <w:t xml:space="preserve">, </w:t>
      </w:r>
      <w:r w:rsidR="00B5300F" w:rsidRPr="00F26CA1">
        <w:rPr>
          <w:lang w:val="en-GB"/>
        </w:rPr>
        <w:t>where</w:t>
      </w:r>
      <w:r w:rsidRPr="00F26CA1">
        <w:rPr>
          <w:lang w:val="en-GB"/>
        </w:rPr>
        <w:t xml:space="preserve"> the version without the step decreasing modification stopped. Also we can notice how the variation of the results is getting lower</w:t>
      </w:r>
      <w:r w:rsidR="005039A3" w:rsidRPr="00F26CA1">
        <w:rPr>
          <w:lang w:val="en-GB"/>
        </w:rPr>
        <w:t xml:space="preserve"> due to smaller step size.</w:t>
      </w:r>
    </w:p>
    <w:p w:rsidR="00EE55CE" w:rsidRPr="00F26CA1" w:rsidRDefault="00EE55CE" w:rsidP="007342D8">
      <w:pPr>
        <w:pStyle w:val="Sub-sub-section-not-numbered"/>
        <w:rPr>
          <w:lang w:val="en-GB"/>
        </w:rPr>
      </w:pPr>
      <w:r w:rsidRPr="00F26CA1">
        <w:rPr>
          <w:lang w:val="en-GB"/>
        </w:rPr>
        <w:lastRenderedPageBreak/>
        <w:t>Finite difference stochastic approximation</w:t>
      </w:r>
    </w:p>
    <w:p w:rsidR="00C37E1C" w:rsidRPr="00F26CA1" w:rsidRDefault="00F161F1" w:rsidP="00C37E1C">
      <w:pPr>
        <w:keepNext/>
        <w:jc w:val="center"/>
        <w:rPr>
          <w:lang w:val="en-GB"/>
        </w:rPr>
      </w:pPr>
      <w:r w:rsidRPr="00F26CA1">
        <w:rPr>
          <w:noProof/>
          <w:lang w:val="en-GB" w:eastAsia="pl-PL" w:bidi="ar-SA"/>
        </w:rPr>
        <w:drawing>
          <wp:inline distT="0" distB="0" distL="0" distR="0">
            <wp:extent cx="5424218" cy="3508070"/>
            <wp:effectExtent l="19050" t="0" r="5032"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31804" cy="3512976"/>
                    </a:xfrm>
                    <a:prstGeom prst="rect">
                      <a:avLst/>
                    </a:prstGeom>
                  </pic:spPr>
                </pic:pic>
              </a:graphicData>
            </a:graphic>
          </wp:inline>
        </w:drawing>
      </w:r>
    </w:p>
    <w:p w:rsidR="00D26D7B" w:rsidRPr="00F26CA1" w:rsidRDefault="00C37E1C" w:rsidP="00C37E1C">
      <w:pPr>
        <w:pStyle w:val="Legenda"/>
        <w:rPr>
          <w:lang w:val="en-GB"/>
        </w:rPr>
      </w:pPr>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7</w:t>
      </w:r>
      <w:r w:rsidR="00010FDB" w:rsidRPr="00F26CA1">
        <w:rPr>
          <w:lang w:val="en-GB"/>
        </w:rPr>
        <w:fldChar w:fldCharType="end"/>
      </w:r>
      <w:r w:rsidRPr="00F26CA1">
        <w:rPr>
          <w:lang w:val="en-GB"/>
        </w:rPr>
        <w:t>: The results in evaluations for the finite-difference stochastic</w:t>
      </w:r>
      <w:r w:rsidR="00326505" w:rsidRPr="00F26CA1">
        <w:rPr>
          <w:lang w:val="en-GB"/>
        </w:rPr>
        <w:t xml:space="preserve"> </w:t>
      </w:r>
      <w:r w:rsidRPr="00F26CA1">
        <w:rPr>
          <w:lang w:val="en-GB"/>
        </w:rPr>
        <w:t xml:space="preserve">approximation algorithm. </w:t>
      </w:r>
      <w:r w:rsidR="00326505" w:rsidRPr="00F26CA1">
        <w:rPr>
          <w:lang w:val="en-GB"/>
        </w:rPr>
        <w:br/>
      </w:r>
      <w:r w:rsidRPr="00F26CA1">
        <w:rPr>
          <w:lang w:val="en-GB"/>
        </w:rPr>
        <w:t xml:space="preserve">The best result is </w:t>
      </w:r>
      <w:r w:rsidR="00EC5655" w:rsidRPr="00F26CA1">
        <w:rPr>
          <w:lang w:val="en-GB"/>
        </w:rPr>
        <w:t>16.45</w:t>
      </w:r>
      <w:r w:rsidRPr="00F26CA1">
        <w:rPr>
          <w:lang w:val="en-GB"/>
        </w:rPr>
        <w:t>.</w:t>
      </w:r>
    </w:p>
    <w:p w:rsidR="00036DA7" w:rsidRPr="00F26CA1" w:rsidRDefault="00B82930" w:rsidP="00B82930">
      <w:pPr>
        <w:rPr>
          <w:lang w:val="en-GB"/>
        </w:rPr>
      </w:pPr>
      <w:r w:rsidRPr="00F26CA1">
        <w:rPr>
          <w:lang w:val="en-GB"/>
        </w:rPr>
        <w:t xml:space="preserve">The best and average result is increasing at approximately constant rate until iteration 300. We can also notice a little higher variation of the results in the beginning of the algorithm.  </w:t>
      </w:r>
    </w:p>
    <w:p w:rsidR="00EE55CE" w:rsidRPr="00F26CA1" w:rsidRDefault="00EE55CE" w:rsidP="007342D8">
      <w:pPr>
        <w:pStyle w:val="Sub-sub-section-not-numbered"/>
        <w:rPr>
          <w:lang w:val="en-GB"/>
        </w:rPr>
      </w:pPr>
      <w:r w:rsidRPr="00F26CA1">
        <w:rPr>
          <w:lang w:val="en-GB"/>
        </w:rPr>
        <w:lastRenderedPageBreak/>
        <w:t>Simulated annealing</w:t>
      </w:r>
    </w:p>
    <w:p w:rsidR="005B6860" w:rsidRPr="00F26CA1" w:rsidRDefault="00D26D7B" w:rsidP="005B6860">
      <w:pPr>
        <w:keepNext/>
        <w:jc w:val="center"/>
        <w:rPr>
          <w:lang w:val="en-GB"/>
        </w:rPr>
      </w:pPr>
      <w:r w:rsidRPr="00F26CA1">
        <w:rPr>
          <w:noProof/>
          <w:lang w:val="en-GB"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01452" cy="3461187"/>
                    </a:xfrm>
                    <a:prstGeom prst="rect">
                      <a:avLst/>
                    </a:prstGeom>
                  </pic:spPr>
                </pic:pic>
              </a:graphicData>
            </a:graphic>
          </wp:inline>
        </w:drawing>
      </w:r>
    </w:p>
    <w:p w:rsidR="00D26D7B" w:rsidRPr="00F26CA1" w:rsidRDefault="005B6860" w:rsidP="005B6860">
      <w:pPr>
        <w:pStyle w:val="Legenda"/>
        <w:rPr>
          <w:lang w:val="en-GB"/>
        </w:rPr>
      </w:pPr>
      <w:r w:rsidRPr="00F26CA1">
        <w:rPr>
          <w:lang w:val="en-GB"/>
        </w:rPr>
        <w:t xml:space="preserve">Figure </w:t>
      </w:r>
      <w:r w:rsidR="00010FDB" w:rsidRPr="00F26CA1">
        <w:rPr>
          <w:lang w:val="en-GB"/>
        </w:rPr>
        <w:fldChar w:fldCharType="begin"/>
      </w:r>
      <w:r w:rsidR="000A28EC" w:rsidRPr="00F26CA1">
        <w:rPr>
          <w:lang w:val="en-GB"/>
        </w:rPr>
        <w:instrText xml:space="preserve"> SEQ Figure \* ARABIC </w:instrText>
      </w:r>
      <w:r w:rsidR="00010FDB" w:rsidRPr="00F26CA1">
        <w:rPr>
          <w:lang w:val="en-GB"/>
        </w:rPr>
        <w:fldChar w:fldCharType="separate"/>
      </w:r>
      <w:r w:rsidR="00577EBB" w:rsidRPr="00F26CA1">
        <w:rPr>
          <w:noProof/>
          <w:lang w:val="en-GB"/>
        </w:rPr>
        <w:t>18</w:t>
      </w:r>
      <w:r w:rsidR="00010FDB" w:rsidRPr="00F26CA1">
        <w:rPr>
          <w:lang w:val="en-GB"/>
        </w:rPr>
        <w:fldChar w:fldCharType="end"/>
      </w:r>
      <w:r w:rsidRPr="00F26CA1">
        <w:rPr>
          <w:lang w:val="en-GB"/>
        </w:rPr>
        <w:t>: The results in evaluations for the simulated annealing algorithm. The best result is 9.25.</w:t>
      </w:r>
    </w:p>
    <w:p w:rsidR="004070CE" w:rsidRPr="00F26CA1" w:rsidRDefault="00B369F2" w:rsidP="00B369F2">
      <w:pPr>
        <w:rPr>
          <w:lang w:val="en-GB"/>
        </w:rPr>
      </w:pPr>
      <w:r w:rsidRPr="00F26CA1">
        <w:rPr>
          <w:lang w:val="en-GB"/>
        </w:rPr>
        <w:t xml:space="preserve">The results of the </w:t>
      </w:r>
      <w:r w:rsidR="003F04C1" w:rsidRPr="00F26CA1">
        <w:rPr>
          <w:lang w:val="en-GB"/>
        </w:rPr>
        <w:t>SIMA</w:t>
      </w:r>
      <w:r w:rsidRPr="00F26CA1">
        <w:rPr>
          <w:lang w:val="en-GB"/>
        </w:rPr>
        <w:t xml:space="preserve"> algorithm have a higher variance and, similarly to localized ra</w:t>
      </w:r>
      <w:r w:rsidRPr="00F26CA1">
        <w:rPr>
          <w:lang w:val="en-GB"/>
        </w:rPr>
        <w:t>n</w:t>
      </w:r>
      <w:r w:rsidRPr="00F26CA1">
        <w:rPr>
          <w:lang w:val="en-GB"/>
        </w:rPr>
        <w:t>dom search, we can see that the average result is increasing</w:t>
      </w:r>
      <w:r w:rsidR="00776542" w:rsidRPr="00F26CA1">
        <w:rPr>
          <w:lang w:val="en-GB"/>
        </w:rPr>
        <w:t>, which can be the effect of choo</w:t>
      </w:r>
      <w:r w:rsidR="00776542" w:rsidRPr="00F26CA1">
        <w:rPr>
          <w:lang w:val="en-GB"/>
        </w:rPr>
        <w:t>s</w:t>
      </w:r>
      <w:r w:rsidR="00776542" w:rsidRPr="00F26CA1">
        <w:rPr>
          <w:lang w:val="en-GB"/>
        </w:rPr>
        <w:t>ing the new random configurations basing on the best currently known configuration</w:t>
      </w:r>
      <w:r w:rsidRPr="00F26CA1">
        <w:rPr>
          <w:lang w:val="en-GB"/>
        </w:rPr>
        <w:t>.</w:t>
      </w:r>
    </w:p>
    <w:p w:rsidR="00226C57" w:rsidRPr="00F26CA1" w:rsidRDefault="00226C57" w:rsidP="00367D46">
      <w:pPr>
        <w:pStyle w:val="Nagwek2"/>
        <w:rPr>
          <w:lang w:val="en-GB"/>
        </w:rPr>
      </w:pPr>
      <w:bookmarkStart w:id="168" w:name="_Toc283076937"/>
      <w:bookmarkStart w:id="169" w:name="_Toc283336381"/>
      <w:r w:rsidRPr="00F26CA1">
        <w:rPr>
          <w:lang w:val="en-GB"/>
        </w:rPr>
        <w:t>Algorithms comparison</w:t>
      </w:r>
      <w:bookmarkEnd w:id="168"/>
      <w:bookmarkEnd w:id="169"/>
    </w:p>
    <w:p w:rsidR="00C21E4C" w:rsidRPr="00F26CA1" w:rsidRDefault="00203B47" w:rsidP="00C21E4C">
      <w:pPr>
        <w:rPr>
          <w:lang w:val="en-GB"/>
        </w:rPr>
      </w:pPr>
      <w:r w:rsidRPr="00F26CA1">
        <w:rPr>
          <w:lang w:val="en-GB"/>
        </w:rPr>
        <w:t xml:space="preserve">The </w:t>
      </w:r>
      <w:r w:rsidR="004A166E" w:rsidRPr="00F26CA1">
        <w:rPr>
          <w:lang w:val="en-GB"/>
        </w:rPr>
        <w:t>FDSA</w:t>
      </w:r>
      <w:r w:rsidRPr="00F26CA1">
        <w:rPr>
          <w:lang w:val="en-GB"/>
        </w:rPr>
        <w:t xml:space="preserve"> algorithm optimized the LearnBot’</w:t>
      </w:r>
      <w:r w:rsidR="005B219B" w:rsidRPr="00F26CA1">
        <w:rPr>
          <w:lang w:val="en-GB"/>
        </w:rPr>
        <w:t>s configuration best, reaching the result of 16.45, which is over 5 points better than</w:t>
      </w:r>
      <w:r w:rsidR="00690303" w:rsidRPr="00F26CA1">
        <w:rPr>
          <w:lang w:val="en-GB"/>
        </w:rPr>
        <w:t xml:space="preserve"> the second result of</w:t>
      </w:r>
      <w:r w:rsidR="005B219B" w:rsidRPr="00F26CA1">
        <w:rPr>
          <w:lang w:val="en-GB"/>
        </w:rPr>
        <w:t xml:space="preserve"> HCSD. </w:t>
      </w:r>
      <w:r w:rsidR="00C21E4C" w:rsidRPr="00F26CA1">
        <w:rPr>
          <w:lang w:val="en-GB"/>
        </w:rPr>
        <w:t xml:space="preserve">The difference between the results of algorithms on consecutive places </w:t>
      </w:r>
      <w:r w:rsidR="00690303" w:rsidRPr="00F26CA1">
        <w:rPr>
          <w:lang w:val="en-GB"/>
        </w:rPr>
        <w:t>is</w:t>
      </w:r>
      <w:r w:rsidR="00C21E4C" w:rsidRPr="00F26CA1">
        <w:rPr>
          <w:lang w:val="en-GB"/>
        </w:rPr>
        <w:t xml:space="preserve"> approximately 1 point. The comparison of algorithms’ best results is illustrated on </w:t>
      </w:r>
      <w:r w:rsidR="00010FDB" w:rsidRPr="00F26CA1">
        <w:rPr>
          <w:lang w:val="en-GB"/>
        </w:rPr>
        <w:fldChar w:fldCharType="begin"/>
      </w:r>
      <w:r w:rsidR="00C21E4C" w:rsidRPr="00F26CA1">
        <w:rPr>
          <w:lang w:val="en-GB"/>
        </w:rPr>
        <w:instrText xml:space="preserve"> REF _Ref282892785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19</w:t>
      </w:r>
      <w:r w:rsidR="00010FDB" w:rsidRPr="00F26CA1">
        <w:rPr>
          <w:lang w:val="en-GB"/>
        </w:rPr>
        <w:fldChar w:fldCharType="end"/>
      </w:r>
      <w:r w:rsidR="00C21E4C" w:rsidRPr="00F26CA1">
        <w:rPr>
          <w:lang w:val="en-GB"/>
        </w:rPr>
        <w:t>.</w:t>
      </w:r>
    </w:p>
    <w:p w:rsidR="00567488" w:rsidRPr="00F26CA1" w:rsidRDefault="005A4598" w:rsidP="00567488">
      <w:pPr>
        <w:keepNext/>
        <w:jc w:val="center"/>
        <w:rPr>
          <w:lang w:val="en-GB"/>
        </w:rPr>
      </w:pPr>
      <w:r w:rsidRPr="00F26CA1">
        <w:rPr>
          <w:noProof/>
          <w:lang w:val="en-GB" w:eastAsia="pl-PL" w:bidi="ar-SA"/>
        </w:rPr>
        <w:lastRenderedPageBreak/>
        <w:drawing>
          <wp:inline distT="0" distB="0" distL="0" distR="0">
            <wp:extent cx="5553710" cy="3846935"/>
            <wp:effectExtent l="19050" t="0" r="8890" b="0"/>
            <wp:docPr id="11"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2"/>
                    <a:stretch>
                      <a:fillRect/>
                    </a:stretch>
                  </pic:blipFill>
                  <pic:spPr>
                    <a:xfrm>
                      <a:off x="0" y="0"/>
                      <a:ext cx="5557558" cy="3849600"/>
                    </a:xfrm>
                    <a:prstGeom prst="rect">
                      <a:avLst/>
                    </a:prstGeom>
                  </pic:spPr>
                </pic:pic>
              </a:graphicData>
            </a:graphic>
          </wp:inline>
        </w:drawing>
      </w:r>
    </w:p>
    <w:p w:rsidR="005A4598" w:rsidRPr="00F26CA1" w:rsidRDefault="00567488" w:rsidP="00567488">
      <w:pPr>
        <w:pStyle w:val="Legenda"/>
        <w:rPr>
          <w:lang w:val="en-GB"/>
        </w:rPr>
      </w:pPr>
      <w:bookmarkStart w:id="170" w:name="_Ref282892785"/>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19</w:t>
      </w:r>
      <w:r w:rsidR="00010FDB" w:rsidRPr="00F26CA1">
        <w:rPr>
          <w:lang w:val="en-GB"/>
        </w:rPr>
        <w:fldChar w:fldCharType="end"/>
      </w:r>
      <w:bookmarkEnd w:id="170"/>
      <w:r w:rsidRPr="00F26CA1">
        <w:rPr>
          <w:lang w:val="en-GB"/>
        </w:rPr>
        <w:t>: Comparison between best results of each algorithm in evaluation</w:t>
      </w:r>
      <w:r w:rsidR="003D3953" w:rsidRPr="00F26CA1">
        <w:rPr>
          <w:lang w:val="en-GB"/>
        </w:rPr>
        <w:t>s</w:t>
      </w:r>
      <w:r w:rsidRPr="00F26CA1">
        <w:rPr>
          <w:lang w:val="en-GB"/>
        </w:rPr>
        <w:t>.</w:t>
      </w:r>
    </w:p>
    <w:p w:rsidR="00C21E4C" w:rsidRPr="00F26CA1" w:rsidRDefault="00C21E4C" w:rsidP="00C21E4C">
      <w:pPr>
        <w:rPr>
          <w:lang w:val="en-GB"/>
        </w:rPr>
      </w:pPr>
      <w:r w:rsidRPr="00F26CA1">
        <w:rPr>
          <w:lang w:val="en-GB"/>
        </w:rPr>
        <w:t>We can also compare the moving average result of last, say 40, evaluations of each alg</w:t>
      </w:r>
      <w:r w:rsidRPr="00F26CA1">
        <w:rPr>
          <w:lang w:val="en-GB"/>
        </w:rPr>
        <w:t>o</w:t>
      </w:r>
      <w:r w:rsidRPr="00F26CA1">
        <w:rPr>
          <w:lang w:val="en-GB"/>
        </w:rPr>
        <w:t xml:space="preserve">rithm – </w:t>
      </w:r>
      <w:r w:rsidR="00010FDB" w:rsidRPr="00F26CA1">
        <w:rPr>
          <w:lang w:val="en-GB"/>
        </w:rPr>
        <w:fldChar w:fldCharType="begin"/>
      </w:r>
      <w:r w:rsidRPr="00F26CA1">
        <w:rPr>
          <w:lang w:val="en-GB"/>
        </w:rPr>
        <w:instrText xml:space="preserve"> REF _Ref282892915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20</w:t>
      </w:r>
      <w:r w:rsidR="00010FDB" w:rsidRPr="00F26CA1">
        <w:rPr>
          <w:lang w:val="en-GB"/>
        </w:rPr>
        <w:fldChar w:fldCharType="end"/>
      </w:r>
      <w:r w:rsidRPr="00F26CA1">
        <w:rPr>
          <w:lang w:val="en-GB"/>
        </w:rPr>
        <w:t xml:space="preserve">. We can notice, that the HCSD algorithm was </w:t>
      </w:r>
      <w:r w:rsidR="001A206D" w:rsidRPr="00F26CA1">
        <w:rPr>
          <w:lang w:val="en-GB"/>
        </w:rPr>
        <w:t>leading until around 125</w:t>
      </w:r>
      <w:r w:rsidR="001A206D" w:rsidRPr="00F26CA1">
        <w:rPr>
          <w:vertAlign w:val="superscript"/>
          <w:lang w:val="en-GB"/>
        </w:rPr>
        <w:t>th</w:t>
      </w:r>
      <w:r w:rsidR="001A206D" w:rsidRPr="00F26CA1">
        <w:rPr>
          <w:lang w:val="en-GB"/>
        </w:rPr>
        <w:t xml:space="preserve"> evaluation</w:t>
      </w:r>
      <w:r w:rsidRPr="00F26CA1">
        <w:rPr>
          <w:lang w:val="en-GB"/>
        </w:rPr>
        <w:t>.</w:t>
      </w:r>
      <w:r w:rsidR="001A206D" w:rsidRPr="00F26CA1">
        <w:rPr>
          <w:lang w:val="en-GB"/>
        </w:rPr>
        <w:t xml:space="preserve"> The global search algorithms RAND and SIMA, as they generate new solutions randomly in order to explore the search space more, have lower levels of average result than FDSA and HCSD.</w:t>
      </w:r>
    </w:p>
    <w:p w:rsidR="0075096D" w:rsidRPr="00F26CA1" w:rsidRDefault="0075096D" w:rsidP="0075096D">
      <w:pPr>
        <w:keepNext/>
        <w:jc w:val="center"/>
        <w:rPr>
          <w:lang w:val="en-GB"/>
        </w:rPr>
      </w:pPr>
      <w:r w:rsidRPr="00F26CA1">
        <w:rPr>
          <w:noProof/>
          <w:lang w:val="en-GB" w:eastAsia="pl-PL" w:bidi="ar-SA"/>
        </w:rPr>
        <w:lastRenderedPageBreak/>
        <w:drawing>
          <wp:inline distT="0" distB="0" distL="0" distR="0">
            <wp:extent cx="5484603" cy="3846335"/>
            <wp:effectExtent l="19050" t="0" r="1797" b="0"/>
            <wp:docPr id="12"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3"/>
                    <a:stretch>
                      <a:fillRect/>
                    </a:stretch>
                  </pic:blipFill>
                  <pic:spPr>
                    <a:xfrm>
                      <a:off x="0" y="0"/>
                      <a:ext cx="5489258" cy="3849600"/>
                    </a:xfrm>
                    <a:prstGeom prst="rect">
                      <a:avLst/>
                    </a:prstGeom>
                  </pic:spPr>
                </pic:pic>
              </a:graphicData>
            </a:graphic>
          </wp:inline>
        </w:drawing>
      </w:r>
    </w:p>
    <w:p w:rsidR="0075096D" w:rsidRPr="00F26CA1" w:rsidRDefault="0075096D" w:rsidP="0075096D">
      <w:pPr>
        <w:pStyle w:val="Legenda"/>
        <w:rPr>
          <w:lang w:val="en-GB"/>
        </w:rPr>
      </w:pPr>
      <w:bookmarkStart w:id="171" w:name="_Ref282892915"/>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20</w:t>
      </w:r>
      <w:r w:rsidR="00010FDB" w:rsidRPr="00F26CA1">
        <w:rPr>
          <w:lang w:val="en-GB"/>
        </w:rPr>
        <w:fldChar w:fldCharType="end"/>
      </w:r>
      <w:bookmarkEnd w:id="171"/>
      <w:r w:rsidRPr="00F26CA1">
        <w:rPr>
          <w:lang w:val="en-GB"/>
        </w:rPr>
        <w:t xml:space="preserve">: The comparison between moving averages of 40 previous </w:t>
      </w:r>
      <w:r w:rsidR="00711857" w:rsidRPr="00F26CA1">
        <w:rPr>
          <w:lang w:val="en-GB"/>
        </w:rPr>
        <w:br/>
      </w:r>
      <w:r w:rsidRPr="00F26CA1">
        <w:rPr>
          <w:lang w:val="en-GB"/>
        </w:rPr>
        <w:t xml:space="preserve">evaluations of the results of each algorithm. </w:t>
      </w:r>
    </w:p>
    <w:p w:rsidR="0075096D" w:rsidRPr="00F26CA1" w:rsidRDefault="0075096D" w:rsidP="0075096D">
      <w:pPr>
        <w:rPr>
          <w:lang w:val="en-GB"/>
        </w:rPr>
      </w:pPr>
    </w:p>
    <w:p w:rsidR="00367D46" w:rsidRPr="00F26CA1" w:rsidRDefault="0048586D" w:rsidP="00367D46">
      <w:pPr>
        <w:pStyle w:val="Nagwek2"/>
        <w:rPr>
          <w:lang w:val="en-GB"/>
        </w:rPr>
      </w:pPr>
      <w:bookmarkStart w:id="172" w:name="_Toc283076938"/>
      <w:bookmarkStart w:id="173" w:name="_Toc283336382"/>
      <w:r w:rsidRPr="00F26CA1">
        <w:rPr>
          <w:lang w:val="en-GB"/>
        </w:rPr>
        <w:t>Evaluation</w:t>
      </w:r>
      <w:bookmarkEnd w:id="172"/>
      <w:bookmarkEnd w:id="173"/>
    </w:p>
    <w:p w:rsidR="00E7352B" w:rsidRPr="00F26CA1" w:rsidRDefault="00F95DDB" w:rsidP="00E7352B">
      <w:pPr>
        <w:rPr>
          <w:lang w:val="en-GB"/>
        </w:rPr>
      </w:pPr>
      <w:r w:rsidRPr="00F26CA1">
        <w:rPr>
          <w:lang w:val="en-GB"/>
        </w:rPr>
        <w:t>In evaluation experiment, the LearnBot is using the best configuration found during the o</w:t>
      </w:r>
      <w:r w:rsidRPr="00F26CA1">
        <w:rPr>
          <w:lang w:val="en-GB"/>
        </w:rPr>
        <w:t>p</w:t>
      </w:r>
      <w:r w:rsidRPr="00F26CA1">
        <w:rPr>
          <w:lang w:val="en-GB"/>
        </w:rPr>
        <w:t xml:space="preserve">timization process – the result of the </w:t>
      </w:r>
      <w:r w:rsidR="003E4495" w:rsidRPr="00F26CA1">
        <w:rPr>
          <w:lang w:val="en-GB"/>
        </w:rPr>
        <w:t>FDSA</w:t>
      </w:r>
      <w:r w:rsidRPr="00F26CA1">
        <w:rPr>
          <w:lang w:val="en-GB"/>
        </w:rPr>
        <w:t xml:space="preserve"> algorithm.</w:t>
      </w:r>
      <w:r w:rsidR="00DE1F04" w:rsidRPr="00F26CA1">
        <w:rPr>
          <w:lang w:val="en-GB"/>
        </w:rPr>
        <w:t xml:space="preserve"> </w:t>
      </w:r>
      <w:r w:rsidR="00034AEA" w:rsidRPr="00F26CA1">
        <w:rPr>
          <w:lang w:val="en-GB"/>
        </w:rPr>
        <w:t xml:space="preserve">The LearnBot </w:t>
      </w:r>
      <w:r w:rsidR="001B1283" w:rsidRPr="00F26CA1">
        <w:rPr>
          <w:lang w:val="en-GB"/>
        </w:rPr>
        <w:t xml:space="preserve">most of the time </w:t>
      </w:r>
      <w:r w:rsidR="00034AEA" w:rsidRPr="00F26CA1">
        <w:rPr>
          <w:lang w:val="en-GB"/>
        </w:rPr>
        <w:t xml:space="preserve">has a little higher score than the EraserBot </w:t>
      </w:r>
      <w:r w:rsidR="00DE1F04" w:rsidRPr="00F26CA1">
        <w:rPr>
          <w:lang w:val="en-GB"/>
        </w:rPr>
        <w:t xml:space="preserve"> </w:t>
      </w:r>
      <w:r w:rsidR="00034AEA" w:rsidRPr="00F26CA1">
        <w:rPr>
          <w:lang w:val="en-GB"/>
        </w:rPr>
        <w:t>throughout the whole game. At the end, the final diffe</w:t>
      </w:r>
      <w:r w:rsidR="00034AEA" w:rsidRPr="00F26CA1">
        <w:rPr>
          <w:lang w:val="en-GB"/>
        </w:rPr>
        <w:t>r</w:t>
      </w:r>
      <w:r w:rsidR="00034AEA" w:rsidRPr="00F26CA1">
        <w:rPr>
          <w:lang w:val="en-GB"/>
        </w:rPr>
        <w:t>ence between bots</w:t>
      </w:r>
      <w:r w:rsidR="00E7115E" w:rsidRPr="00F26CA1">
        <w:rPr>
          <w:lang w:val="en-GB"/>
        </w:rPr>
        <w:t>’</w:t>
      </w:r>
      <w:r w:rsidR="00034AEA" w:rsidRPr="00F26CA1">
        <w:rPr>
          <w:lang w:val="en-GB"/>
        </w:rPr>
        <w:t xml:space="preserve"> scores is approximately </w:t>
      </w:r>
      <m:oMath>
        <m:r>
          <w:rPr>
            <w:rFonts w:ascii="Cambria Math" w:hAnsi="Cambria Math"/>
            <w:lang w:val="en-GB"/>
          </w:rPr>
          <m:t>1</m:t>
        </m:r>
      </m:oMath>
      <w:r w:rsidR="00034AEA" w:rsidRPr="00F26CA1">
        <w:rPr>
          <w:lang w:val="en-GB"/>
        </w:rPr>
        <w:t>.</w:t>
      </w:r>
    </w:p>
    <w:p w:rsidR="008A3A1F" w:rsidRPr="00F26CA1" w:rsidRDefault="00BB471A" w:rsidP="008A3A1F">
      <w:pPr>
        <w:keepNext/>
        <w:jc w:val="center"/>
        <w:rPr>
          <w:lang w:val="en-GB"/>
        </w:rPr>
      </w:pPr>
      <w:r w:rsidRPr="00F26CA1">
        <w:rPr>
          <w:noProof/>
          <w:lang w:val="en-GB" w:eastAsia="pl-PL" w:bidi="ar-SA"/>
        </w:rPr>
        <w:lastRenderedPageBreak/>
        <w:drawing>
          <wp:inline distT="0" distB="0" distL="0" distR="0">
            <wp:extent cx="5553614" cy="3847381"/>
            <wp:effectExtent l="19050" t="0" r="8986" b="0"/>
            <wp:docPr id="6"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4"/>
                    <a:stretch>
                      <a:fillRect/>
                    </a:stretch>
                  </pic:blipFill>
                  <pic:spPr>
                    <a:xfrm>
                      <a:off x="0" y="0"/>
                      <a:ext cx="5556817" cy="3849600"/>
                    </a:xfrm>
                    <a:prstGeom prst="rect">
                      <a:avLst/>
                    </a:prstGeom>
                    <a:ln w="12700">
                      <a:noFill/>
                    </a:ln>
                  </pic:spPr>
                </pic:pic>
              </a:graphicData>
            </a:graphic>
          </wp:inline>
        </w:drawing>
      </w:r>
    </w:p>
    <w:p w:rsidR="00BB471A" w:rsidRPr="00F26CA1" w:rsidRDefault="008A3A1F" w:rsidP="00711857">
      <w:pPr>
        <w:pStyle w:val="Legenda"/>
        <w:jc w:val="both"/>
        <w:rPr>
          <w:lang w:val="en-GB"/>
        </w:rPr>
      </w:pPr>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21</w:t>
      </w:r>
      <w:r w:rsidR="00010FDB" w:rsidRPr="00F26CA1">
        <w:rPr>
          <w:lang w:val="en-GB"/>
        </w:rPr>
        <w:fldChar w:fldCharType="end"/>
      </w:r>
      <w:r w:rsidRPr="00F26CA1">
        <w:rPr>
          <w:lang w:val="en-GB"/>
        </w:rPr>
        <w:t xml:space="preserve">: The </w:t>
      </w:r>
      <w:r w:rsidR="00C73F9B" w:rsidRPr="00F26CA1">
        <w:rPr>
          <w:lang w:val="en-GB"/>
        </w:rPr>
        <w:t xml:space="preserve">average score of EraserBot and LearnBot in the evaluating experiments. The LearnBot uses the </w:t>
      </w:r>
      <w:r w:rsidR="0028066D" w:rsidRPr="00F26CA1">
        <w:rPr>
          <w:lang w:val="en-GB"/>
        </w:rPr>
        <w:t>b</w:t>
      </w:r>
      <w:r w:rsidR="00C73F9B" w:rsidRPr="00F26CA1">
        <w:rPr>
          <w:lang w:val="en-GB"/>
        </w:rPr>
        <w:t xml:space="preserve">est configuration found using the </w:t>
      </w:r>
      <w:r w:rsidR="00A05DAB" w:rsidRPr="00F26CA1">
        <w:rPr>
          <w:lang w:val="en-GB"/>
        </w:rPr>
        <w:t>FDSA</w:t>
      </w:r>
      <w:r w:rsidR="00C73F9B" w:rsidRPr="00F26CA1">
        <w:rPr>
          <w:lang w:val="en-GB"/>
        </w:rPr>
        <w:t xml:space="preserve"> algorithm.</w:t>
      </w:r>
    </w:p>
    <w:p w:rsidR="00BB006F" w:rsidRPr="00F26CA1" w:rsidRDefault="00C579C0" w:rsidP="00594980">
      <w:pPr>
        <w:rPr>
          <w:lang w:val="en-GB"/>
        </w:rPr>
      </w:pPr>
      <w:r w:rsidRPr="00F26CA1">
        <w:rPr>
          <w:lang w:val="en-GB"/>
        </w:rPr>
        <w:t xml:space="preserve">During the game, the LearnBot, similarly to ReferenceBot, </w:t>
      </w:r>
      <w:r w:rsidR="00BB006F" w:rsidRPr="00F26CA1">
        <w:rPr>
          <w:lang w:val="en-GB"/>
        </w:rPr>
        <w:t xml:space="preserve">did not explore the world as much as the EraserBot. It was, however, collecting </w:t>
      </w:r>
      <w:r w:rsidR="005758E6" w:rsidRPr="00F26CA1">
        <w:rPr>
          <w:lang w:val="en-GB"/>
        </w:rPr>
        <w:t>more different items</w:t>
      </w:r>
      <w:r w:rsidR="00204CAC" w:rsidRPr="00F26CA1">
        <w:rPr>
          <w:lang w:val="en-GB"/>
        </w:rPr>
        <w:t xml:space="preserve"> than the Referenc</w:t>
      </w:r>
      <w:r w:rsidR="00204CAC" w:rsidRPr="00F26CA1">
        <w:rPr>
          <w:lang w:val="en-GB"/>
        </w:rPr>
        <w:t>e</w:t>
      </w:r>
      <w:r w:rsidR="00204CAC" w:rsidRPr="00F26CA1">
        <w:rPr>
          <w:lang w:val="en-GB"/>
        </w:rPr>
        <w:t>Bot</w:t>
      </w:r>
      <w:r w:rsidR="005758E6" w:rsidRPr="00F26CA1">
        <w:rPr>
          <w:lang w:val="en-GB"/>
        </w:rPr>
        <w:t>.</w:t>
      </w:r>
    </w:p>
    <w:p w:rsidR="00A843F9" w:rsidRPr="00F26CA1" w:rsidRDefault="004A27FD" w:rsidP="00594980">
      <w:pPr>
        <w:rPr>
          <w:lang w:val="en-GB"/>
        </w:rPr>
      </w:pPr>
      <w:r w:rsidRPr="00F26CA1">
        <w:rPr>
          <w:lang w:val="en-GB"/>
        </w:rPr>
        <w:t xml:space="preserve">We can </w:t>
      </w:r>
      <w:r w:rsidR="00FE5154" w:rsidRPr="00F26CA1">
        <w:rPr>
          <w:lang w:val="en-GB"/>
        </w:rPr>
        <w:t>take a look at what item</w:t>
      </w:r>
      <w:r w:rsidR="00E3606F" w:rsidRPr="00F26CA1">
        <w:rPr>
          <w:lang w:val="en-GB"/>
        </w:rPr>
        <w:t xml:space="preserve"> categories</w:t>
      </w:r>
      <w:r w:rsidR="00FE5154" w:rsidRPr="00F26CA1">
        <w:rPr>
          <w:lang w:val="en-GB"/>
        </w:rPr>
        <w:t xml:space="preserve"> was collecting the </w:t>
      </w:r>
      <w:r w:rsidR="007479D5" w:rsidRPr="00F26CA1">
        <w:rPr>
          <w:lang w:val="en-GB"/>
        </w:rPr>
        <w:t xml:space="preserve">ReferenceBot </w:t>
      </w:r>
      <w:r w:rsidR="00FE5154" w:rsidRPr="00F26CA1">
        <w:rPr>
          <w:lang w:val="en-GB"/>
        </w:rPr>
        <w:t>and the LearnBot with the configuration found using FDSA algorithm (</w:t>
      </w:r>
      <w:r w:rsidR="00010FDB" w:rsidRPr="00F26CA1">
        <w:rPr>
          <w:lang w:val="en-GB"/>
        </w:rPr>
        <w:fldChar w:fldCharType="begin"/>
      </w:r>
      <w:r w:rsidR="00FE5154" w:rsidRPr="00F26CA1">
        <w:rPr>
          <w:lang w:val="en-GB"/>
        </w:rPr>
        <w:instrText xml:space="preserve"> REF _Ref282895341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22</w:t>
      </w:r>
      <w:r w:rsidR="00010FDB" w:rsidRPr="00F26CA1">
        <w:rPr>
          <w:lang w:val="en-GB"/>
        </w:rPr>
        <w:fldChar w:fldCharType="end"/>
      </w:r>
      <w:r w:rsidR="00FE5154" w:rsidRPr="00F26CA1">
        <w:rPr>
          <w:lang w:val="en-GB"/>
        </w:rPr>
        <w:t>)</w:t>
      </w:r>
      <w:r w:rsidR="003C1CC8" w:rsidRPr="00F26CA1">
        <w:rPr>
          <w:lang w:val="en-GB"/>
        </w:rPr>
        <w:t>.</w:t>
      </w:r>
      <w:r w:rsidR="00A843F9" w:rsidRPr="00F26CA1">
        <w:rPr>
          <w:lang w:val="en-GB"/>
        </w:rPr>
        <w:t xml:space="preserve"> </w:t>
      </w:r>
      <w:r w:rsidR="00594980" w:rsidRPr="00F26CA1">
        <w:rPr>
          <w:lang w:val="en-GB"/>
        </w:rPr>
        <w:t>We cans see, that t</w:t>
      </w:r>
      <w:r w:rsidR="00A843F9" w:rsidRPr="00F26CA1">
        <w:rPr>
          <w:lang w:val="en-GB"/>
        </w:rPr>
        <w:t xml:space="preserve">he </w:t>
      </w:r>
      <w:r w:rsidR="007479D5" w:rsidRPr="00F26CA1">
        <w:rPr>
          <w:lang w:val="en-GB"/>
        </w:rPr>
        <w:t>LearnBot</w:t>
      </w:r>
      <w:r w:rsidR="00A843F9" w:rsidRPr="00F26CA1">
        <w:rPr>
          <w:lang w:val="en-GB"/>
        </w:rPr>
        <w:t xml:space="preserve"> was more often picking up weapons and armour than the </w:t>
      </w:r>
      <w:r w:rsidR="008926E0" w:rsidRPr="00F26CA1">
        <w:rPr>
          <w:lang w:val="en-GB"/>
        </w:rPr>
        <w:t>manually configured ReferenceBot</w:t>
      </w:r>
      <w:r w:rsidR="00A843F9" w:rsidRPr="00F26CA1">
        <w:rPr>
          <w:lang w:val="en-GB"/>
        </w:rPr>
        <w:t xml:space="preserve">. </w:t>
      </w:r>
    </w:p>
    <w:p w:rsidR="003C704F" w:rsidRPr="00F26CA1" w:rsidRDefault="00A843F9" w:rsidP="00594980">
      <w:pPr>
        <w:rPr>
          <w:lang w:val="en-GB"/>
        </w:rPr>
      </w:pPr>
      <w:r w:rsidRPr="00F26CA1">
        <w:rPr>
          <w:lang w:val="en-GB"/>
        </w:rPr>
        <w:t>Armour could be a significant factor in agent’s</w:t>
      </w:r>
      <w:r w:rsidR="00591370" w:rsidRPr="00F26CA1">
        <w:rPr>
          <w:lang w:val="en-GB"/>
        </w:rPr>
        <w:t xml:space="preserve"> result</w:t>
      </w:r>
      <w:r w:rsidRPr="00F26CA1">
        <w:rPr>
          <w:lang w:val="en-GB"/>
        </w:rPr>
        <w:t xml:space="preserve"> improvement, as a bot can collect up to 200 units of armour, whilst just 100 units of health. </w:t>
      </w:r>
      <w:r w:rsidR="00594980" w:rsidRPr="00F26CA1">
        <w:rPr>
          <w:lang w:val="en-GB"/>
        </w:rPr>
        <w:t>Also, t</w:t>
      </w:r>
      <w:r w:rsidRPr="00F26CA1">
        <w:rPr>
          <w:lang w:val="en-GB"/>
        </w:rPr>
        <w:t xml:space="preserve">he initial level of health is 100, and the initial level of armour is 0. When the bot is hurt by the enemy, first the armour points are decreased, </w:t>
      </w:r>
      <w:r w:rsidR="00841CD8" w:rsidRPr="00F26CA1">
        <w:rPr>
          <w:lang w:val="en-GB"/>
        </w:rPr>
        <w:t xml:space="preserve">and </w:t>
      </w:r>
      <w:r w:rsidRPr="00F26CA1">
        <w:rPr>
          <w:lang w:val="en-GB"/>
        </w:rPr>
        <w:t xml:space="preserve">only after it reaches 0 level, the health </w:t>
      </w:r>
      <w:r w:rsidR="00841CD8" w:rsidRPr="00F26CA1">
        <w:rPr>
          <w:lang w:val="en-GB"/>
        </w:rPr>
        <w:t xml:space="preserve">points </w:t>
      </w:r>
      <w:r w:rsidRPr="00F26CA1">
        <w:rPr>
          <w:lang w:val="en-GB"/>
        </w:rPr>
        <w:t xml:space="preserve">will start to </w:t>
      </w:r>
      <w:r w:rsidR="00841CD8" w:rsidRPr="00F26CA1">
        <w:rPr>
          <w:lang w:val="en-GB"/>
        </w:rPr>
        <w:t>decrease</w:t>
      </w:r>
      <w:r w:rsidRPr="00F26CA1">
        <w:rPr>
          <w:lang w:val="en-GB"/>
        </w:rPr>
        <w:t>.</w:t>
      </w:r>
      <w:r w:rsidR="003C704F" w:rsidRPr="00F26CA1">
        <w:rPr>
          <w:lang w:val="en-GB"/>
        </w:rPr>
        <w:t xml:space="preserve"> </w:t>
      </w:r>
    </w:p>
    <w:p w:rsidR="004A27FD" w:rsidRPr="00F26CA1" w:rsidRDefault="003C704F" w:rsidP="00594980">
      <w:pPr>
        <w:rPr>
          <w:lang w:val="en-GB"/>
        </w:rPr>
      </w:pPr>
      <w:r w:rsidRPr="00F26CA1">
        <w:rPr>
          <w:lang w:val="en-GB"/>
        </w:rPr>
        <w:t xml:space="preserve">However, </w:t>
      </w:r>
      <w:r w:rsidR="00EA7CE5" w:rsidRPr="00F26CA1">
        <w:rPr>
          <w:lang w:val="en-GB"/>
        </w:rPr>
        <w:t xml:space="preserve">the </w:t>
      </w:r>
      <w:r w:rsidR="00010FDB" w:rsidRPr="00F26CA1">
        <w:rPr>
          <w:lang w:val="en-GB"/>
        </w:rPr>
        <w:fldChar w:fldCharType="begin"/>
      </w:r>
      <w:r w:rsidR="00EA7CE5" w:rsidRPr="00F26CA1">
        <w:rPr>
          <w:lang w:val="en-GB"/>
        </w:rPr>
        <w:instrText xml:space="preserve"> REF _Ref282895341 \h </w:instrText>
      </w:r>
      <w:r w:rsidR="00010FDB" w:rsidRPr="00F26CA1">
        <w:rPr>
          <w:lang w:val="en-GB"/>
        </w:rPr>
      </w:r>
      <w:r w:rsidR="00010FDB" w:rsidRPr="00F26CA1">
        <w:rPr>
          <w:lang w:val="en-GB"/>
        </w:rPr>
        <w:fldChar w:fldCharType="separate"/>
      </w:r>
      <w:r w:rsidR="00577EBB" w:rsidRPr="00F26CA1">
        <w:rPr>
          <w:lang w:val="en-GB"/>
        </w:rPr>
        <w:t xml:space="preserve">Figure </w:t>
      </w:r>
      <w:r w:rsidR="00577EBB" w:rsidRPr="00F26CA1">
        <w:rPr>
          <w:noProof/>
          <w:lang w:val="en-GB"/>
        </w:rPr>
        <w:t>22</w:t>
      </w:r>
      <w:r w:rsidR="00010FDB" w:rsidRPr="00F26CA1">
        <w:rPr>
          <w:lang w:val="en-GB"/>
        </w:rPr>
        <w:fldChar w:fldCharType="end"/>
      </w:r>
      <w:r w:rsidR="00EA7CE5" w:rsidRPr="00F26CA1">
        <w:rPr>
          <w:lang w:val="en-GB"/>
        </w:rPr>
        <w:t xml:space="preserve"> does not specify under what circumstances the armour and wea</w:t>
      </w:r>
      <w:r w:rsidR="00EA7CE5" w:rsidRPr="00F26CA1">
        <w:rPr>
          <w:lang w:val="en-GB"/>
        </w:rPr>
        <w:t>p</w:t>
      </w:r>
      <w:r w:rsidR="00EA7CE5" w:rsidRPr="00F26CA1">
        <w:rPr>
          <w:lang w:val="en-GB"/>
        </w:rPr>
        <w:t xml:space="preserve">ons were picked up – the configuration parameters are strongly interdependent and </w:t>
      </w:r>
      <w:r w:rsidR="00594980" w:rsidRPr="00F26CA1">
        <w:rPr>
          <w:lang w:val="en-GB"/>
        </w:rPr>
        <w:t xml:space="preserve">simply </w:t>
      </w:r>
      <w:r w:rsidRPr="00F26CA1">
        <w:rPr>
          <w:lang w:val="en-GB"/>
        </w:rPr>
        <w:t xml:space="preserve">setting the armour weight to some higher value </w:t>
      </w:r>
      <w:r w:rsidR="00505087" w:rsidRPr="00F26CA1">
        <w:rPr>
          <w:lang w:val="en-GB"/>
        </w:rPr>
        <w:t>did</w:t>
      </w:r>
      <w:r w:rsidRPr="00F26CA1">
        <w:rPr>
          <w:lang w:val="en-GB"/>
        </w:rPr>
        <w:t xml:space="preserve"> not increase agent’s efficiency as the co</w:t>
      </w:r>
      <w:r w:rsidRPr="00F26CA1">
        <w:rPr>
          <w:lang w:val="en-GB"/>
        </w:rPr>
        <w:t>n</w:t>
      </w:r>
      <w:r w:rsidRPr="00F26CA1">
        <w:rPr>
          <w:lang w:val="en-GB"/>
        </w:rPr>
        <w:t>figuration found with FDSA algorithm does</w:t>
      </w:r>
      <w:r w:rsidR="00EA7CE5" w:rsidRPr="00F26CA1">
        <w:rPr>
          <w:lang w:val="en-GB"/>
        </w:rPr>
        <w:t>.</w:t>
      </w:r>
      <w:r w:rsidRPr="00F26CA1">
        <w:rPr>
          <w:lang w:val="en-GB"/>
        </w:rPr>
        <w:t xml:space="preserve"> </w:t>
      </w:r>
    </w:p>
    <w:p w:rsidR="004A27FD" w:rsidRPr="00F26CA1" w:rsidRDefault="004A27FD" w:rsidP="004A27FD">
      <w:pPr>
        <w:keepNext/>
        <w:jc w:val="center"/>
        <w:rPr>
          <w:lang w:val="en-GB"/>
        </w:rPr>
      </w:pPr>
      <w:r w:rsidRPr="00F26CA1">
        <w:rPr>
          <w:noProof/>
          <w:lang w:val="en-GB" w:eastAsia="pl-PL" w:bidi="ar-SA"/>
        </w:rPr>
        <w:lastRenderedPageBreak/>
        <w:drawing>
          <wp:inline distT="0" distB="0" distL="0" distR="0">
            <wp:extent cx="5225811" cy="2987651"/>
            <wp:effectExtent l="0" t="0" r="0" b="0"/>
            <wp:docPr id="7"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A27FD" w:rsidRPr="00F26CA1" w:rsidRDefault="004A27FD" w:rsidP="00711857">
      <w:pPr>
        <w:pStyle w:val="Legenda"/>
        <w:jc w:val="both"/>
        <w:rPr>
          <w:lang w:val="en-GB"/>
        </w:rPr>
      </w:pPr>
      <w:bookmarkStart w:id="174" w:name="_Ref282895341"/>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22</w:t>
      </w:r>
      <w:r w:rsidR="00010FDB" w:rsidRPr="00F26CA1">
        <w:rPr>
          <w:lang w:val="en-GB"/>
        </w:rPr>
        <w:fldChar w:fldCharType="end"/>
      </w:r>
      <w:bookmarkEnd w:id="174"/>
      <w:r w:rsidRPr="00F26CA1">
        <w:rPr>
          <w:lang w:val="en-GB"/>
        </w:rPr>
        <w:t xml:space="preserve">: The item pickups by their categories for the </w:t>
      </w:r>
      <w:r w:rsidR="00FC2FE2" w:rsidRPr="00F26CA1">
        <w:rPr>
          <w:lang w:val="en-GB"/>
        </w:rPr>
        <w:t xml:space="preserve">ReferenceBot </w:t>
      </w:r>
      <w:r w:rsidRPr="00F26CA1">
        <w:rPr>
          <w:lang w:val="en-GB"/>
        </w:rPr>
        <w:t xml:space="preserve">and the </w:t>
      </w:r>
      <w:r w:rsidR="00FC2FE2" w:rsidRPr="00F26CA1">
        <w:rPr>
          <w:lang w:val="en-GB"/>
        </w:rPr>
        <w:t>LearnBot using the configur</w:t>
      </w:r>
      <w:r w:rsidR="00FC2FE2" w:rsidRPr="00F26CA1">
        <w:rPr>
          <w:lang w:val="en-GB"/>
        </w:rPr>
        <w:t>a</w:t>
      </w:r>
      <w:r w:rsidR="00FC2FE2" w:rsidRPr="00F26CA1">
        <w:rPr>
          <w:lang w:val="en-GB"/>
        </w:rPr>
        <w:t xml:space="preserve">tion </w:t>
      </w:r>
      <w:r w:rsidRPr="00F26CA1">
        <w:rPr>
          <w:lang w:val="en-GB"/>
        </w:rPr>
        <w:t xml:space="preserve">found </w:t>
      </w:r>
      <w:r w:rsidR="00FC2FE2" w:rsidRPr="00F26CA1">
        <w:rPr>
          <w:lang w:val="en-GB"/>
        </w:rPr>
        <w:t>with</w:t>
      </w:r>
      <w:r w:rsidRPr="00F26CA1">
        <w:rPr>
          <w:lang w:val="en-GB"/>
        </w:rPr>
        <w:t xml:space="preserve"> </w:t>
      </w:r>
      <w:r w:rsidR="00FC2FE2" w:rsidRPr="00F26CA1">
        <w:rPr>
          <w:lang w:val="en-GB"/>
        </w:rPr>
        <w:t xml:space="preserve">the </w:t>
      </w:r>
      <w:r w:rsidRPr="00F26CA1">
        <w:rPr>
          <w:lang w:val="en-GB"/>
        </w:rPr>
        <w:t>FDSA algorithm.</w:t>
      </w:r>
    </w:p>
    <w:p w:rsidR="00CE3A45" w:rsidRPr="00F26CA1" w:rsidRDefault="00010FDB" w:rsidP="00CE3A45">
      <w:pPr>
        <w:rPr>
          <w:lang w:val="en-GB"/>
        </w:rPr>
      </w:pPr>
      <w:r w:rsidRPr="00F26CA1">
        <w:rPr>
          <w:lang w:val="en-GB"/>
        </w:rPr>
        <w:fldChar w:fldCharType="begin"/>
      </w:r>
      <w:r w:rsidR="00CE3A45" w:rsidRPr="00F26CA1">
        <w:rPr>
          <w:lang w:val="en-GB"/>
        </w:rPr>
        <w:instrText xml:space="preserve"> REF _Ref282896994 \h </w:instrText>
      </w:r>
      <w:r w:rsidRPr="00F26CA1">
        <w:rPr>
          <w:lang w:val="en-GB"/>
        </w:rPr>
      </w:r>
      <w:r w:rsidRPr="00F26CA1">
        <w:rPr>
          <w:lang w:val="en-GB"/>
        </w:rPr>
        <w:fldChar w:fldCharType="separate"/>
      </w:r>
      <w:r w:rsidR="00577EBB" w:rsidRPr="00F26CA1">
        <w:rPr>
          <w:lang w:val="en-GB"/>
        </w:rPr>
        <w:t xml:space="preserve">Figure </w:t>
      </w:r>
      <w:r w:rsidR="00577EBB" w:rsidRPr="00F26CA1">
        <w:rPr>
          <w:noProof/>
          <w:lang w:val="en-GB"/>
        </w:rPr>
        <w:t>23</w:t>
      </w:r>
      <w:r w:rsidRPr="00F26CA1">
        <w:rPr>
          <w:lang w:val="en-GB"/>
        </w:rPr>
        <w:fldChar w:fldCharType="end"/>
      </w:r>
      <w:r w:rsidR="00CE3A45" w:rsidRPr="00F26CA1">
        <w:rPr>
          <w:lang w:val="en-GB"/>
        </w:rPr>
        <w:t xml:space="preserve"> presents the </w:t>
      </w:r>
      <w:r w:rsidR="009E34A4" w:rsidRPr="00F26CA1">
        <w:rPr>
          <w:lang w:val="en-GB"/>
        </w:rPr>
        <w:t>actual values of the weights in analyzed</w:t>
      </w:r>
      <w:r w:rsidR="00CE3A45" w:rsidRPr="00F26CA1">
        <w:rPr>
          <w:lang w:val="en-GB"/>
        </w:rPr>
        <w:t xml:space="preserve"> configurations.</w:t>
      </w:r>
      <w:r w:rsidR="00BB006F" w:rsidRPr="00F26CA1">
        <w:rPr>
          <w:lang w:val="en-GB"/>
        </w:rPr>
        <w:t xml:space="preserve"> We can </w:t>
      </w:r>
      <w:r w:rsidR="002F2DFC" w:rsidRPr="00F26CA1">
        <w:rPr>
          <w:lang w:val="en-GB"/>
        </w:rPr>
        <w:t>n</w:t>
      </w:r>
      <w:r w:rsidR="002F2DFC" w:rsidRPr="00F26CA1">
        <w:rPr>
          <w:lang w:val="en-GB"/>
        </w:rPr>
        <w:t>o</w:t>
      </w:r>
      <w:r w:rsidR="002F2DFC" w:rsidRPr="00F26CA1">
        <w:rPr>
          <w:lang w:val="en-GB"/>
        </w:rPr>
        <w:t>tice</w:t>
      </w:r>
      <w:r w:rsidR="00074020" w:rsidRPr="00F26CA1">
        <w:rPr>
          <w:lang w:val="en-GB"/>
        </w:rPr>
        <w:t>, for instance,</w:t>
      </w:r>
      <w:r w:rsidR="002F2DFC" w:rsidRPr="00F26CA1">
        <w:rPr>
          <w:lang w:val="en-GB"/>
        </w:rPr>
        <w:t xml:space="preserve"> that while FDSA decreased the aggressiveness weight, the </w:t>
      </w:r>
      <w:r w:rsidR="008F61CF" w:rsidRPr="00F26CA1">
        <w:rPr>
          <w:lang w:val="en-GB"/>
        </w:rPr>
        <w:t>enemy cost weight was also decreased. It means that the agent will less often engage the enemy directly, but</w:t>
      </w:r>
      <w:r w:rsidR="00074020" w:rsidRPr="00F26CA1">
        <w:rPr>
          <w:lang w:val="en-GB"/>
        </w:rPr>
        <w:t xml:space="preserve"> at the same time it</w:t>
      </w:r>
      <w:r w:rsidR="008F61CF" w:rsidRPr="00F26CA1">
        <w:rPr>
          <w:lang w:val="en-GB"/>
        </w:rPr>
        <w:t xml:space="preserve"> is more likely to go towards the enemy if there is some useful item it can pick up there.</w:t>
      </w:r>
    </w:p>
    <w:p w:rsidR="003559C7" w:rsidRPr="00F26CA1" w:rsidRDefault="003559C7" w:rsidP="003559C7">
      <w:pPr>
        <w:keepNext/>
        <w:jc w:val="center"/>
        <w:rPr>
          <w:lang w:val="en-GB"/>
        </w:rPr>
      </w:pPr>
      <w:r w:rsidRPr="00F26CA1">
        <w:rPr>
          <w:noProof/>
          <w:lang w:val="en-GB" w:eastAsia="pl-PL" w:bidi="ar-SA"/>
        </w:rPr>
        <w:drawing>
          <wp:inline distT="0" distB="0" distL="0" distR="0">
            <wp:extent cx="5000626" cy="3171826"/>
            <wp:effectExtent l="0" t="0" r="0" b="0"/>
            <wp:docPr id="8"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4A27FD" w:rsidRPr="00F26CA1" w:rsidRDefault="003559C7" w:rsidP="003559C7">
      <w:pPr>
        <w:pStyle w:val="Legenda"/>
        <w:rPr>
          <w:lang w:val="en-GB"/>
        </w:rPr>
      </w:pPr>
      <w:bookmarkStart w:id="175" w:name="_Ref282896994"/>
      <w:r w:rsidRPr="00F26CA1">
        <w:rPr>
          <w:lang w:val="en-GB"/>
        </w:rPr>
        <w:t xml:space="preserve">Figure </w:t>
      </w:r>
      <w:r w:rsidR="00010FDB" w:rsidRPr="00F26CA1">
        <w:rPr>
          <w:lang w:val="en-GB"/>
        </w:rPr>
        <w:fldChar w:fldCharType="begin"/>
      </w:r>
      <w:r w:rsidR="00010FDB" w:rsidRPr="00F26CA1">
        <w:rPr>
          <w:lang w:val="en-GB"/>
        </w:rPr>
        <w:instrText xml:space="preserve"> SEQ Figure \* ARABIC </w:instrText>
      </w:r>
      <w:r w:rsidR="00010FDB" w:rsidRPr="00F26CA1">
        <w:rPr>
          <w:lang w:val="en-GB"/>
        </w:rPr>
        <w:fldChar w:fldCharType="separate"/>
      </w:r>
      <w:r w:rsidR="00577EBB" w:rsidRPr="00F26CA1">
        <w:rPr>
          <w:noProof/>
          <w:lang w:val="en-GB"/>
        </w:rPr>
        <w:t>23</w:t>
      </w:r>
      <w:r w:rsidR="00010FDB" w:rsidRPr="00F26CA1">
        <w:rPr>
          <w:lang w:val="en-GB"/>
        </w:rPr>
        <w:fldChar w:fldCharType="end"/>
      </w:r>
      <w:bookmarkEnd w:id="175"/>
      <w:r w:rsidRPr="00F26CA1">
        <w:rPr>
          <w:lang w:val="en-GB"/>
        </w:rPr>
        <w:t xml:space="preserve">: The </w:t>
      </w:r>
      <w:r w:rsidR="00B56717" w:rsidRPr="00F26CA1">
        <w:rPr>
          <w:lang w:val="en-GB"/>
        </w:rPr>
        <w:t xml:space="preserve">actual </w:t>
      </w:r>
      <w:r w:rsidRPr="00F26CA1">
        <w:rPr>
          <w:lang w:val="en-GB"/>
        </w:rPr>
        <w:t xml:space="preserve">level of weights for the initial configuration </w:t>
      </w:r>
      <w:r w:rsidR="003328A7" w:rsidRPr="00F26CA1">
        <w:rPr>
          <w:lang w:val="en-GB"/>
        </w:rPr>
        <w:t>used by ReferenceBot</w:t>
      </w:r>
      <w:r w:rsidR="00BD5FD2" w:rsidRPr="00F26CA1">
        <w:rPr>
          <w:lang w:val="en-GB"/>
        </w:rPr>
        <w:br/>
      </w:r>
      <w:r w:rsidRPr="00F26CA1">
        <w:rPr>
          <w:lang w:val="en-GB"/>
        </w:rPr>
        <w:t>and the configuration found using FDSA algorithm.</w:t>
      </w:r>
    </w:p>
    <w:p w:rsidR="00367D46" w:rsidRPr="00F26CA1" w:rsidRDefault="000D3E73" w:rsidP="000D3E73">
      <w:pPr>
        <w:pStyle w:val="Nagwek3"/>
        <w:rPr>
          <w:lang w:val="en-GB"/>
        </w:rPr>
      </w:pPr>
      <w:bookmarkStart w:id="176" w:name="_Toc283076939"/>
      <w:bookmarkStart w:id="177" w:name="_Toc283336383"/>
      <w:r w:rsidRPr="00F26CA1">
        <w:rPr>
          <w:lang w:val="en-GB"/>
        </w:rPr>
        <w:lastRenderedPageBreak/>
        <w:t>H</w:t>
      </w:r>
      <w:r w:rsidR="00367D46" w:rsidRPr="00F26CA1">
        <w:rPr>
          <w:lang w:val="en-GB"/>
        </w:rPr>
        <w:t xml:space="preserve">uman </w:t>
      </w:r>
      <w:r w:rsidRPr="00F26CA1">
        <w:rPr>
          <w:lang w:val="en-GB"/>
        </w:rPr>
        <w:t xml:space="preserve">player </w:t>
      </w:r>
      <w:commentRangeStart w:id="178"/>
      <w:r w:rsidRPr="00F26CA1">
        <w:rPr>
          <w:lang w:val="en-GB"/>
        </w:rPr>
        <w:t>study</w:t>
      </w:r>
      <w:commentRangeEnd w:id="178"/>
      <w:r w:rsidR="00577EBB" w:rsidRPr="00F26CA1">
        <w:rPr>
          <w:rStyle w:val="Odwoaniedokomentarza"/>
          <w:rFonts w:eastAsiaTheme="minorHAnsi"/>
          <w:i w:val="0"/>
          <w:iCs w:val="0"/>
          <w:smallCaps w:val="0"/>
          <w:spacing w:val="0"/>
          <w:lang w:val="en-GB"/>
        </w:rPr>
        <w:commentReference w:id="178"/>
      </w:r>
      <w:bookmarkEnd w:id="176"/>
      <w:bookmarkEnd w:id="177"/>
    </w:p>
    <w:p w:rsidR="000D3E73" w:rsidRPr="00F26CA1" w:rsidRDefault="000D3E73" w:rsidP="000D3E73">
      <w:pPr>
        <w:rPr>
          <w:lang w:val="en-GB"/>
        </w:rPr>
      </w:pPr>
    </w:p>
    <w:p w:rsidR="00891DAB" w:rsidRDefault="00891DAB" w:rsidP="00367D46">
      <w:pPr>
        <w:rPr>
          <w:lang w:val="en-GB"/>
        </w:rPr>
        <w:sectPr w:rsidR="00891DAB" w:rsidSect="003D6691">
          <w:pgSz w:w="11906" w:h="16838"/>
          <w:pgMar w:top="1417" w:right="1417" w:bottom="1417" w:left="1417" w:header="708" w:footer="708" w:gutter="0"/>
          <w:cols w:space="708"/>
          <w:titlePg/>
          <w:docGrid w:linePitch="360"/>
        </w:sectPr>
      </w:pPr>
    </w:p>
    <w:p w:rsidR="00367D46" w:rsidRPr="00F26CA1" w:rsidRDefault="00367D46" w:rsidP="00367D46">
      <w:pPr>
        <w:pStyle w:val="Nagwek1"/>
        <w:rPr>
          <w:lang w:val="en-GB"/>
        </w:rPr>
      </w:pPr>
      <w:bookmarkStart w:id="179" w:name="_Toc281943919"/>
      <w:bookmarkStart w:id="180" w:name="_Toc283076940"/>
      <w:bookmarkStart w:id="181" w:name="_Toc283336384"/>
      <w:commentRangeStart w:id="182"/>
      <w:r w:rsidRPr="00F26CA1">
        <w:rPr>
          <w:lang w:val="en-GB"/>
        </w:rPr>
        <w:lastRenderedPageBreak/>
        <w:t>Conclusions</w:t>
      </w:r>
      <w:bookmarkEnd w:id="179"/>
      <w:bookmarkEnd w:id="180"/>
      <w:commentRangeEnd w:id="182"/>
      <w:r w:rsidR="00C42A3D" w:rsidRPr="00F26CA1">
        <w:rPr>
          <w:rStyle w:val="Odwoaniedokomentarza"/>
          <w:rFonts w:eastAsiaTheme="minorHAnsi"/>
          <w:smallCaps w:val="0"/>
          <w:spacing w:val="0"/>
          <w:lang w:val="en-GB"/>
        </w:rPr>
        <w:commentReference w:id="182"/>
      </w:r>
      <w:bookmarkEnd w:id="181"/>
    </w:p>
    <w:p w:rsidR="00C81A59" w:rsidRPr="00F26CA1" w:rsidRDefault="00577EBB" w:rsidP="004620C1">
      <w:pPr>
        <w:pStyle w:val="Akapitzlist"/>
        <w:numPr>
          <w:ilvl w:val="0"/>
          <w:numId w:val="21"/>
        </w:numPr>
        <w:rPr>
          <w:lang w:val="en-GB"/>
        </w:rPr>
      </w:pPr>
      <w:r w:rsidRPr="00F26CA1">
        <w:rPr>
          <w:lang w:val="en-GB"/>
        </w:rPr>
        <w:t>Using optimization methods we can improve bots performance</w:t>
      </w:r>
    </w:p>
    <w:p w:rsidR="00577EBB" w:rsidRPr="00F26CA1" w:rsidRDefault="00577EBB" w:rsidP="004620C1">
      <w:pPr>
        <w:pStyle w:val="Akapitzlist"/>
        <w:numPr>
          <w:ilvl w:val="0"/>
          <w:numId w:val="21"/>
        </w:numPr>
        <w:rPr>
          <w:lang w:val="en-GB"/>
        </w:rPr>
      </w:pPr>
      <w:r w:rsidRPr="00F26CA1">
        <w:rPr>
          <w:lang w:val="en-GB"/>
        </w:rPr>
        <w:t>The stochastic nature of the game makes it difficult</w:t>
      </w:r>
    </w:p>
    <w:p w:rsidR="00577EBB" w:rsidRPr="00F26CA1" w:rsidRDefault="00577EBB" w:rsidP="004620C1">
      <w:pPr>
        <w:pStyle w:val="Akapitzlist"/>
        <w:numPr>
          <w:ilvl w:val="0"/>
          <w:numId w:val="21"/>
        </w:numPr>
        <w:rPr>
          <w:lang w:val="en-GB"/>
        </w:rPr>
      </w:pPr>
      <w:r w:rsidRPr="00F26CA1">
        <w:rPr>
          <w:lang w:val="en-GB"/>
        </w:rPr>
        <w:t>Comparison between algorithms – the simple local search proves to be enough, probably because of the limited amount of evaluation we can perform.</w:t>
      </w:r>
    </w:p>
    <w:p w:rsidR="00577EBB" w:rsidRPr="00F26CA1" w:rsidRDefault="00577EBB" w:rsidP="004620C1">
      <w:pPr>
        <w:pStyle w:val="Akapitzlist"/>
        <w:numPr>
          <w:ilvl w:val="0"/>
          <w:numId w:val="21"/>
        </w:numPr>
        <w:rPr>
          <w:lang w:val="en-GB"/>
        </w:rPr>
      </w:pPr>
      <w:r w:rsidRPr="00F26CA1">
        <w:rPr>
          <w:lang w:val="en-GB"/>
        </w:rPr>
        <w:t>Comparison of algorithms in terms of the effort required to tune them for the pro</w:t>
      </w:r>
      <w:r w:rsidRPr="00F26CA1">
        <w:rPr>
          <w:lang w:val="en-GB"/>
        </w:rPr>
        <w:t>b</w:t>
      </w:r>
      <w:r w:rsidRPr="00F26CA1">
        <w:rPr>
          <w:lang w:val="en-GB"/>
        </w:rPr>
        <w:t>lem</w:t>
      </w:r>
    </w:p>
    <w:p w:rsidR="00577EBB" w:rsidRPr="00F26CA1" w:rsidRDefault="00577EBB" w:rsidP="004620C1">
      <w:pPr>
        <w:pStyle w:val="Akapitzlist"/>
        <w:numPr>
          <w:ilvl w:val="0"/>
          <w:numId w:val="21"/>
        </w:numPr>
        <w:rPr>
          <w:lang w:val="en-GB"/>
        </w:rPr>
      </w:pPr>
      <w:r w:rsidRPr="00F26CA1">
        <w:rPr>
          <w:lang w:val="en-GB"/>
        </w:rPr>
        <w:t>Answer to research questions</w:t>
      </w:r>
    </w:p>
    <w:p w:rsidR="008A0AF6" w:rsidRPr="00F26CA1" w:rsidRDefault="00577EBB" w:rsidP="004620C1">
      <w:pPr>
        <w:pStyle w:val="Akapitzlist"/>
        <w:numPr>
          <w:ilvl w:val="0"/>
          <w:numId w:val="21"/>
        </w:numPr>
        <w:rPr>
          <w:lang w:val="en-GB"/>
        </w:rPr>
      </w:pPr>
      <w:r w:rsidRPr="00F26CA1">
        <w:rPr>
          <w:lang w:val="en-GB"/>
        </w:rPr>
        <w:t>Main contributions of the thesis</w:t>
      </w:r>
    </w:p>
    <w:p w:rsidR="00577EBB" w:rsidRPr="00F26CA1" w:rsidRDefault="00577EBB" w:rsidP="004620C1">
      <w:pPr>
        <w:pStyle w:val="Akapitzlist"/>
        <w:numPr>
          <w:ilvl w:val="0"/>
          <w:numId w:val="21"/>
        </w:numPr>
        <w:rPr>
          <w:lang w:val="en-GB"/>
        </w:rPr>
      </w:pPr>
      <w:r w:rsidRPr="00F26CA1">
        <w:rPr>
          <w:lang w:val="en-GB"/>
        </w:rPr>
        <w:t>Future work</w:t>
      </w:r>
    </w:p>
    <w:p w:rsidR="00C81A59" w:rsidRPr="00F26CA1" w:rsidRDefault="00C81A59" w:rsidP="00C81A59">
      <w:pPr>
        <w:rPr>
          <w:lang w:val="en-GB"/>
        </w:rPr>
      </w:pPr>
    </w:p>
    <w:p w:rsidR="00C81A59" w:rsidRPr="00F26CA1" w:rsidRDefault="00C81A59" w:rsidP="00C81A59">
      <w:pPr>
        <w:rPr>
          <w:lang w:val="en-GB"/>
        </w:rPr>
        <w:sectPr w:rsidR="00C81A59" w:rsidRPr="00F26CA1" w:rsidSect="003D6691">
          <w:pgSz w:w="11906" w:h="16838"/>
          <w:pgMar w:top="1417" w:right="1417" w:bottom="1417" w:left="1417" w:header="708" w:footer="708" w:gutter="0"/>
          <w:cols w:space="708"/>
          <w:titlePg/>
          <w:docGrid w:linePitch="360"/>
        </w:sectPr>
      </w:pPr>
    </w:p>
    <w:p w:rsidR="00367D46" w:rsidRPr="00F26CA1" w:rsidRDefault="00367D46" w:rsidP="00367D46">
      <w:pPr>
        <w:pStyle w:val="Nagwek1"/>
        <w:rPr>
          <w:lang w:val="en-GB"/>
        </w:rPr>
      </w:pPr>
      <w:bookmarkStart w:id="183" w:name="_Toc281943920"/>
      <w:bookmarkStart w:id="184" w:name="_Toc283076941"/>
      <w:bookmarkStart w:id="185" w:name="_Toc283336385"/>
      <w:commentRangeStart w:id="186"/>
      <w:r w:rsidRPr="00F26CA1">
        <w:rPr>
          <w:lang w:val="en-GB"/>
        </w:rPr>
        <w:lastRenderedPageBreak/>
        <w:t>Attachments</w:t>
      </w:r>
      <w:commentRangeEnd w:id="186"/>
      <w:r w:rsidRPr="00F26CA1">
        <w:rPr>
          <w:rStyle w:val="Odwoaniedokomentarza"/>
          <w:lang w:val="en-GB"/>
        </w:rPr>
        <w:commentReference w:id="186"/>
      </w:r>
      <w:bookmarkEnd w:id="183"/>
      <w:bookmarkEnd w:id="184"/>
      <w:bookmarkEnd w:id="185"/>
    </w:p>
    <w:p w:rsidR="002F11D3" w:rsidRPr="00F26CA1" w:rsidRDefault="002F11D3" w:rsidP="009328F8">
      <w:pPr>
        <w:rPr>
          <w:lang w:val="en-GB"/>
        </w:rPr>
        <w:sectPr w:rsidR="002F11D3" w:rsidRPr="00F26CA1" w:rsidSect="003D6691">
          <w:pgSz w:w="11906" w:h="16838"/>
          <w:pgMar w:top="1417" w:right="1417" w:bottom="1417" w:left="1417" w:header="708" w:footer="708" w:gutter="0"/>
          <w:cols w:space="708"/>
          <w:titlePg/>
          <w:docGrid w:linePitch="360"/>
        </w:sectPr>
      </w:pPr>
    </w:p>
    <w:p w:rsidR="004275D9" w:rsidRPr="00F26CA1" w:rsidRDefault="007F473E" w:rsidP="007F473E">
      <w:pPr>
        <w:pStyle w:val="Nagwek1"/>
        <w:rPr>
          <w:lang w:val="en-GB"/>
        </w:rPr>
      </w:pPr>
      <w:bookmarkStart w:id="187" w:name="_Toc283076942"/>
      <w:bookmarkStart w:id="188" w:name="_Toc283336386"/>
      <w:commentRangeStart w:id="189"/>
      <w:r w:rsidRPr="00F26CA1">
        <w:rPr>
          <w:lang w:val="en-GB"/>
        </w:rPr>
        <w:lastRenderedPageBreak/>
        <w:t>Bibliography</w:t>
      </w:r>
      <w:bookmarkEnd w:id="187"/>
      <w:commentRangeEnd w:id="189"/>
      <w:r w:rsidR="00C42A3D" w:rsidRPr="00F26CA1">
        <w:rPr>
          <w:rStyle w:val="Odwoaniedokomentarza"/>
          <w:rFonts w:eastAsiaTheme="minorHAnsi"/>
          <w:smallCaps w:val="0"/>
          <w:spacing w:val="0"/>
          <w:lang w:val="en-GB"/>
        </w:rPr>
        <w:commentReference w:id="189"/>
      </w:r>
      <w:bookmarkEnd w:id="188"/>
    </w:p>
    <w:p w:rsidR="0077797D" w:rsidRPr="00F26CA1" w:rsidRDefault="0077797D" w:rsidP="00814CA4">
      <w:pPr>
        <w:pStyle w:val="bibliografia"/>
        <w:rPr>
          <w:lang w:val="en-GB"/>
        </w:rPr>
      </w:pPr>
    </w:p>
    <w:p w:rsidR="00C42A3D" w:rsidRPr="00F26CA1" w:rsidRDefault="00010FDB" w:rsidP="002D37C1">
      <w:pPr>
        <w:pStyle w:val="StylZlewej0cmWysunicie089cmPo0ptInterlinia1"/>
        <w:rPr>
          <w:lang w:val="en-GB"/>
        </w:rPr>
      </w:pPr>
      <w:r w:rsidRPr="00F26CA1">
        <w:rPr>
          <w:lang w:val="en-GB"/>
        </w:rPr>
        <w:fldChar w:fldCharType="begin"/>
      </w:r>
      <w:r w:rsidR="00913337" w:rsidRPr="00F26CA1">
        <w:rPr>
          <w:lang w:val="en-GB"/>
        </w:rPr>
        <w:instrText xml:space="preserve"> ADDIN ZOTERO_BIBL  </w:instrText>
      </w:r>
      <w:r w:rsidRPr="00F26CA1">
        <w:rPr>
          <w:lang w:val="en-GB"/>
        </w:rPr>
        <w:fldChar w:fldCharType="separate"/>
      </w:r>
      <w:r w:rsidR="00C42A3D" w:rsidRPr="00F26CA1">
        <w:rPr>
          <w:lang w:val="en-GB"/>
        </w:rPr>
        <w:t>[1]</w:t>
      </w:r>
      <w:r w:rsidR="00C42A3D" w:rsidRPr="00F26CA1">
        <w:rPr>
          <w:lang w:val="en-GB"/>
        </w:rPr>
        <w:tab/>
        <w:t xml:space="preserve">G. Luger, </w:t>
      </w:r>
      <w:r w:rsidR="00C42A3D" w:rsidRPr="00F26CA1">
        <w:rPr>
          <w:i/>
          <w:iCs/>
          <w:lang w:val="en-GB"/>
        </w:rPr>
        <w:t>Artificial intelligence : structures and strategies for complex problem solving</w:t>
      </w:r>
      <w:r w:rsidR="00C42A3D" w:rsidRPr="00F26CA1">
        <w:rPr>
          <w:lang w:val="en-GB"/>
        </w:rPr>
        <w:t>, 5. wyd. Harlow  England ;;New York: Addison-Wesley, 2005.</w:t>
      </w:r>
    </w:p>
    <w:p w:rsidR="00C42A3D" w:rsidRPr="00F26CA1" w:rsidRDefault="00C42A3D" w:rsidP="002D37C1">
      <w:pPr>
        <w:pStyle w:val="StylZlewej0cmWysunicie089cmPo0ptInterlinia1"/>
        <w:rPr>
          <w:lang w:val="en-GB"/>
        </w:rPr>
      </w:pPr>
      <w:r w:rsidRPr="00F26CA1">
        <w:rPr>
          <w:lang w:val="en-GB"/>
        </w:rPr>
        <w:t>[2]</w:t>
      </w:r>
      <w:r w:rsidRPr="00F26CA1">
        <w:rPr>
          <w:lang w:val="en-GB"/>
        </w:rPr>
        <w:tab/>
        <w:t>A. Nareyek, “Computer Games - Boon or Bane for AI Research?.”</w:t>
      </w:r>
    </w:p>
    <w:p w:rsidR="00C42A3D" w:rsidRPr="00F26CA1" w:rsidRDefault="00C42A3D" w:rsidP="002D37C1">
      <w:pPr>
        <w:pStyle w:val="StylZlewej0cmWysunicie089cmPo0ptInterlinia1"/>
        <w:rPr>
          <w:lang w:val="en-GB"/>
        </w:rPr>
      </w:pPr>
      <w:r w:rsidRPr="00F26CA1">
        <w:rPr>
          <w:lang w:val="en-GB"/>
        </w:rPr>
        <w:t>[3]</w:t>
      </w:r>
      <w:r w:rsidRPr="00F26CA1">
        <w:rPr>
          <w:lang w:val="en-GB"/>
        </w:rPr>
        <w:tab/>
        <w:t xml:space="preserve">“human intelligence,” </w:t>
      </w:r>
      <w:r w:rsidRPr="00F26CA1">
        <w:rPr>
          <w:i/>
          <w:iCs/>
          <w:lang w:val="en-GB"/>
        </w:rPr>
        <w:t>Encyclopedia Britannica</w:t>
      </w:r>
      <w:r w:rsidRPr="00F26CA1">
        <w:rPr>
          <w:lang w:val="en-GB"/>
        </w:rPr>
        <w:t>, 16-Styczeń-2011. [Online]. Available: http://www.britannica.com/EBchecked/topic/289766/human-intelligence.</w:t>
      </w:r>
    </w:p>
    <w:p w:rsidR="00C42A3D" w:rsidRPr="00F26CA1" w:rsidRDefault="00C42A3D" w:rsidP="002D37C1">
      <w:pPr>
        <w:pStyle w:val="StylZlewej0cmWysunicie089cmPo0ptInterlinia1"/>
        <w:rPr>
          <w:lang w:val="en-GB"/>
        </w:rPr>
      </w:pPr>
      <w:r w:rsidRPr="00F26CA1">
        <w:rPr>
          <w:lang w:val="en-GB"/>
        </w:rPr>
        <w:t>[4]</w:t>
      </w:r>
      <w:r w:rsidRPr="00F26CA1">
        <w:rPr>
          <w:lang w:val="en-GB"/>
        </w:rPr>
        <w:tab/>
        <w:t xml:space="preserve">S. Russell, </w:t>
      </w:r>
      <w:r w:rsidRPr="00F26CA1">
        <w:rPr>
          <w:i/>
          <w:iCs/>
          <w:lang w:val="en-GB"/>
        </w:rPr>
        <w:t>Artificial intelligence : a modern approach</w:t>
      </w:r>
      <w:r w:rsidRPr="00F26CA1">
        <w:rPr>
          <w:lang w:val="en-GB"/>
        </w:rPr>
        <w:t>, 3. wyd. Upper Saddle River  N.J.: Prentice Hall, 2010.</w:t>
      </w:r>
    </w:p>
    <w:p w:rsidR="00C42A3D" w:rsidRPr="00F26CA1" w:rsidRDefault="00C42A3D" w:rsidP="002D37C1">
      <w:pPr>
        <w:pStyle w:val="StylZlewej0cmWysunicie089cmPo0ptInterlinia1"/>
        <w:rPr>
          <w:lang w:val="en-GB"/>
        </w:rPr>
      </w:pPr>
      <w:r w:rsidRPr="00F26CA1">
        <w:rPr>
          <w:lang w:val="en-GB"/>
        </w:rPr>
        <w:t>[5]</w:t>
      </w:r>
      <w:r w:rsidRPr="00F26CA1">
        <w:rPr>
          <w:lang w:val="en-GB"/>
        </w:rPr>
        <w:tab/>
        <w:t xml:space="preserve">Encyclopaedia Britannica, inc., </w:t>
      </w:r>
      <w:r w:rsidRPr="00F26CA1">
        <w:rPr>
          <w:i/>
          <w:iCs/>
          <w:lang w:val="en-GB"/>
        </w:rPr>
        <w:t>The New Encyclopaedia Britannica.</w:t>
      </w:r>
      <w:r w:rsidRPr="00F26CA1">
        <w:rPr>
          <w:lang w:val="en-GB"/>
        </w:rPr>
        <w:t>, 15. wyd. Chicago: Encyclopaedia Britannica, 2007.</w:t>
      </w:r>
    </w:p>
    <w:p w:rsidR="00C42A3D" w:rsidRPr="00F26CA1" w:rsidRDefault="00C42A3D" w:rsidP="002D37C1">
      <w:pPr>
        <w:pStyle w:val="StylZlewej0cmWysunicie089cmPo0ptInterlinia1"/>
        <w:rPr>
          <w:lang w:val="en-GB"/>
        </w:rPr>
      </w:pPr>
      <w:r w:rsidRPr="00F26CA1">
        <w:rPr>
          <w:lang w:val="en-GB"/>
        </w:rPr>
        <w:t>[6]</w:t>
      </w:r>
      <w:r w:rsidRPr="00F26CA1">
        <w:rPr>
          <w:lang w:val="en-GB"/>
        </w:rPr>
        <w:tab/>
        <w:t>J. Gettler, “The First Video Game?.” [Online]. Available: http://www.bnl.gov/bnlweb/history/higinbotham.asp. [Accessed: 01-Sierpień-2010].</w:t>
      </w:r>
    </w:p>
    <w:p w:rsidR="00C42A3D" w:rsidRPr="00F26CA1" w:rsidRDefault="00C42A3D" w:rsidP="002D37C1">
      <w:pPr>
        <w:pStyle w:val="StylZlewej0cmWysunicie089cmPo0ptInterlinia1"/>
        <w:rPr>
          <w:lang w:val="en-GB"/>
        </w:rPr>
      </w:pPr>
      <w:r w:rsidRPr="00F26CA1">
        <w:rPr>
          <w:lang w:val="en-GB"/>
        </w:rPr>
        <w:t>[7]</w:t>
      </w:r>
      <w:r w:rsidRPr="00F26CA1">
        <w:rPr>
          <w:lang w:val="en-GB"/>
        </w:rPr>
        <w:tab/>
        <w:t xml:space="preserve">Entertainment Software Association, </w:t>
      </w:r>
      <w:r w:rsidRPr="00F26CA1">
        <w:rPr>
          <w:i/>
          <w:iCs/>
          <w:lang w:val="en-GB"/>
        </w:rPr>
        <w:t>2009 Sales, demographic and usage data</w:t>
      </w:r>
      <w:r w:rsidRPr="00F26CA1">
        <w:rPr>
          <w:lang w:val="en-GB"/>
        </w:rPr>
        <w:t>. .</w:t>
      </w:r>
    </w:p>
    <w:p w:rsidR="00C42A3D" w:rsidRPr="00F26CA1" w:rsidRDefault="00C42A3D" w:rsidP="002D37C1">
      <w:pPr>
        <w:pStyle w:val="StylZlewej0cmWysunicie089cmPo0ptInterlinia1"/>
        <w:rPr>
          <w:lang w:val="en-GB"/>
        </w:rPr>
      </w:pPr>
      <w:r w:rsidRPr="00F26CA1">
        <w:rPr>
          <w:lang w:val="en-GB"/>
        </w:rPr>
        <w:t>[8]</w:t>
      </w:r>
      <w:r w:rsidRPr="00F26CA1">
        <w:rPr>
          <w:lang w:val="en-GB"/>
        </w:rPr>
        <w:tab/>
        <w:t xml:space="preserve">P. Tozour, “The Evolution of Game AI,” in </w:t>
      </w:r>
      <w:r w:rsidRPr="00F26CA1">
        <w:rPr>
          <w:i/>
          <w:iCs/>
          <w:lang w:val="en-GB"/>
        </w:rPr>
        <w:t>AI Game Programming Wisdom</w:t>
      </w:r>
      <w:r w:rsidRPr="00F26CA1">
        <w:rPr>
          <w:lang w:val="en-GB"/>
        </w:rPr>
        <w:t>, 2002.</w:t>
      </w:r>
    </w:p>
    <w:p w:rsidR="00C42A3D" w:rsidRPr="00F26CA1" w:rsidRDefault="00C42A3D" w:rsidP="002D37C1">
      <w:pPr>
        <w:pStyle w:val="StylZlewej0cmWysunicie089cmPo0ptInterlinia1"/>
        <w:rPr>
          <w:lang w:val="en-GB"/>
        </w:rPr>
      </w:pPr>
      <w:r w:rsidRPr="00F26CA1">
        <w:rPr>
          <w:lang w:val="en-GB"/>
        </w:rPr>
        <w:t>[9]</w:t>
      </w:r>
      <w:r w:rsidRPr="00F26CA1">
        <w:rPr>
          <w:lang w:val="en-GB"/>
        </w:rPr>
        <w:tab/>
        <w:t xml:space="preserve">B. Gorman, M. Fredriksson, i M. Humphrys, “QUASE: An integrated API for imitation and general AI research in commercial computer games,” </w:t>
      </w:r>
      <w:r w:rsidRPr="00F26CA1">
        <w:rPr>
          <w:i/>
          <w:iCs/>
          <w:lang w:val="en-GB"/>
        </w:rPr>
        <w:t>Proceedings of CGAMES'05 conference</w:t>
      </w:r>
      <w:r w:rsidRPr="00F26CA1">
        <w:rPr>
          <w:lang w:val="en-GB"/>
        </w:rPr>
        <w:t>, 2005.</w:t>
      </w:r>
    </w:p>
    <w:p w:rsidR="00C42A3D" w:rsidRPr="00F26CA1" w:rsidRDefault="00C42A3D" w:rsidP="002D37C1">
      <w:pPr>
        <w:pStyle w:val="StylZlewej0cmWysunicie089cmPo0ptInterlinia1"/>
        <w:rPr>
          <w:lang w:val="en-GB"/>
        </w:rPr>
      </w:pPr>
      <w:r w:rsidRPr="00F26CA1">
        <w:rPr>
          <w:lang w:val="en-GB"/>
        </w:rPr>
        <w:t>[10]</w:t>
      </w:r>
      <w:r w:rsidRPr="00F26CA1">
        <w:rPr>
          <w:lang w:val="en-GB"/>
        </w:rPr>
        <w:tab/>
        <w:t xml:space="preserve">P. Hingston, “A Turing Test for Computer Game Bots,” </w:t>
      </w:r>
      <w:r w:rsidRPr="00F26CA1">
        <w:rPr>
          <w:i/>
          <w:iCs/>
          <w:lang w:val="en-GB"/>
        </w:rPr>
        <w:t>IEEE Transactions on Comp</w:t>
      </w:r>
      <w:r w:rsidRPr="00F26CA1">
        <w:rPr>
          <w:i/>
          <w:iCs/>
          <w:lang w:val="en-GB"/>
        </w:rPr>
        <w:t>u</w:t>
      </w:r>
      <w:r w:rsidRPr="00F26CA1">
        <w:rPr>
          <w:i/>
          <w:iCs/>
          <w:lang w:val="en-GB"/>
        </w:rPr>
        <w:t>tational Intelligence and AI in Games</w:t>
      </w:r>
      <w:r w:rsidRPr="00F26CA1">
        <w:rPr>
          <w:lang w:val="en-GB"/>
        </w:rPr>
        <w:t>, t. 1, nr. 3, s. 169-186, 2009.</w:t>
      </w:r>
    </w:p>
    <w:p w:rsidR="00C42A3D" w:rsidRPr="00F26CA1" w:rsidRDefault="00C42A3D" w:rsidP="002D37C1">
      <w:pPr>
        <w:pStyle w:val="StylZlewej0cmWysunicie089cmPo0ptInterlinia1"/>
        <w:rPr>
          <w:lang w:val="en-GB"/>
        </w:rPr>
      </w:pPr>
      <w:r w:rsidRPr="00F26CA1">
        <w:rPr>
          <w:lang w:val="en-GB"/>
        </w:rPr>
        <w:t>[11]</w:t>
      </w:r>
      <w:r w:rsidRPr="00F26CA1">
        <w:rPr>
          <w:lang w:val="en-GB"/>
        </w:rPr>
        <w:tab/>
        <w:t>“Botprize contest homepage.” [Online]. Available: http://botprize.org/index.html. [A</w:t>
      </w:r>
      <w:r w:rsidRPr="00F26CA1">
        <w:rPr>
          <w:lang w:val="en-GB"/>
        </w:rPr>
        <w:t>c</w:t>
      </w:r>
      <w:r w:rsidRPr="00F26CA1">
        <w:rPr>
          <w:lang w:val="en-GB"/>
        </w:rPr>
        <w:t>cessed: 07-Sierpień-2010].</w:t>
      </w:r>
    </w:p>
    <w:p w:rsidR="00C42A3D" w:rsidRPr="00F26CA1" w:rsidRDefault="00C42A3D" w:rsidP="002D37C1">
      <w:pPr>
        <w:pStyle w:val="StylZlewej0cmWysunicie089cmPo0ptInterlinia1"/>
        <w:rPr>
          <w:lang w:val="en-GB"/>
        </w:rPr>
      </w:pPr>
      <w:r w:rsidRPr="00F26CA1">
        <w:rPr>
          <w:lang w:val="en-GB"/>
        </w:rPr>
        <w:t>[12]</w:t>
      </w:r>
      <w:r w:rsidRPr="00F26CA1">
        <w:rPr>
          <w:lang w:val="en-GB"/>
        </w:rPr>
        <w:tab/>
        <w:t xml:space="preserve">P. Tozour, “First-Person Shooter AI Architecture,” in </w:t>
      </w:r>
      <w:r w:rsidRPr="00F26CA1">
        <w:rPr>
          <w:i/>
          <w:iCs/>
          <w:lang w:val="en-GB"/>
        </w:rPr>
        <w:t>AI Game Programming Wisdom</w:t>
      </w:r>
      <w:r w:rsidRPr="00F26CA1">
        <w:rPr>
          <w:lang w:val="en-GB"/>
        </w:rPr>
        <w:t>, 2002.</w:t>
      </w:r>
    </w:p>
    <w:p w:rsidR="00C42A3D" w:rsidRPr="00F26CA1" w:rsidRDefault="00C42A3D" w:rsidP="002D37C1">
      <w:pPr>
        <w:pStyle w:val="StylZlewej0cmWysunicie089cmPo0ptInterlinia1"/>
        <w:rPr>
          <w:lang w:val="en-GB"/>
        </w:rPr>
      </w:pPr>
      <w:r w:rsidRPr="00F26CA1">
        <w:rPr>
          <w:lang w:val="en-GB"/>
        </w:rPr>
        <w:t>[13]</w:t>
      </w:r>
      <w:r w:rsidRPr="00F26CA1">
        <w:rPr>
          <w:lang w:val="en-GB"/>
        </w:rPr>
        <w:tab/>
        <w:t>J. van Waveren, “The Quake III Arena Bot,” Delft University of Tehchnology, 2001.</w:t>
      </w:r>
    </w:p>
    <w:p w:rsidR="00C42A3D" w:rsidRPr="00F26CA1" w:rsidRDefault="00C42A3D" w:rsidP="002D37C1">
      <w:pPr>
        <w:pStyle w:val="StylZlewej0cmWysunicie089cmPo0ptInterlinia1"/>
        <w:rPr>
          <w:lang w:val="en-GB"/>
        </w:rPr>
      </w:pPr>
      <w:r w:rsidRPr="00F26CA1">
        <w:rPr>
          <w:lang w:val="en-GB"/>
        </w:rPr>
        <w:lastRenderedPageBreak/>
        <w:t>[14]</w:t>
      </w:r>
      <w:r w:rsidRPr="00F26CA1">
        <w:rPr>
          <w:lang w:val="en-GB"/>
        </w:rPr>
        <w:tab/>
        <w:t xml:space="preserve">R. Straatman, W. van der Sterren, i A. Beij, </w:t>
      </w:r>
      <w:r w:rsidRPr="00F26CA1">
        <w:rPr>
          <w:i/>
          <w:iCs/>
          <w:lang w:val="en-GB"/>
        </w:rPr>
        <w:t>Killzone's AI: dynamic procedural combat tactics</w:t>
      </w:r>
      <w:r w:rsidRPr="00F26CA1">
        <w:rPr>
          <w:lang w:val="en-GB"/>
        </w:rPr>
        <w:t>. Amsterdam: Guerilla Games, 2005.</w:t>
      </w:r>
    </w:p>
    <w:p w:rsidR="00C42A3D" w:rsidRPr="00F26CA1" w:rsidRDefault="00C42A3D" w:rsidP="002D37C1">
      <w:pPr>
        <w:pStyle w:val="StylZlewej0cmWysunicie089cmPo0ptInterlinia1"/>
        <w:rPr>
          <w:lang w:val="en-GB"/>
        </w:rPr>
      </w:pPr>
      <w:r w:rsidRPr="00F26CA1">
        <w:rPr>
          <w:lang w:val="en-GB"/>
        </w:rPr>
        <w:t>[15]</w:t>
      </w:r>
      <w:r w:rsidRPr="00F26CA1">
        <w:rPr>
          <w:lang w:val="en-GB"/>
        </w:rPr>
        <w:tab/>
        <w:t>D. H. Hale, G. M. Youngblood, i N. S. Ketkar, “Using Intelligent Agents to Build Nav</w:t>
      </w:r>
      <w:r w:rsidRPr="00F26CA1">
        <w:rPr>
          <w:lang w:val="en-GB"/>
        </w:rPr>
        <w:t>i</w:t>
      </w:r>
      <w:r w:rsidRPr="00F26CA1">
        <w:rPr>
          <w:lang w:val="en-GB"/>
        </w:rPr>
        <w:t>gation Meshes,” 2010.</w:t>
      </w:r>
    </w:p>
    <w:p w:rsidR="00C42A3D" w:rsidRPr="00F26CA1" w:rsidRDefault="00C42A3D" w:rsidP="002D37C1">
      <w:pPr>
        <w:pStyle w:val="StylZlewej0cmWysunicie089cmPo0ptInterlinia1"/>
        <w:rPr>
          <w:lang w:val="en-GB"/>
        </w:rPr>
      </w:pPr>
      <w:r w:rsidRPr="00F26CA1">
        <w:rPr>
          <w:lang w:val="en-GB"/>
        </w:rPr>
        <w:t>[16]</w:t>
      </w:r>
      <w:r w:rsidRPr="00F26CA1">
        <w:rPr>
          <w:lang w:val="en-GB"/>
        </w:rPr>
        <w:tab/>
        <w:t xml:space="preserve">P. Tozour, “Building a Near-Optimal Navigation Mesh,” in </w:t>
      </w:r>
      <w:r w:rsidRPr="00F26CA1">
        <w:rPr>
          <w:i/>
          <w:iCs/>
          <w:lang w:val="en-GB"/>
        </w:rPr>
        <w:t>AI Game Programming Wisdom</w:t>
      </w:r>
      <w:r w:rsidRPr="00F26CA1">
        <w:rPr>
          <w:lang w:val="en-GB"/>
        </w:rPr>
        <w:t>, 2002.</w:t>
      </w:r>
    </w:p>
    <w:p w:rsidR="00C42A3D" w:rsidRPr="00F26CA1" w:rsidRDefault="00C42A3D" w:rsidP="002D37C1">
      <w:pPr>
        <w:pStyle w:val="StylZlewej0cmWysunicie089cmPo0ptInterlinia1"/>
        <w:rPr>
          <w:lang w:val="en-GB"/>
        </w:rPr>
      </w:pPr>
      <w:r w:rsidRPr="00F26CA1">
        <w:rPr>
          <w:lang w:val="en-GB"/>
        </w:rPr>
        <w:t>[17]</w:t>
      </w:r>
      <w:r w:rsidRPr="00F26CA1">
        <w:rPr>
          <w:lang w:val="en-GB"/>
        </w:rPr>
        <w:tab/>
        <w:t xml:space="preserve">C. Alavala i ebrary, Inc., </w:t>
      </w:r>
      <w:r w:rsidRPr="00F26CA1">
        <w:rPr>
          <w:i/>
          <w:iCs/>
          <w:lang w:val="en-GB"/>
        </w:rPr>
        <w:t>Fuzzy logic and neural networks basic concepts and applic</w:t>
      </w:r>
      <w:r w:rsidRPr="00F26CA1">
        <w:rPr>
          <w:i/>
          <w:iCs/>
          <w:lang w:val="en-GB"/>
        </w:rPr>
        <w:t>a</w:t>
      </w:r>
      <w:r w:rsidRPr="00F26CA1">
        <w:rPr>
          <w:i/>
          <w:iCs/>
          <w:lang w:val="en-GB"/>
        </w:rPr>
        <w:t>tion</w:t>
      </w:r>
      <w:r w:rsidRPr="00F26CA1">
        <w:rPr>
          <w:lang w:val="en-GB"/>
        </w:rPr>
        <w:t>. New Delhi :: New Age International (P) Ltd., Publishers,</w:t>
      </w:r>
    </w:p>
    <w:p w:rsidR="00C42A3D" w:rsidRPr="00F26CA1" w:rsidRDefault="00C42A3D" w:rsidP="002D37C1">
      <w:pPr>
        <w:pStyle w:val="StylZlewej0cmWysunicie089cmPo0ptInterlinia1"/>
        <w:rPr>
          <w:lang w:val="en-GB"/>
        </w:rPr>
      </w:pPr>
      <w:r w:rsidRPr="00F26CA1">
        <w:rPr>
          <w:lang w:val="en-GB"/>
        </w:rPr>
        <w:t>[18]</w:t>
      </w:r>
      <w:r w:rsidRPr="00F26CA1">
        <w:rPr>
          <w:lang w:val="en-GB"/>
        </w:rPr>
        <w:tab/>
        <w:t xml:space="preserve">M. Zarozinski, “An Open-Source Fuzzy Logic Library,” in </w:t>
      </w:r>
      <w:r w:rsidRPr="00F26CA1">
        <w:rPr>
          <w:i/>
          <w:iCs/>
          <w:lang w:val="en-GB"/>
        </w:rPr>
        <w:t>AI Game Programming Wi</w:t>
      </w:r>
      <w:r w:rsidRPr="00F26CA1">
        <w:rPr>
          <w:i/>
          <w:iCs/>
          <w:lang w:val="en-GB"/>
        </w:rPr>
        <w:t>s</w:t>
      </w:r>
      <w:r w:rsidRPr="00F26CA1">
        <w:rPr>
          <w:i/>
          <w:iCs/>
          <w:lang w:val="en-GB"/>
        </w:rPr>
        <w:t>dom</w:t>
      </w:r>
      <w:r w:rsidRPr="00F26CA1">
        <w:rPr>
          <w:lang w:val="en-GB"/>
        </w:rPr>
        <w:t>, 2002.</w:t>
      </w:r>
    </w:p>
    <w:p w:rsidR="00C42A3D" w:rsidRPr="00F26CA1" w:rsidRDefault="00C42A3D" w:rsidP="002D37C1">
      <w:pPr>
        <w:pStyle w:val="StylZlewej0cmWysunicie089cmPo0ptInterlinia1"/>
        <w:rPr>
          <w:lang w:val="en-GB"/>
        </w:rPr>
      </w:pPr>
      <w:r w:rsidRPr="00F26CA1">
        <w:rPr>
          <w:lang w:val="en-GB"/>
        </w:rPr>
        <w:t>[19]</w:t>
      </w:r>
      <w:r w:rsidRPr="00F26CA1">
        <w:rPr>
          <w:lang w:val="en-GB"/>
        </w:rPr>
        <w:tab/>
        <w:t xml:space="preserve">M. DeLoura, </w:t>
      </w:r>
      <w:r w:rsidRPr="00F26CA1">
        <w:rPr>
          <w:i/>
          <w:iCs/>
          <w:lang w:val="en-GB"/>
        </w:rPr>
        <w:t>Game programming gems 2</w:t>
      </w:r>
      <w:r w:rsidRPr="00F26CA1">
        <w:rPr>
          <w:lang w:val="en-GB"/>
        </w:rPr>
        <w:t>. Hingham  Mass.: Charles River Media, 2001.</w:t>
      </w:r>
    </w:p>
    <w:p w:rsidR="00C42A3D" w:rsidRPr="00F26CA1" w:rsidRDefault="00C42A3D" w:rsidP="002D37C1">
      <w:pPr>
        <w:pStyle w:val="StylZlewej0cmWysunicie089cmPo0ptInterlinia1"/>
        <w:rPr>
          <w:lang w:val="en-GB"/>
        </w:rPr>
      </w:pPr>
      <w:r w:rsidRPr="00F26CA1">
        <w:rPr>
          <w:lang w:val="en-GB"/>
        </w:rPr>
        <w:t>[20]</w:t>
      </w:r>
      <w:r w:rsidRPr="00F26CA1">
        <w:rPr>
          <w:lang w:val="en-GB"/>
        </w:rPr>
        <w:tab/>
        <w:t xml:space="preserve">R. Yager, “An Approach to Inference in Approximate Reasoning,” </w:t>
      </w:r>
      <w:r w:rsidRPr="00F26CA1">
        <w:rPr>
          <w:i/>
          <w:iCs/>
          <w:lang w:val="en-GB"/>
        </w:rPr>
        <w:t>Intl. Journal of Man - Machine Studies</w:t>
      </w:r>
      <w:r w:rsidRPr="00F26CA1">
        <w:rPr>
          <w:lang w:val="en-GB"/>
        </w:rPr>
        <w:t>, nr. 12, s. 323-338, 1980.</w:t>
      </w:r>
    </w:p>
    <w:p w:rsidR="00C42A3D" w:rsidRPr="00F26CA1" w:rsidRDefault="00C42A3D" w:rsidP="002D37C1">
      <w:pPr>
        <w:pStyle w:val="StylZlewej0cmWysunicie089cmPo0ptInterlinia1"/>
        <w:rPr>
          <w:lang w:val="en-GB"/>
        </w:rPr>
      </w:pPr>
      <w:r w:rsidRPr="00F26CA1">
        <w:rPr>
          <w:lang w:val="en-GB"/>
        </w:rPr>
        <w:t>[21]</w:t>
      </w:r>
      <w:r w:rsidRPr="00F26CA1">
        <w:rPr>
          <w:lang w:val="en-GB"/>
        </w:rPr>
        <w:tab/>
        <w:t xml:space="preserve">S. Rao, </w:t>
      </w:r>
      <w:r w:rsidRPr="00F26CA1">
        <w:rPr>
          <w:i/>
          <w:iCs/>
          <w:lang w:val="en-GB"/>
        </w:rPr>
        <w:t>Engineering optimization : theory and practice</w:t>
      </w:r>
      <w:r w:rsidRPr="00F26CA1">
        <w:rPr>
          <w:lang w:val="en-GB"/>
        </w:rPr>
        <w:t>. New York: Wiley, 1996.</w:t>
      </w:r>
    </w:p>
    <w:p w:rsidR="00C42A3D" w:rsidRPr="00F26CA1" w:rsidRDefault="00C42A3D" w:rsidP="002D37C1">
      <w:pPr>
        <w:pStyle w:val="StylZlewej0cmWysunicie089cmPo0ptInterlinia1"/>
        <w:rPr>
          <w:lang w:val="en-GB"/>
        </w:rPr>
      </w:pPr>
      <w:r w:rsidRPr="00F26CA1">
        <w:rPr>
          <w:lang w:val="en-GB"/>
        </w:rPr>
        <w:t>[22]</w:t>
      </w:r>
      <w:r w:rsidRPr="00F26CA1">
        <w:rPr>
          <w:lang w:val="en-GB"/>
        </w:rPr>
        <w:tab/>
        <w:t xml:space="preserve">R. Bellman, </w:t>
      </w:r>
      <w:r w:rsidRPr="00F26CA1">
        <w:rPr>
          <w:i/>
          <w:iCs/>
          <w:lang w:val="en-GB"/>
        </w:rPr>
        <w:t>Dynamic programming</w:t>
      </w:r>
      <w:r w:rsidRPr="00F26CA1">
        <w:rPr>
          <w:lang w:val="en-GB"/>
        </w:rPr>
        <w:t>, 6. wyd. Princeton  N.J.: Univ. Pr., 1972.</w:t>
      </w:r>
    </w:p>
    <w:p w:rsidR="00C42A3D" w:rsidRPr="00F26CA1" w:rsidRDefault="00C42A3D" w:rsidP="002D37C1">
      <w:pPr>
        <w:pStyle w:val="StylZlewej0cmWysunicie089cmPo0ptInterlinia1"/>
        <w:rPr>
          <w:lang w:val="en-GB"/>
        </w:rPr>
      </w:pPr>
      <w:r w:rsidRPr="00F26CA1">
        <w:rPr>
          <w:lang w:val="en-GB"/>
        </w:rPr>
        <w:t>[23]</w:t>
      </w:r>
      <w:r w:rsidRPr="00F26CA1">
        <w:rPr>
          <w:lang w:val="en-GB"/>
        </w:rPr>
        <w:tab/>
        <w:t xml:space="preserve">J. Spall, </w:t>
      </w:r>
      <w:r w:rsidRPr="00F26CA1">
        <w:rPr>
          <w:i/>
          <w:iCs/>
          <w:lang w:val="en-GB"/>
        </w:rPr>
        <w:t>Introduction to stochastic search and optimization : estimation, simulation, and control</w:t>
      </w:r>
      <w:r w:rsidRPr="00F26CA1">
        <w:rPr>
          <w:lang w:val="en-GB"/>
        </w:rPr>
        <w:t>. Hoboken  N.J.: Wiley-Interscience, 2003.</w:t>
      </w:r>
    </w:p>
    <w:p w:rsidR="00C42A3D" w:rsidRPr="00F26CA1" w:rsidRDefault="00C42A3D" w:rsidP="002D37C1">
      <w:pPr>
        <w:pStyle w:val="StylZlewej0cmWysunicie089cmPo0ptInterlinia1"/>
        <w:rPr>
          <w:lang w:val="en-GB"/>
        </w:rPr>
      </w:pPr>
      <w:r w:rsidRPr="00F26CA1">
        <w:rPr>
          <w:lang w:val="en-GB"/>
        </w:rPr>
        <w:t>[24]</w:t>
      </w:r>
      <w:r w:rsidRPr="00F26CA1">
        <w:rPr>
          <w:lang w:val="en-GB"/>
        </w:rPr>
        <w:tab/>
        <w:t xml:space="preserve">P. Laarhoven, </w:t>
      </w:r>
      <w:r w:rsidRPr="00F26CA1">
        <w:rPr>
          <w:i/>
          <w:iCs/>
          <w:lang w:val="en-GB"/>
        </w:rPr>
        <w:t>Simulated annealing : theory and applications</w:t>
      </w:r>
      <w:r w:rsidRPr="00F26CA1">
        <w:rPr>
          <w:lang w:val="en-GB"/>
        </w:rPr>
        <w:t>. Dordrecht ;;Boston  ;Norwell  MA  U.S.A.: D. Reidel ;;Sold and distributed in the U.S.A. and Canada by Kluwer Academic Publishers, 1987.</w:t>
      </w:r>
    </w:p>
    <w:p w:rsidR="00C42A3D" w:rsidRPr="00F26CA1" w:rsidRDefault="00C42A3D" w:rsidP="002D37C1">
      <w:pPr>
        <w:pStyle w:val="StylZlewej0cmWysunicie089cmPo0ptInterlinia1"/>
        <w:rPr>
          <w:lang w:val="en-GB"/>
        </w:rPr>
      </w:pPr>
      <w:r w:rsidRPr="00F26CA1">
        <w:rPr>
          <w:lang w:val="en-GB"/>
        </w:rPr>
        <w:t>[25]</w:t>
      </w:r>
      <w:r w:rsidRPr="00F26CA1">
        <w:rPr>
          <w:lang w:val="en-GB"/>
        </w:rPr>
        <w:tab/>
        <w:t>“Id Software: History.” [Online]. Available: http://www.idsoftware.com/business/history/. [Accessed: 19-Grudzień-2010].</w:t>
      </w:r>
    </w:p>
    <w:p w:rsidR="00C42A3D" w:rsidRPr="00F26CA1" w:rsidRDefault="00C42A3D" w:rsidP="002D37C1">
      <w:pPr>
        <w:pStyle w:val="StylZlewej0cmWysunicie089cmPo0ptInterlinia1"/>
        <w:rPr>
          <w:lang w:val="en-GB"/>
        </w:rPr>
      </w:pPr>
      <w:r w:rsidRPr="00F26CA1">
        <w:rPr>
          <w:lang w:val="en-GB"/>
        </w:rPr>
        <w:t>[26]</w:t>
      </w:r>
      <w:r w:rsidRPr="00F26CA1">
        <w:rPr>
          <w:lang w:val="en-GB"/>
        </w:rPr>
        <w:tab/>
        <w:t xml:space="preserve">C. D. Harvey, F. Collman, D. A. Dombeck, i D. W. Tank, “Intracellular dynamics of hippocampal place cells during virtual navigation,” </w:t>
      </w:r>
      <w:r w:rsidRPr="00F26CA1">
        <w:rPr>
          <w:i/>
          <w:iCs/>
          <w:lang w:val="en-GB"/>
        </w:rPr>
        <w:t>Nature</w:t>
      </w:r>
      <w:r w:rsidRPr="00F26CA1">
        <w:rPr>
          <w:lang w:val="en-GB"/>
        </w:rPr>
        <w:t>, nr. 461, s. 941-946, Pa</w:t>
      </w:r>
      <w:r w:rsidRPr="00F26CA1">
        <w:rPr>
          <w:lang w:val="en-GB"/>
        </w:rPr>
        <w:t>ź</w:t>
      </w:r>
      <w:r w:rsidRPr="00F26CA1">
        <w:rPr>
          <w:lang w:val="en-GB"/>
        </w:rPr>
        <w:t>dziernik. 2009.</w:t>
      </w:r>
    </w:p>
    <w:p w:rsidR="00C42A3D" w:rsidRPr="00F26CA1" w:rsidRDefault="00C42A3D" w:rsidP="002D37C1">
      <w:pPr>
        <w:pStyle w:val="StylZlewej0cmWysunicie089cmPo0ptInterlinia1"/>
        <w:rPr>
          <w:lang w:val="en-GB"/>
        </w:rPr>
      </w:pPr>
      <w:r w:rsidRPr="00F26CA1">
        <w:rPr>
          <w:lang w:val="en-GB"/>
        </w:rPr>
        <w:t>[27]</w:t>
      </w:r>
      <w:r w:rsidRPr="00F26CA1">
        <w:rPr>
          <w:lang w:val="en-GB"/>
        </w:rPr>
        <w:tab/>
        <w:t>“Internet Growth Statistics - Global Village Online.” [Online]. Available: http://www.internetworldstats.com/emarketing.htm. [Accessed: 08-Styczeń-2011].</w:t>
      </w:r>
    </w:p>
    <w:p w:rsidR="00C42A3D" w:rsidRPr="00F26CA1" w:rsidRDefault="00C42A3D" w:rsidP="002D37C1">
      <w:pPr>
        <w:pStyle w:val="StylZlewej0cmWysunicie089cmPo0ptInterlinia1"/>
        <w:rPr>
          <w:lang w:val="en-GB"/>
        </w:rPr>
      </w:pPr>
      <w:r w:rsidRPr="00F26CA1">
        <w:rPr>
          <w:lang w:val="en-GB"/>
        </w:rPr>
        <w:t>[28]</w:t>
      </w:r>
      <w:r w:rsidRPr="00F26CA1">
        <w:rPr>
          <w:lang w:val="en-GB"/>
        </w:rPr>
        <w:tab/>
        <w:t xml:space="preserve">“Deathmatch - Quake II,” </w:t>
      </w:r>
      <w:r w:rsidRPr="00F26CA1">
        <w:rPr>
          <w:i/>
          <w:iCs/>
          <w:lang w:val="en-GB"/>
        </w:rPr>
        <w:t>Quake wiki</w:t>
      </w:r>
      <w:r w:rsidRPr="00F26CA1">
        <w:rPr>
          <w:lang w:val="en-GB"/>
        </w:rPr>
        <w:t>. [Online]. Available: http://www.quakewiki.net/archives/deathmatch101/q2/guide33bc.html?page=q2dm14.htm. [Accessed: 19-Grudzień-2010].</w:t>
      </w:r>
    </w:p>
    <w:p w:rsidR="007F473E" w:rsidRPr="00F26CA1" w:rsidRDefault="00010FDB" w:rsidP="002D37C1">
      <w:pPr>
        <w:pStyle w:val="StylZlewej0cmWysunicie089cmPo0ptInterlinia1"/>
        <w:ind w:left="0" w:firstLine="0"/>
        <w:rPr>
          <w:lang w:val="en-GB"/>
        </w:rPr>
      </w:pPr>
      <w:r w:rsidRPr="00F26CA1">
        <w:rPr>
          <w:lang w:val="en-GB"/>
        </w:rPr>
        <w:lastRenderedPageBreak/>
        <w:fldChar w:fldCharType="end"/>
      </w:r>
    </w:p>
    <w:sectPr w:rsidR="007F473E" w:rsidRPr="00F26CA1"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Piotr Gwizdała" w:date="2011-01-20T23:10:00Z" w:initials="PG">
    <w:p w:rsidR="006B3BDD" w:rsidRDefault="006B3BDD">
      <w:pPr>
        <w:pStyle w:val="Tekstkomentarza"/>
      </w:pPr>
      <w:r>
        <w:rPr>
          <w:rStyle w:val="Odwoaniedokomentarza"/>
        </w:rPr>
        <w:annotationRef/>
      </w:r>
      <w:r>
        <w:t>Było top-down</w:t>
      </w:r>
    </w:p>
  </w:comment>
  <w:comment w:id="18" w:author="Piotr Gwizdała" w:date="2011-01-18T00:58:00Z" w:initials="PG">
    <w:p w:rsidR="006B3BDD" w:rsidRDefault="006B3BDD">
      <w:pPr>
        <w:pStyle w:val="Tekstkomentarza"/>
      </w:pPr>
      <w:r>
        <w:rPr>
          <w:rStyle w:val="Odwoaniedokomentarza"/>
        </w:rPr>
        <w:annotationRef/>
      </w:r>
      <w:r>
        <w:t>Dodać “related work”</w:t>
      </w:r>
    </w:p>
    <w:p w:rsidR="006B3BDD" w:rsidRDefault="006B3BDD" w:rsidP="006F2859">
      <w:pPr>
        <w:pStyle w:val="Tekstkomentarza"/>
        <w:ind w:firstLine="0"/>
      </w:pPr>
    </w:p>
  </w:comment>
  <w:comment w:id="74" w:author="Piotr Gwizdała" w:date="2011-01-18T01:00:00Z" w:initials="PG">
    <w:p w:rsidR="006B3BDD" w:rsidRDefault="006B3BDD">
      <w:pPr>
        <w:pStyle w:val="Tekstkomentarza"/>
      </w:pPr>
      <w:r>
        <w:rPr>
          <w:rStyle w:val="Odwoaniedokomentarza"/>
        </w:rPr>
        <w:annotationRef/>
      </w:r>
      <w:r>
        <w:t>Opisać, czy pominąć?</w:t>
      </w:r>
    </w:p>
  </w:comment>
  <w:comment w:id="79" w:author="Piotr Gwizdała" w:date="2010-12-19T18:44:00Z" w:initials="PG">
    <w:p w:rsidR="006B3BDD" w:rsidRDefault="006B3BDD">
      <w:pPr>
        <w:pStyle w:val="Tekstkomentarza"/>
      </w:pPr>
      <w:r>
        <w:rPr>
          <w:rStyle w:val="Odwoaniedokomentarza"/>
        </w:rPr>
        <w:annotationRef/>
      </w:r>
      <w:r>
        <w:t>Reference to a</w:t>
      </w:r>
      <w:r>
        <w:t>t</w:t>
      </w:r>
      <w:r>
        <w:t>tachment with entities table?</w:t>
      </w:r>
    </w:p>
  </w:comment>
  <w:comment w:id="93" w:author="Piotr Gwizdała" w:date="2011-01-09T21:55:00Z" w:initials="PG">
    <w:p w:rsidR="006B3BDD" w:rsidRPr="003F285E" w:rsidRDefault="006B3BDD">
      <w:pPr>
        <w:pStyle w:val="Tekstkomentarza"/>
        <w:rPr>
          <w:lang w:val="pl-PL"/>
        </w:rPr>
      </w:pPr>
      <w:r>
        <w:rPr>
          <w:rStyle w:val="Odwoaniedokomentarza"/>
        </w:rPr>
        <w:annotationRef/>
      </w:r>
      <w:r w:rsidRPr="003F285E">
        <w:rPr>
          <w:lang w:val="pl-PL"/>
        </w:rPr>
        <w:t>To do</w:t>
      </w:r>
    </w:p>
  </w:comment>
  <w:comment w:id="96" w:author="Piotr Gwizdała" w:date="2011-01-18T01:06:00Z" w:initials="PG">
    <w:p w:rsidR="006B3BDD" w:rsidRPr="00354FAF" w:rsidRDefault="006B3BDD">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2" w:author="Piotr Gwizdała" w:date="2011-01-18T01:07:00Z" w:initials="PG">
    <w:p w:rsidR="006B3BDD" w:rsidRPr="004255F2" w:rsidRDefault="006B3BDD">
      <w:pPr>
        <w:pStyle w:val="Tekstkomentarza"/>
        <w:rPr>
          <w:lang w:val="pl-PL"/>
        </w:rPr>
      </w:pPr>
      <w:r>
        <w:rPr>
          <w:rStyle w:val="Odwoaniedokomentarza"/>
        </w:rPr>
        <w:annotationRef/>
      </w:r>
      <w:r>
        <w:rPr>
          <w:lang w:val="pl-PL"/>
        </w:rPr>
        <w:t>Czy</w:t>
      </w:r>
      <w:r w:rsidRPr="004255F2">
        <w:rPr>
          <w:lang w:val="pl-PL"/>
        </w:rPr>
        <w:t xml:space="preserve"> trzeba dod</w:t>
      </w:r>
      <w:r>
        <w:rPr>
          <w:lang w:val="pl-PL"/>
        </w:rPr>
        <w:t>ać opis co to jest w Background ? Czy może wystarczy footnotes?</w:t>
      </w:r>
    </w:p>
  </w:comment>
  <w:comment w:id="132" w:author="Piotr Gwizdała" w:date="2011-01-18T01:11:00Z" w:initials="PG">
    <w:p w:rsidR="006B3BDD" w:rsidRPr="00F77BB8" w:rsidRDefault="006B3BDD">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57" w:author="Piotr Gwizdała" w:date="2011-01-18T01:12:00Z" w:initials="PG">
    <w:p w:rsidR="006B3BDD" w:rsidRPr="00F77BB8" w:rsidRDefault="006B3BDD">
      <w:pPr>
        <w:pStyle w:val="Tekstkomentarza"/>
        <w:rPr>
          <w:lang w:val="pl-PL"/>
        </w:rPr>
      </w:pPr>
      <w:r>
        <w:rPr>
          <w:rStyle w:val="Odwoaniedokomentarza"/>
        </w:rPr>
        <w:annotationRef/>
      </w:r>
      <w:r w:rsidRPr="00F77BB8">
        <w:rPr>
          <w:lang w:val="pl-PL"/>
        </w:rPr>
        <w:t xml:space="preserve">Więcej? Opisać </w:t>
      </w:r>
      <w:r>
        <w:rPr>
          <w:lang w:val="pl-PL"/>
        </w:rPr>
        <w:t>dokładniej?</w:t>
      </w:r>
    </w:p>
  </w:comment>
  <w:comment w:id="178" w:author="Piotr Gwizdała" w:date="2011-01-18T01:15:00Z" w:initials="PG">
    <w:p w:rsidR="006B3BDD" w:rsidRPr="00577EBB" w:rsidRDefault="006B3BDD">
      <w:pPr>
        <w:pStyle w:val="Tekstkomentarza"/>
        <w:rPr>
          <w:lang w:val="pl-PL"/>
        </w:rPr>
      </w:pPr>
      <w:r>
        <w:rPr>
          <w:rStyle w:val="Odwoaniedokomentarza"/>
        </w:rPr>
        <w:annotationRef/>
      </w:r>
      <w:r>
        <w:rPr>
          <w:rStyle w:val="Odwoaniedokomentarza"/>
          <w:lang w:val="pl-PL"/>
        </w:rPr>
        <w:t xml:space="preserve">Do dokończenia. </w:t>
      </w:r>
      <w:r w:rsidRPr="00577EBB">
        <w:rPr>
          <w:rStyle w:val="Odwoaniedokomentarza"/>
          <w:lang w:val="pl-PL"/>
        </w:rPr>
        <w:t>Przeciętny gracz ludzki zdecydowanie przegr</w:t>
      </w:r>
      <w:r w:rsidRPr="00577EBB">
        <w:rPr>
          <w:rStyle w:val="Odwoaniedokomentarza"/>
          <w:lang w:val="pl-PL"/>
        </w:rPr>
        <w:t>y</w:t>
      </w:r>
      <w:r w:rsidRPr="00577EBB">
        <w:rPr>
          <w:rStyle w:val="Odwoaniedokomentarza"/>
          <w:lang w:val="pl-PL"/>
        </w:rPr>
        <w:t xml:space="preserve">wa potyczkę </w:t>
      </w:r>
      <w:r>
        <w:rPr>
          <w:rStyle w:val="Odwoaniedokomentarza"/>
          <w:lang w:val="pl-PL"/>
        </w:rPr>
        <w:t xml:space="preserve">zarówno </w:t>
      </w:r>
      <w:r w:rsidRPr="00577EBB">
        <w:rPr>
          <w:rStyle w:val="Odwoaniedokomentarza"/>
          <w:lang w:val="pl-PL"/>
        </w:rPr>
        <w:t>z LearnBot-em</w:t>
      </w:r>
      <w:r w:rsidRPr="00577EBB">
        <w:rPr>
          <w:lang w:val="pl-PL"/>
        </w:rPr>
        <w:t xml:space="preserve"> </w:t>
      </w:r>
      <w:r>
        <w:rPr>
          <w:lang w:val="pl-PL"/>
        </w:rPr>
        <w:t>jak i z ReferenceBot-em. Można spr</w:t>
      </w:r>
      <w:r>
        <w:rPr>
          <w:lang w:val="pl-PL"/>
        </w:rPr>
        <w:t>ó</w:t>
      </w:r>
      <w:r>
        <w:rPr>
          <w:lang w:val="pl-PL"/>
        </w:rPr>
        <w:t>bować zaobserwować jedynie czy widać różnicę.</w:t>
      </w:r>
    </w:p>
  </w:comment>
  <w:comment w:id="182" w:author="Piotr Gwizdała" w:date="2011-01-18T01:21:00Z" w:initials="PG">
    <w:p w:rsidR="006B3BDD" w:rsidRDefault="006B3BDD">
      <w:pPr>
        <w:pStyle w:val="Tekstkomentarza"/>
      </w:pPr>
      <w:r>
        <w:rPr>
          <w:rStyle w:val="Odwoaniedokomentarza"/>
        </w:rPr>
        <w:annotationRef/>
      </w:r>
      <w:r>
        <w:t>Do dokończenia</w:t>
      </w:r>
    </w:p>
  </w:comment>
  <w:comment w:id="186" w:author="Piotr Gwizdała" w:date="2011-01-18T01:16:00Z" w:initials="PG">
    <w:p w:rsidR="006B3BDD" w:rsidRPr="00F77BB8" w:rsidRDefault="006B3BDD" w:rsidP="00367D46">
      <w:pPr>
        <w:pStyle w:val="Tekstkomentarza"/>
        <w:rPr>
          <w:lang w:val="pl-PL"/>
        </w:rPr>
      </w:pPr>
      <w:r>
        <w:rPr>
          <w:rStyle w:val="Odwoaniedokomentarza"/>
        </w:rPr>
        <w:annotationRef/>
      </w:r>
      <w:r>
        <w:rPr>
          <w:lang w:val="pl-PL"/>
        </w:rPr>
        <w:t>Możliwe załączn</w:t>
      </w:r>
      <w:r>
        <w:rPr>
          <w:lang w:val="pl-PL"/>
        </w:rPr>
        <w:t>i</w:t>
      </w:r>
      <w:r>
        <w:rPr>
          <w:lang w:val="pl-PL"/>
        </w:rPr>
        <w:t>ki:</w:t>
      </w:r>
    </w:p>
    <w:p w:rsidR="006B3BDD" w:rsidRDefault="006B3BDD" w:rsidP="00367D46">
      <w:pPr>
        <w:pStyle w:val="Tekstkomentarza"/>
        <w:rPr>
          <w:lang w:val="pl-PL"/>
        </w:rPr>
      </w:pPr>
      <w:r>
        <w:rPr>
          <w:lang w:val="pl-PL"/>
        </w:rPr>
        <w:t>Glossary?</w:t>
      </w:r>
      <w:r>
        <w:rPr>
          <w:lang w:val="pl-PL"/>
        </w:rPr>
        <w:br/>
        <w:t>Quake II items list?</w:t>
      </w:r>
    </w:p>
    <w:p w:rsidR="006B3BDD" w:rsidRPr="00F77BB8" w:rsidRDefault="006B3BDD" w:rsidP="00367D46">
      <w:pPr>
        <w:pStyle w:val="Tekstkomentarza"/>
        <w:rPr>
          <w:lang w:val="pl-PL"/>
        </w:rPr>
      </w:pPr>
    </w:p>
    <w:p w:rsidR="006B3BDD" w:rsidRPr="00F77BB8" w:rsidRDefault="006B3BDD" w:rsidP="00367D46">
      <w:pPr>
        <w:pStyle w:val="Tekstkomentarza"/>
        <w:rPr>
          <w:lang w:val="pl-PL"/>
        </w:rPr>
      </w:pPr>
    </w:p>
  </w:comment>
  <w:comment w:id="189" w:author="Piotr Gwizdała" w:date="2011-01-18T01:22:00Z" w:initials="PG">
    <w:p w:rsidR="006B3BDD" w:rsidRPr="00C42A3D" w:rsidRDefault="006B3BDD">
      <w:pPr>
        <w:pStyle w:val="Tekstkomentarza"/>
        <w:rPr>
          <w:lang w:val="pl-PL"/>
        </w:rPr>
      </w:pPr>
      <w:r>
        <w:rPr>
          <w:rStyle w:val="Odwoaniedokomentarza"/>
        </w:rPr>
        <w:annotationRef/>
      </w:r>
      <w:r w:rsidRPr="00C42A3D">
        <w:rPr>
          <w:lang w:val="pl-PL"/>
        </w:rPr>
        <w:t>Zmienić daty “Accessed: …” na angielski forma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20C1" w:rsidRDefault="004620C1" w:rsidP="00FD02CB">
      <w:pPr>
        <w:spacing w:after="0" w:line="240" w:lineRule="auto"/>
      </w:pPr>
      <w:r>
        <w:separator/>
      </w:r>
    </w:p>
  </w:endnote>
  <w:endnote w:type="continuationSeparator" w:id="1">
    <w:p w:rsidR="004620C1" w:rsidRDefault="004620C1"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3BDD" w:rsidRDefault="006B3BDD">
    <w:pPr>
      <w:pStyle w:val="Stopka"/>
      <w:jc w:val="center"/>
    </w:pPr>
  </w:p>
  <w:p w:rsidR="006B3BDD" w:rsidRDefault="006B3BDD">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02"/>
      <w:docPartObj>
        <w:docPartGallery w:val="Page Numbers (Bottom of Page)"/>
        <w:docPartUnique/>
      </w:docPartObj>
    </w:sdtPr>
    <w:sdtContent>
      <w:p w:rsidR="00415358" w:rsidRDefault="00415358">
        <w:pPr>
          <w:pStyle w:val="Stopka"/>
          <w:jc w:val="center"/>
        </w:pPr>
        <w:fldSimple w:instr=" PAGE   \* MERGEFORMAT ">
          <w:r w:rsidR="00084F03">
            <w:rPr>
              <w:noProof/>
            </w:rPr>
            <w:t>34</w:t>
          </w:r>
        </w:fldSimple>
      </w:p>
    </w:sdtContent>
  </w:sdt>
  <w:p w:rsidR="00415358" w:rsidRDefault="00415358">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20C1" w:rsidRDefault="004620C1" w:rsidP="00FD02CB">
      <w:pPr>
        <w:spacing w:after="0" w:line="240" w:lineRule="auto"/>
      </w:pPr>
      <w:r>
        <w:separator/>
      </w:r>
    </w:p>
  </w:footnote>
  <w:footnote w:type="continuationSeparator" w:id="1">
    <w:p w:rsidR="004620C1" w:rsidRDefault="004620C1" w:rsidP="00FD02CB">
      <w:pPr>
        <w:spacing w:after="0" w:line="240" w:lineRule="auto"/>
      </w:pPr>
      <w:r>
        <w:continuationSeparator/>
      </w:r>
    </w:p>
  </w:footnote>
  <w:footnote w:id="2">
    <w:p w:rsidR="006B3BDD" w:rsidRPr="00995C49" w:rsidRDefault="006B3BDD"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 The term bot is also used when referring to computer programs working on the Internet performing repetitive actions, such as price comparison, searching information etc.</w:t>
      </w:r>
    </w:p>
  </w:footnote>
  <w:footnote w:id="3">
    <w:p w:rsidR="006B3BDD" w:rsidRPr="00995C49" w:rsidRDefault="006B3BDD"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6B3BDD" w:rsidRPr="00D065CF" w:rsidRDefault="006B3BDD">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6B3BDD" w:rsidRPr="008709C2" w:rsidRDefault="006B3BDD">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F03" w:rsidRDefault="00084F03">
    <w:pPr>
      <w:pStyle w:val="Nagwek"/>
    </w:pPr>
  </w:p>
  <w:p w:rsidR="006B3BDD" w:rsidRDefault="006B3BDD" w:rsidP="007F7C74">
    <w:pPr>
      <w:pStyle w:val="Nagwek"/>
      <w:tabs>
        <w:tab w:val="clear" w:pos="4536"/>
      </w:tabs>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6"/>
      <w:gridCol w:w="4606"/>
    </w:tblGrid>
    <w:tr w:rsidR="007F7C74" w:rsidTr="007F7C74">
      <w:tc>
        <w:tcPr>
          <w:tcW w:w="4606" w:type="dxa"/>
        </w:tcPr>
        <w:p w:rsidR="007F7C74" w:rsidRDefault="007F7C74"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left"/>
          </w:pPr>
        </w:p>
      </w:tc>
      <w:tc>
        <w:tcPr>
          <w:tcW w:w="4606" w:type="dxa"/>
        </w:tcPr>
        <w:p w:rsidR="007F7C74" w:rsidRDefault="007F7C74"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right"/>
          </w:pPr>
        </w:p>
      </w:tc>
    </w:tr>
  </w:tbl>
  <w:p w:rsidR="006B3BDD" w:rsidRPr="007F7C74" w:rsidRDefault="006B3BDD"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7"/>
      <w:docPartObj>
        <w:docPartGallery w:val="Page Numbers (Top of Page)"/>
        <w:docPartUnique/>
      </w:docPartObj>
    </w:sdtPr>
    <w:sdtContent>
      <w:p w:rsidR="00084F03" w:rsidRDefault="00084F03">
        <w:pPr>
          <w:pStyle w:val="Nagwek"/>
        </w:pPr>
        <w:fldSimple w:instr=" PAGE   \* MERGEFORMAT ">
          <w:r>
            <w:rPr>
              <w:noProof/>
            </w:rPr>
            <w:t>VI</w:t>
          </w:r>
        </w:fldSimple>
      </w:p>
    </w:sdtContent>
  </w:sdt>
  <w:p w:rsidR="00084F03" w:rsidRDefault="00084F03" w:rsidP="007F7C74">
    <w:pPr>
      <w:pStyle w:val="Nagwek"/>
      <w:tabs>
        <w:tab w:val="clear" w:pos="4536"/>
      </w:tabs>
      <w:ind w:firstLine="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4"/>
      <w:docPartObj>
        <w:docPartGallery w:val="Page Numbers (Top of Page)"/>
        <w:docPartUnique/>
      </w:docPartObj>
    </w:sdtPr>
    <w:sdtContent>
      <w:p w:rsidR="00084F03" w:rsidRDefault="00084F03">
        <w:pPr>
          <w:pStyle w:val="Nagwek"/>
          <w:jc w:val="right"/>
        </w:pPr>
        <w:fldSimple w:instr=" PAGE   \* MERGEFORMAT ">
          <w:r>
            <w:rPr>
              <w:noProof/>
            </w:rPr>
            <w:t>VII</w:t>
          </w:r>
        </w:fldSimple>
      </w:p>
    </w:sdtContent>
  </w:sdt>
  <w:p w:rsidR="00084F03" w:rsidRPr="007F7C74" w:rsidRDefault="00084F03"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F03" w:rsidRDefault="00084F03">
    <w:pPr>
      <w:pStyle w:val="Nagwek"/>
    </w:pPr>
  </w:p>
  <w:p w:rsidR="007F7C74" w:rsidRDefault="007F7C74">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9"/>
      <w:docPartObj>
        <w:docPartGallery w:val="Page Numbers (Top of Page)"/>
        <w:docPartUnique/>
      </w:docPartObj>
    </w:sdtPr>
    <w:sdtContent>
      <w:tbl>
        <w:tblPr>
          <w:tblStyle w:val="rwnania"/>
          <w:tblW w:w="0" w:type="auto"/>
          <w:tblLook w:val="04A0"/>
        </w:tblPr>
        <w:tblGrid>
          <w:gridCol w:w="1809"/>
          <w:gridCol w:w="7403"/>
        </w:tblGrid>
        <w:tr w:rsidR="00084F03" w:rsidTr="00084F03">
          <w:tc>
            <w:tcPr>
              <w:tcW w:w="1809" w:type="dxa"/>
            </w:tcPr>
            <w:p w:rsidR="00084F03" w:rsidRDefault="00084F03" w:rsidP="00084F03">
              <w:pPr>
                <w:pStyle w:val="Nagwek"/>
                <w:ind w:firstLine="0"/>
                <w:jc w:val="left"/>
              </w:pPr>
              <w:fldSimple w:instr=" PAGE   \* MERGEFORMAT ">
                <w:r>
                  <w:rPr>
                    <w:noProof/>
                  </w:rPr>
                  <w:t>40</w:t>
                </w:r>
              </w:fldSimple>
            </w:p>
          </w:tc>
          <w:tc>
            <w:tcPr>
              <w:tcW w:w="7403" w:type="dxa"/>
            </w:tcPr>
            <w:p w:rsidR="00084F03" w:rsidRDefault="00084F03" w:rsidP="00084F03">
              <w:pPr>
                <w:pStyle w:val="Nagwek"/>
                <w:tabs>
                  <w:tab w:val="clear" w:pos="4536"/>
                </w:tabs>
                <w:jc w:val="right"/>
              </w:pPr>
              <w:r w:rsidRPr="003D6691">
                <w:rPr>
                  <w:rStyle w:val="Odwoaniedelikatne"/>
                </w:rPr>
                <w:t xml:space="preserve">Chapter </w:t>
              </w:r>
              <w:fldSimple w:instr=" STYLEREF  &quot;Nagłówek 1&quot; \w  \* MERGEFORMAT ">
                <w:r w:rsidRPr="00084F03">
                  <w:rPr>
                    <w:rStyle w:val="Odwoaniedelikatne"/>
                    <w:noProof/>
                  </w:rPr>
                  <w:t>3</w:t>
                </w:r>
              </w:fldSimple>
              <w:r w:rsidRPr="003D6691">
                <w:rPr>
                  <w:rStyle w:val="Odwoaniedelikatne"/>
                </w:rPr>
                <w:t xml:space="preserve">. </w:t>
              </w:r>
              <w:fldSimple w:instr=" STYLEREF  &quot;Nagłówek 1&quot;  \* MERGEFORMAT ">
                <w:r>
                  <w:rPr>
                    <w:noProof/>
                  </w:rPr>
                  <w:t>Developed solutions</w:t>
                </w:r>
              </w:fldSimple>
            </w:p>
          </w:tc>
        </w:tr>
      </w:tbl>
      <w:p w:rsidR="00084F03" w:rsidRDefault="00084F03" w:rsidP="00084F03">
        <w:pPr>
          <w:pStyle w:val="Nagwek"/>
        </w:pPr>
      </w:p>
    </w:sdtContent>
  </w:sdt>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801"/>
      <w:docPartObj>
        <w:docPartGallery w:val="Page Numbers (Top of Page)"/>
        <w:docPartUnique/>
      </w:docPartObj>
    </w:sdtPr>
    <w:sdtContent>
      <w:tbl>
        <w:tblPr>
          <w:tblStyle w:val="rwnania"/>
          <w:tblW w:w="0" w:type="auto"/>
          <w:tblLook w:val="04A0"/>
        </w:tblPr>
        <w:tblGrid>
          <w:gridCol w:w="7621"/>
          <w:gridCol w:w="1591"/>
        </w:tblGrid>
        <w:tr w:rsidR="00084F03" w:rsidTr="00084F03">
          <w:tc>
            <w:tcPr>
              <w:tcW w:w="7621" w:type="dxa"/>
            </w:tcPr>
            <w:p w:rsidR="00084F03" w:rsidRDefault="00084F03" w:rsidP="00084F03">
              <w:pPr>
                <w:pStyle w:val="Nagwek"/>
                <w:ind w:firstLine="0"/>
                <w:jc w:val="left"/>
              </w:pPr>
              <w:fldSimple w:instr=" STYLEREF  &quot;Nagłówek 2&quot; \n  \* MERGEFORMAT ">
                <w:r w:rsidRPr="00084F03">
                  <w:rPr>
                    <w:rStyle w:val="Odwoaniedelikatne"/>
                    <w:noProof/>
                  </w:rPr>
                  <w:t>3.4</w:t>
                </w:r>
              </w:fldSimple>
              <w:r>
                <w:rPr>
                  <w:rStyle w:val="Odwoaniedelikatne"/>
                </w:rPr>
                <w:t xml:space="preserve">. </w:t>
              </w:r>
              <w:fldSimple w:instr=" STYLEREF  &quot;Nagłówek 2&quot;  \* MERGEFORMAT ">
                <w:r>
                  <w:rPr>
                    <w:noProof/>
                  </w:rPr>
                  <w:t>Navigation plan</w:t>
                </w:r>
              </w:fldSimple>
            </w:p>
          </w:tc>
          <w:tc>
            <w:tcPr>
              <w:tcW w:w="1591" w:type="dxa"/>
            </w:tcPr>
            <w:p w:rsidR="00084F03" w:rsidRDefault="00084F03" w:rsidP="00084F03">
              <w:pPr>
                <w:pStyle w:val="Nagwek"/>
                <w:jc w:val="right"/>
              </w:pPr>
              <w:fldSimple w:instr=" PAGE   \* MERGEFORMAT ">
                <w:r>
                  <w:rPr>
                    <w:noProof/>
                  </w:rPr>
                  <w:t>39</w:t>
                </w:r>
              </w:fldSimple>
            </w:p>
          </w:tc>
        </w:tr>
      </w:tbl>
      <w:p w:rsidR="00084F03" w:rsidRPr="007F7C74" w:rsidRDefault="00084F03" w:rsidP="00084F03">
        <w:pPr>
          <w:pStyle w:val="Nagwek"/>
          <w:jc w:val="right"/>
          <w:rPr>
            <w:rStyle w:val="Odwoaniedelikatne"/>
            <w:smallCaps w:val="0"/>
          </w:rPr>
        </w:pPr>
      </w:p>
    </w:sdtContent>
  </w:sdt>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7C74" w:rsidRDefault="007F7C74">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7">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8">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9">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0">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3">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5">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2"/>
  </w:num>
  <w:num w:numId="2">
    <w:abstractNumId w:val="14"/>
  </w:num>
  <w:num w:numId="3">
    <w:abstractNumId w:val="5"/>
  </w:num>
  <w:num w:numId="4">
    <w:abstractNumId w:val="3"/>
  </w:num>
  <w:num w:numId="5">
    <w:abstractNumId w:val="15"/>
  </w:num>
  <w:num w:numId="6">
    <w:abstractNumId w:val="10"/>
  </w:num>
  <w:num w:numId="7">
    <w:abstractNumId w:val="9"/>
  </w:num>
  <w:num w:numId="8">
    <w:abstractNumId w:val="11"/>
  </w:num>
  <w:num w:numId="9">
    <w:abstractNumId w:val="2"/>
  </w:num>
  <w:num w:numId="10">
    <w:abstractNumId w:val="0"/>
  </w:num>
  <w:num w:numId="11">
    <w:abstractNumId w:val="4"/>
  </w:num>
  <w:num w:numId="12">
    <w:abstractNumId w:val="7"/>
  </w:num>
  <w:num w:numId="13">
    <w:abstractNumId w:val="6"/>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lvlOverride w:ilvl="0">
      <w:startOverride w:val="1"/>
    </w:lvlOverride>
  </w:num>
  <w:num w:numId="18">
    <w:abstractNumId w:val="6"/>
    <w:lvlOverride w:ilvl="0">
      <w:startOverride w:val="1"/>
    </w:lvlOverride>
  </w:num>
  <w:num w:numId="19">
    <w:abstractNumId w:val="6"/>
    <w:lvlOverride w:ilvl="0">
      <w:startOverride w:val="1"/>
    </w:lvlOverride>
  </w:num>
  <w:num w:numId="20">
    <w:abstractNumId w:val="6"/>
    <w:lvlOverride w:ilvl="0">
      <w:startOverride w:val="1"/>
    </w:lvlOverride>
  </w:num>
  <w:num w:numId="21">
    <w:abstractNumId w:val="1"/>
  </w:num>
  <w:num w:numId="22">
    <w:abstractNumId w:val="13"/>
  </w:num>
  <w:num w:numId="23">
    <w:abstractNumId w:val="8"/>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17410"/>
  </w:hdrShapeDefaults>
  <w:footnotePr>
    <w:footnote w:id="0"/>
    <w:footnote w:id="1"/>
  </w:footnotePr>
  <w:endnotePr>
    <w:endnote w:id="0"/>
    <w:endnote w:id="1"/>
  </w:endnotePr>
  <w:compat>
    <w:useFELayout/>
  </w:compat>
  <w:rsids>
    <w:rsidRoot w:val="000C5934"/>
    <w:rsid w:val="0000004F"/>
    <w:rsid w:val="00000EE5"/>
    <w:rsid w:val="000013CA"/>
    <w:rsid w:val="00001C02"/>
    <w:rsid w:val="00001D8A"/>
    <w:rsid w:val="00001ED3"/>
    <w:rsid w:val="00003917"/>
    <w:rsid w:val="00004E6F"/>
    <w:rsid w:val="00005B4E"/>
    <w:rsid w:val="00005F88"/>
    <w:rsid w:val="000061AA"/>
    <w:rsid w:val="0000623E"/>
    <w:rsid w:val="0000639E"/>
    <w:rsid w:val="00007298"/>
    <w:rsid w:val="00010A66"/>
    <w:rsid w:val="00010CC2"/>
    <w:rsid w:val="00010E2C"/>
    <w:rsid w:val="00010FDB"/>
    <w:rsid w:val="0001337D"/>
    <w:rsid w:val="00013603"/>
    <w:rsid w:val="00013EC5"/>
    <w:rsid w:val="00014D99"/>
    <w:rsid w:val="00015B8D"/>
    <w:rsid w:val="00015BD7"/>
    <w:rsid w:val="000169CC"/>
    <w:rsid w:val="000173F1"/>
    <w:rsid w:val="00017A40"/>
    <w:rsid w:val="00022734"/>
    <w:rsid w:val="00023790"/>
    <w:rsid w:val="00023BE0"/>
    <w:rsid w:val="00026B59"/>
    <w:rsid w:val="00026B78"/>
    <w:rsid w:val="00027976"/>
    <w:rsid w:val="0003110A"/>
    <w:rsid w:val="000317F7"/>
    <w:rsid w:val="00031F7A"/>
    <w:rsid w:val="00032E1E"/>
    <w:rsid w:val="00034AEA"/>
    <w:rsid w:val="00036DA7"/>
    <w:rsid w:val="00037347"/>
    <w:rsid w:val="00040614"/>
    <w:rsid w:val="00040F25"/>
    <w:rsid w:val="00041601"/>
    <w:rsid w:val="00043252"/>
    <w:rsid w:val="000438CC"/>
    <w:rsid w:val="00043CDE"/>
    <w:rsid w:val="000456DA"/>
    <w:rsid w:val="00045FB5"/>
    <w:rsid w:val="00046269"/>
    <w:rsid w:val="00046FEB"/>
    <w:rsid w:val="00047B80"/>
    <w:rsid w:val="00050375"/>
    <w:rsid w:val="000532FE"/>
    <w:rsid w:val="00053CAC"/>
    <w:rsid w:val="0005583D"/>
    <w:rsid w:val="000571FA"/>
    <w:rsid w:val="00060BC8"/>
    <w:rsid w:val="00060C6B"/>
    <w:rsid w:val="00061B32"/>
    <w:rsid w:val="00061FE4"/>
    <w:rsid w:val="00062701"/>
    <w:rsid w:val="00063328"/>
    <w:rsid w:val="00064949"/>
    <w:rsid w:val="0006537E"/>
    <w:rsid w:val="00066C37"/>
    <w:rsid w:val="00067845"/>
    <w:rsid w:val="000701A8"/>
    <w:rsid w:val="00072B16"/>
    <w:rsid w:val="00074020"/>
    <w:rsid w:val="000742CE"/>
    <w:rsid w:val="00074A6E"/>
    <w:rsid w:val="000779AE"/>
    <w:rsid w:val="00077C6E"/>
    <w:rsid w:val="00077EC3"/>
    <w:rsid w:val="00081AEC"/>
    <w:rsid w:val="00081C0D"/>
    <w:rsid w:val="00081C2B"/>
    <w:rsid w:val="00081F07"/>
    <w:rsid w:val="0008273D"/>
    <w:rsid w:val="0008274E"/>
    <w:rsid w:val="00084174"/>
    <w:rsid w:val="00084DEA"/>
    <w:rsid w:val="00084F03"/>
    <w:rsid w:val="00085095"/>
    <w:rsid w:val="000860AC"/>
    <w:rsid w:val="000869F9"/>
    <w:rsid w:val="000900C3"/>
    <w:rsid w:val="00092615"/>
    <w:rsid w:val="000939AF"/>
    <w:rsid w:val="00093B41"/>
    <w:rsid w:val="00095451"/>
    <w:rsid w:val="00095A28"/>
    <w:rsid w:val="00095DEF"/>
    <w:rsid w:val="000964E2"/>
    <w:rsid w:val="00096F57"/>
    <w:rsid w:val="000A2479"/>
    <w:rsid w:val="000A28EC"/>
    <w:rsid w:val="000A3FF5"/>
    <w:rsid w:val="000A4034"/>
    <w:rsid w:val="000A4AA8"/>
    <w:rsid w:val="000A586B"/>
    <w:rsid w:val="000A6ECC"/>
    <w:rsid w:val="000A7E3C"/>
    <w:rsid w:val="000B0778"/>
    <w:rsid w:val="000B0997"/>
    <w:rsid w:val="000B1643"/>
    <w:rsid w:val="000B1EBC"/>
    <w:rsid w:val="000B24B7"/>
    <w:rsid w:val="000B2518"/>
    <w:rsid w:val="000B4584"/>
    <w:rsid w:val="000B5885"/>
    <w:rsid w:val="000B63B9"/>
    <w:rsid w:val="000B6DAC"/>
    <w:rsid w:val="000B7409"/>
    <w:rsid w:val="000C1ACC"/>
    <w:rsid w:val="000C1DCB"/>
    <w:rsid w:val="000C2549"/>
    <w:rsid w:val="000C2ED1"/>
    <w:rsid w:val="000C57BA"/>
    <w:rsid w:val="000C5934"/>
    <w:rsid w:val="000C706B"/>
    <w:rsid w:val="000D3124"/>
    <w:rsid w:val="000D3337"/>
    <w:rsid w:val="000D3E73"/>
    <w:rsid w:val="000D453F"/>
    <w:rsid w:val="000D45FE"/>
    <w:rsid w:val="000D591C"/>
    <w:rsid w:val="000D6D80"/>
    <w:rsid w:val="000D717E"/>
    <w:rsid w:val="000E087C"/>
    <w:rsid w:val="000E08B1"/>
    <w:rsid w:val="000E092D"/>
    <w:rsid w:val="000E0E66"/>
    <w:rsid w:val="000E2568"/>
    <w:rsid w:val="000E41D0"/>
    <w:rsid w:val="000E4571"/>
    <w:rsid w:val="000E4669"/>
    <w:rsid w:val="000E50D2"/>
    <w:rsid w:val="000E5170"/>
    <w:rsid w:val="000E7845"/>
    <w:rsid w:val="000F044C"/>
    <w:rsid w:val="000F191C"/>
    <w:rsid w:val="000F30DF"/>
    <w:rsid w:val="000F4075"/>
    <w:rsid w:val="000F46A1"/>
    <w:rsid w:val="000F4D6A"/>
    <w:rsid w:val="000F571B"/>
    <w:rsid w:val="000F7210"/>
    <w:rsid w:val="00100B05"/>
    <w:rsid w:val="0010461D"/>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4EF8"/>
    <w:rsid w:val="00136DD4"/>
    <w:rsid w:val="00136FD7"/>
    <w:rsid w:val="00140072"/>
    <w:rsid w:val="0014025E"/>
    <w:rsid w:val="001404DF"/>
    <w:rsid w:val="001421DA"/>
    <w:rsid w:val="00142F8D"/>
    <w:rsid w:val="00144728"/>
    <w:rsid w:val="00144B1A"/>
    <w:rsid w:val="00144D06"/>
    <w:rsid w:val="001456AC"/>
    <w:rsid w:val="00147247"/>
    <w:rsid w:val="001503B9"/>
    <w:rsid w:val="00150A4E"/>
    <w:rsid w:val="001515D8"/>
    <w:rsid w:val="00152846"/>
    <w:rsid w:val="00152F87"/>
    <w:rsid w:val="00153929"/>
    <w:rsid w:val="00155EA9"/>
    <w:rsid w:val="001573A3"/>
    <w:rsid w:val="00163247"/>
    <w:rsid w:val="00164DFC"/>
    <w:rsid w:val="00164E7A"/>
    <w:rsid w:val="00171957"/>
    <w:rsid w:val="00173CE3"/>
    <w:rsid w:val="00175425"/>
    <w:rsid w:val="00175848"/>
    <w:rsid w:val="00177B31"/>
    <w:rsid w:val="00180EE9"/>
    <w:rsid w:val="00181131"/>
    <w:rsid w:val="0018228D"/>
    <w:rsid w:val="00182735"/>
    <w:rsid w:val="00182A56"/>
    <w:rsid w:val="0018456F"/>
    <w:rsid w:val="001857CD"/>
    <w:rsid w:val="00185865"/>
    <w:rsid w:val="0018650D"/>
    <w:rsid w:val="0018732D"/>
    <w:rsid w:val="0018743B"/>
    <w:rsid w:val="001877F9"/>
    <w:rsid w:val="00187EEC"/>
    <w:rsid w:val="0019107E"/>
    <w:rsid w:val="001913F3"/>
    <w:rsid w:val="00192A65"/>
    <w:rsid w:val="001977C1"/>
    <w:rsid w:val="00197B75"/>
    <w:rsid w:val="001A1421"/>
    <w:rsid w:val="001A167D"/>
    <w:rsid w:val="001A206D"/>
    <w:rsid w:val="001A3346"/>
    <w:rsid w:val="001A4346"/>
    <w:rsid w:val="001A59B2"/>
    <w:rsid w:val="001A6229"/>
    <w:rsid w:val="001A7919"/>
    <w:rsid w:val="001B102D"/>
    <w:rsid w:val="001B1283"/>
    <w:rsid w:val="001B2546"/>
    <w:rsid w:val="001C0291"/>
    <w:rsid w:val="001C1ED9"/>
    <w:rsid w:val="001C3FA3"/>
    <w:rsid w:val="001C4D03"/>
    <w:rsid w:val="001C4EC0"/>
    <w:rsid w:val="001C5DDA"/>
    <w:rsid w:val="001C62A4"/>
    <w:rsid w:val="001C63CF"/>
    <w:rsid w:val="001C7589"/>
    <w:rsid w:val="001C76C1"/>
    <w:rsid w:val="001C7CA1"/>
    <w:rsid w:val="001D1B90"/>
    <w:rsid w:val="001D2851"/>
    <w:rsid w:val="001D4FC9"/>
    <w:rsid w:val="001E0459"/>
    <w:rsid w:val="001E53E6"/>
    <w:rsid w:val="001E6BD8"/>
    <w:rsid w:val="001E6EC0"/>
    <w:rsid w:val="001E764B"/>
    <w:rsid w:val="001E7CFA"/>
    <w:rsid w:val="001F2DD8"/>
    <w:rsid w:val="001F4BB5"/>
    <w:rsid w:val="001F4F57"/>
    <w:rsid w:val="001F4F9E"/>
    <w:rsid w:val="001F7A53"/>
    <w:rsid w:val="002002CA"/>
    <w:rsid w:val="002011BA"/>
    <w:rsid w:val="0020207E"/>
    <w:rsid w:val="00203B47"/>
    <w:rsid w:val="00204463"/>
    <w:rsid w:val="00204CAC"/>
    <w:rsid w:val="00205897"/>
    <w:rsid w:val="0020724E"/>
    <w:rsid w:val="0022298C"/>
    <w:rsid w:val="00222AF7"/>
    <w:rsid w:val="00223012"/>
    <w:rsid w:val="00224421"/>
    <w:rsid w:val="0022540D"/>
    <w:rsid w:val="00225CA8"/>
    <w:rsid w:val="00225DD4"/>
    <w:rsid w:val="00226C57"/>
    <w:rsid w:val="002308A0"/>
    <w:rsid w:val="00230A43"/>
    <w:rsid w:val="002312D3"/>
    <w:rsid w:val="002321EC"/>
    <w:rsid w:val="00232E77"/>
    <w:rsid w:val="0023327C"/>
    <w:rsid w:val="0023348F"/>
    <w:rsid w:val="00234349"/>
    <w:rsid w:val="00235582"/>
    <w:rsid w:val="00235A6D"/>
    <w:rsid w:val="00235F13"/>
    <w:rsid w:val="00241695"/>
    <w:rsid w:val="00242AD4"/>
    <w:rsid w:val="0024315D"/>
    <w:rsid w:val="00243F36"/>
    <w:rsid w:val="00244A5A"/>
    <w:rsid w:val="002452DE"/>
    <w:rsid w:val="00246B0B"/>
    <w:rsid w:val="00246BCC"/>
    <w:rsid w:val="00246EBE"/>
    <w:rsid w:val="002472FE"/>
    <w:rsid w:val="002515EB"/>
    <w:rsid w:val="00252185"/>
    <w:rsid w:val="002538BD"/>
    <w:rsid w:val="00256812"/>
    <w:rsid w:val="0025696B"/>
    <w:rsid w:val="00256D7F"/>
    <w:rsid w:val="00256E9A"/>
    <w:rsid w:val="00261EBB"/>
    <w:rsid w:val="00263D21"/>
    <w:rsid w:val="00263DEB"/>
    <w:rsid w:val="0026409B"/>
    <w:rsid w:val="00264F68"/>
    <w:rsid w:val="002669F4"/>
    <w:rsid w:val="00267515"/>
    <w:rsid w:val="0026795A"/>
    <w:rsid w:val="00267ADA"/>
    <w:rsid w:val="0027136E"/>
    <w:rsid w:val="00272939"/>
    <w:rsid w:val="002732AC"/>
    <w:rsid w:val="002747B7"/>
    <w:rsid w:val="0027495C"/>
    <w:rsid w:val="00277382"/>
    <w:rsid w:val="002778DE"/>
    <w:rsid w:val="0028066D"/>
    <w:rsid w:val="00284412"/>
    <w:rsid w:val="002914B8"/>
    <w:rsid w:val="0029398D"/>
    <w:rsid w:val="0029520A"/>
    <w:rsid w:val="00295752"/>
    <w:rsid w:val="002958E0"/>
    <w:rsid w:val="00296FE6"/>
    <w:rsid w:val="0029768C"/>
    <w:rsid w:val="002A179F"/>
    <w:rsid w:val="002A24A9"/>
    <w:rsid w:val="002A3A7E"/>
    <w:rsid w:val="002A4429"/>
    <w:rsid w:val="002A4BBF"/>
    <w:rsid w:val="002A4BD6"/>
    <w:rsid w:val="002A4E74"/>
    <w:rsid w:val="002A5CE1"/>
    <w:rsid w:val="002A5DBA"/>
    <w:rsid w:val="002A785D"/>
    <w:rsid w:val="002B08EB"/>
    <w:rsid w:val="002B0DFB"/>
    <w:rsid w:val="002B12A0"/>
    <w:rsid w:val="002B2B8F"/>
    <w:rsid w:val="002B444B"/>
    <w:rsid w:val="002B53FD"/>
    <w:rsid w:val="002B5454"/>
    <w:rsid w:val="002C4724"/>
    <w:rsid w:val="002C5892"/>
    <w:rsid w:val="002C5C64"/>
    <w:rsid w:val="002C6A79"/>
    <w:rsid w:val="002C73D7"/>
    <w:rsid w:val="002D0454"/>
    <w:rsid w:val="002D0BB6"/>
    <w:rsid w:val="002D0F94"/>
    <w:rsid w:val="002D11F1"/>
    <w:rsid w:val="002D177D"/>
    <w:rsid w:val="002D3218"/>
    <w:rsid w:val="002D33A6"/>
    <w:rsid w:val="002D37C1"/>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42DC"/>
    <w:rsid w:val="002F48A6"/>
    <w:rsid w:val="002F4B8C"/>
    <w:rsid w:val="002F63A6"/>
    <w:rsid w:val="002F7F3D"/>
    <w:rsid w:val="00302AB4"/>
    <w:rsid w:val="00304535"/>
    <w:rsid w:val="00306BD8"/>
    <w:rsid w:val="003104F2"/>
    <w:rsid w:val="00310DCF"/>
    <w:rsid w:val="00311528"/>
    <w:rsid w:val="00313340"/>
    <w:rsid w:val="00314554"/>
    <w:rsid w:val="00314579"/>
    <w:rsid w:val="00315182"/>
    <w:rsid w:val="00315EC8"/>
    <w:rsid w:val="00317CA9"/>
    <w:rsid w:val="003211E3"/>
    <w:rsid w:val="00322FDA"/>
    <w:rsid w:val="003246F8"/>
    <w:rsid w:val="00325EFD"/>
    <w:rsid w:val="00325F5F"/>
    <w:rsid w:val="00326505"/>
    <w:rsid w:val="003270A6"/>
    <w:rsid w:val="00327FCA"/>
    <w:rsid w:val="003304FD"/>
    <w:rsid w:val="00330F69"/>
    <w:rsid w:val="003328A7"/>
    <w:rsid w:val="00332B7B"/>
    <w:rsid w:val="00334612"/>
    <w:rsid w:val="003349A1"/>
    <w:rsid w:val="0033759B"/>
    <w:rsid w:val="0033781F"/>
    <w:rsid w:val="00340C99"/>
    <w:rsid w:val="003410CB"/>
    <w:rsid w:val="00341377"/>
    <w:rsid w:val="00342DCF"/>
    <w:rsid w:val="003445EC"/>
    <w:rsid w:val="00345A52"/>
    <w:rsid w:val="00346C1D"/>
    <w:rsid w:val="00347D3F"/>
    <w:rsid w:val="003503C6"/>
    <w:rsid w:val="003504BE"/>
    <w:rsid w:val="0035154A"/>
    <w:rsid w:val="00351712"/>
    <w:rsid w:val="00351D04"/>
    <w:rsid w:val="00354BCB"/>
    <w:rsid w:val="00354FAF"/>
    <w:rsid w:val="003553AE"/>
    <w:rsid w:val="003556CB"/>
    <w:rsid w:val="003559C7"/>
    <w:rsid w:val="00355C89"/>
    <w:rsid w:val="003650A6"/>
    <w:rsid w:val="003650D7"/>
    <w:rsid w:val="00365176"/>
    <w:rsid w:val="003651A1"/>
    <w:rsid w:val="00366BE9"/>
    <w:rsid w:val="00366FBC"/>
    <w:rsid w:val="00367D46"/>
    <w:rsid w:val="00370C62"/>
    <w:rsid w:val="003714FC"/>
    <w:rsid w:val="00373D05"/>
    <w:rsid w:val="00373EBF"/>
    <w:rsid w:val="00375CFF"/>
    <w:rsid w:val="003761DB"/>
    <w:rsid w:val="00376963"/>
    <w:rsid w:val="003777E3"/>
    <w:rsid w:val="003801F7"/>
    <w:rsid w:val="00380DF1"/>
    <w:rsid w:val="00382E95"/>
    <w:rsid w:val="003836C3"/>
    <w:rsid w:val="0038503C"/>
    <w:rsid w:val="003857D3"/>
    <w:rsid w:val="00385A60"/>
    <w:rsid w:val="00386D61"/>
    <w:rsid w:val="00391289"/>
    <w:rsid w:val="00392368"/>
    <w:rsid w:val="003940AD"/>
    <w:rsid w:val="00396A90"/>
    <w:rsid w:val="00397436"/>
    <w:rsid w:val="003A1401"/>
    <w:rsid w:val="003A15B8"/>
    <w:rsid w:val="003A29DA"/>
    <w:rsid w:val="003A4538"/>
    <w:rsid w:val="003A4BA7"/>
    <w:rsid w:val="003A6779"/>
    <w:rsid w:val="003B41C8"/>
    <w:rsid w:val="003B45AD"/>
    <w:rsid w:val="003B4C5E"/>
    <w:rsid w:val="003B50EE"/>
    <w:rsid w:val="003B5170"/>
    <w:rsid w:val="003B574B"/>
    <w:rsid w:val="003B6382"/>
    <w:rsid w:val="003C1413"/>
    <w:rsid w:val="003C1CC8"/>
    <w:rsid w:val="003C2960"/>
    <w:rsid w:val="003C52E1"/>
    <w:rsid w:val="003C6A2E"/>
    <w:rsid w:val="003C704F"/>
    <w:rsid w:val="003D1431"/>
    <w:rsid w:val="003D1C2F"/>
    <w:rsid w:val="003D2C76"/>
    <w:rsid w:val="003D3429"/>
    <w:rsid w:val="003D3688"/>
    <w:rsid w:val="003D3953"/>
    <w:rsid w:val="003D5443"/>
    <w:rsid w:val="003D6691"/>
    <w:rsid w:val="003D6E79"/>
    <w:rsid w:val="003D769B"/>
    <w:rsid w:val="003E04F1"/>
    <w:rsid w:val="003E0961"/>
    <w:rsid w:val="003E25D9"/>
    <w:rsid w:val="003E2CB1"/>
    <w:rsid w:val="003E3555"/>
    <w:rsid w:val="003E4002"/>
    <w:rsid w:val="003E4495"/>
    <w:rsid w:val="003E45EE"/>
    <w:rsid w:val="003E5D3D"/>
    <w:rsid w:val="003E627C"/>
    <w:rsid w:val="003E669E"/>
    <w:rsid w:val="003E7771"/>
    <w:rsid w:val="003F04C1"/>
    <w:rsid w:val="003F094D"/>
    <w:rsid w:val="003F0E2D"/>
    <w:rsid w:val="003F1236"/>
    <w:rsid w:val="003F1611"/>
    <w:rsid w:val="003F285E"/>
    <w:rsid w:val="003F3809"/>
    <w:rsid w:val="003F4BAF"/>
    <w:rsid w:val="003F63FE"/>
    <w:rsid w:val="00400491"/>
    <w:rsid w:val="004009C4"/>
    <w:rsid w:val="00401653"/>
    <w:rsid w:val="00402A14"/>
    <w:rsid w:val="00402E8A"/>
    <w:rsid w:val="00406304"/>
    <w:rsid w:val="004069E9"/>
    <w:rsid w:val="004070CE"/>
    <w:rsid w:val="00407DF9"/>
    <w:rsid w:val="00411CAE"/>
    <w:rsid w:val="00412F20"/>
    <w:rsid w:val="004150D3"/>
    <w:rsid w:val="00415358"/>
    <w:rsid w:val="004156E4"/>
    <w:rsid w:val="00420AB2"/>
    <w:rsid w:val="004215A4"/>
    <w:rsid w:val="00421D48"/>
    <w:rsid w:val="00421DEB"/>
    <w:rsid w:val="00421ECA"/>
    <w:rsid w:val="004227A7"/>
    <w:rsid w:val="004241DC"/>
    <w:rsid w:val="0042498A"/>
    <w:rsid w:val="004253D7"/>
    <w:rsid w:val="004255F2"/>
    <w:rsid w:val="00427512"/>
    <w:rsid w:val="004275D9"/>
    <w:rsid w:val="0042763F"/>
    <w:rsid w:val="0043155F"/>
    <w:rsid w:val="00433D36"/>
    <w:rsid w:val="00434948"/>
    <w:rsid w:val="00434DF8"/>
    <w:rsid w:val="00435112"/>
    <w:rsid w:val="004404D5"/>
    <w:rsid w:val="004414EA"/>
    <w:rsid w:val="00442168"/>
    <w:rsid w:val="00443FBC"/>
    <w:rsid w:val="0044516A"/>
    <w:rsid w:val="0044733D"/>
    <w:rsid w:val="0044790A"/>
    <w:rsid w:val="00447F39"/>
    <w:rsid w:val="004500C4"/>
    <w:rsid w:val="00450DCA"/>
    <w:rsid w:val="00454973"/>
    <w:rsid w:val="00455ED7"/>
    <w:rsid w:val="00456FF8"/>
    <w:rsid w:val="00457792"/>
    <w:rsid w:val="004609F7"/>
    <w:rsid w:val="004615E1"/>
    <w:rsid w:val="004620C1"/>
    <w:rsid w:val="0046233C"/>
    <w:rsid w:val="004624D6"/>
    <w:rsid w:val="004646C0"/>
    <w:rsid w:val="00465FB0"/>
    <w:rsid w:val="00466002"/>
    <w:rsid w:val="004678AE"/>
    <w:rsid w:val="00467D91"/>
    <w:rsid w:val="00470ED8"/>
    <w:rsid w:val="00471156"/>
    <w:rsid w:val="00471585"/>
    <w:rsid w:val="00471EC8"/>
    <w:rsid w:val="00472C48"/>
    <w:rsid w:val="0047322B"/>
    <w:rsid w:val="00473E10"/>
    <w:rsid w:val="00475900"/>
    <w:rsid w:val="00476CA0"/>
    <w:rsid w:val="00480044"/>
    <w:rsid w:val="0048011F"/>
    <w:rsid w:val="00481F0D"/>
    <w:rsid w:val="00482D04"/>
    <w:rsid w:val="0048586D"/>
    <w:rsid w:val="0048741F"/>
    <w:rsid w:val="0049105C"/>
    <w:rsid w:val="00491826"/>
    <w:rsid w:val="00491B19"/>
    <w:rsid w:val="00491BF1"/>
    <w:rsid w:val="004933A2"/>
    <w:rsid w:val="00494E22"/>
    <w:rsid w:val="00496B32"/>
    <w:rsid w:val="004A04C1"/>
    <w:rsid w:val="004A13B9"/>
    <w:rsid w:val="004A166E"/>
    <w:rsid w:val="004A1831"/>
    <w:rsid w:val="004A27FD"/>
    <w:rsid w:val="004A345E"/>
    <w:rsid w:val="004A4FFC"/>
    <w:rsid w:val="004A5C44"/>
    <w:rsid w:val="004A6145"/>
    <w:rsid w:val="004A7AD0"/>
    <w:rsid w:val="004B1607"/>
    <w:rsid w:val="004B181E"/>
    <w:rsid w:val="004B206C"/>
    <w:rsid w:val="004B39A6"/>
    <w:rsid w:val="004B4571"/>
    <w:rsid w:val="004B4924"/>
    <w:rsid w:val="004B4F84"/>
    <w:rsid w:val="004B57BA"/>
    <w:rsid w:val="004B6661"/>
    <w:rsid w:val="004B6D9F"/>
    <w:rsid w:val="004C271A"/>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81F"/>
    <w:rsid w:val="004E4FC6"/>
    <w:rsid w:val="004E562C"/>
    <w:rsid w:val="004E5F65"/>
    <w:rsid w:val="004E7CAA"/>
    <w:rsid w:val="004F1C02"/>
    <w:rsid w:val="004F6CB9"/>
    <w:rsid w:val="005016B4"/>
    <w:rsid w:val="00502338"/>
    <w:rsid w:val="00502503"/>
    <w:rsid w:val="005039A3"/>
    <w:rsid w:val="00503DD9"/>
    <w:rsid w:val="00504BBB"/>
    <w:rsid w:val="00504D19"/>
    <w:rsid w:val="00505087"/>
    <w:rsid w:val="005065CD"/>
    <w:rsid w:val="00506C19"/>
    <w:rsid w:val="00506F9C"/>
    <w:rsid w:val="00510536"/>
    <w:rsid w:val="00510581"/>
    <w:rsid w:val="005153FB"/>
    <w:rsid w:val="005165A7"/>
    <w:rsid w:val="00516B7E"/>
    <w:rsid w:val="00516F57"/>
    <w:rsid w:val="00517648"/>
    <w:rsid w:val="00517AFF"/>
    <w:rsid w:val="00517CA8"/>
    <w:rsid w:val="00524F9D"/>
    <w:rsid w:val="00526E2F"/>
    <w:rsid w:val="0053180D"/>
    <w:rsid w:val="00533262"/>
    <w:rsid w:val="00533FAA"/>
    <w:rsid w:val="00534279"/>
    <w:rsid w:val="0053490B"/>
    <w:rsid w:val="00534C87"/>
    <w:rsid w:val="00534FC5"/>
    <w:rsid w:val="0053538F"/>
    <w:rsid w:val="00535407"/>
    <w:rsid w:val="00536746"/>
    <w:rsid w:val="00536E83"/>
    <w:rsid w:val="00537642"/>
    <w:rsid w:val="0054033C"/>
    <w:rsid w:val="00543C1B"/>
    <w:rsid w:val="00544198"/>
    <w:rsid w:val="00545726"/>
    <w:rsid w:val="0055055F"/>
    <w:rsid w:val="00550F6B"/>
    <w:rsid w:val="00551EE0"/>
    <w:rsid w:val="00552E69"/>
    <w:rsid w:val="00553C10"/>
    <w:rsid w:val="005546A2"/>
    <w:rsid w:val="00554B8F"/>
    <w:rsid w:val="005569D9"/>
    <w:rsid w:val="00556C38"/>
    <w:rsid w:val="005571DD"/>
    <w:rsid w:val="00557E81"/>
    <w:rsid w:val="00560FAC"/>
    <w:rsid w:val="00562286"/>
    <w:rsid w:val="005623AD"/>
    <w:rsid w:val="00563A60"/>
    <w:rsid w:val="00564708"/>
    <w:rsid w:val="00565641"/>
    <w:rsid w:val="00567488"/>
    <w:rsid w:val="00567E5C"/>
    <w:rsid w:val="0057139B"/>
    <w:rsid w:val="00572344"/>
    <w:rsid w:val="0057283B"/>
    <w:rsid w:val="005740E3"/>
    <w:rsid w:val="00574306"/>
    <w:rsid w:val="00574EE6"/>
    <w:rsid w:val="00574F07"/>
    <w:rsid w:val="00574FEC"/>
    <w:rsid w:val="005758E6"/>
    <w:rsid w:val="00575BFF"/>
    <w:rsid w:val="00577EBB"/>
    <w:rsid w:val="00580889"/>
    <w:rsid w:val="00581470"/>
    <w:rsid w:val="00581566"/>
    <w:rsid w:val="00582C2F"/>
    <w:rsid w:val="00583834"/>
    <w:rsid w:val="0058652C"/>
    <w:rsid w:val="005911A8"/>
    <w:rsid w:val="00591370"/>
    <w:rsid w:val="005924B6"/>
    <w:rsid w:val="00592A10"/>
    <w:rsid w:val="0059369A"/>
    <w:rsid w:val="0059379E"/>
    <w:rsid w:val="00594980"/>
    <w:rsid w:val="00594E4E"/>
    <w:rsid w:val="0059765B"/>
    <w:rsid w:val="005A04DD"/>
    <w:rsid w:val="005A0885"/>
    <w:rsid w:val="005A0F78"/>
    <w:rsid w:val="005A451F"/>
    <w:rsid w:val="005A4598"/>
    <w:rsid w:val="005A61B5"/>
    <w:rsid w:val="005A6FC8"/>
    <w:rsid w:val="005B0265"/>
    <w:rsid w:val="005B219B"/>
    <w:rsid w:val="005B381A"/>
    <w:rsid w:val="005B4FEB"/>
    <w:rsid w:val="005B5920"/>
    <w:rsid w:val="005B5B68"/>
    <w:rsid w:val="005B60DE"/>
    <w:rsid w:val="005B6860"/>
    <w:rsid w:val="005B7742"/>
    <w:rsid w:val="005C034E"/>
    <w:rsid w:val="005C0711"/>
    <w:rsid w:val="005C120A"/>
    <w:rsid w:val="005C2285"/>
    <w:rsid w:val="005C2FFA"/>
    <w:rsid w:val="005C300E"/>
    <w:rsid w:val="005C3174"/>
    <w:rsid w:val="005C33D7"/>
    <w:rsid w:val="005C4A1E"/>
    <w:rsid w:val="005C5726"/>
    <w:rsid w:val="005C6E95"/>
    <w:rsid w:val="005C759E"/>
    <w:rsid w:val="005C7A84"/>
    <w:rsid w:val="005D001B"/>
    <w:rsid w:val="005D02E3"/>
    <w:rsid w:val="005D208D"/>
    <w:rsid w:val="005D3686"/>
    <w:rsid w:val="005D38E2"/>
    <w:rsid w:val="005D7260"/>
    <w:rsid w:val="005D76DD"/>
    <w:rsid w:val="005D78CE"/>
    <w:rsid w:val="005E01DB"/>
    <w:rsid w:val="005E0D02"/>
    <w:rsid w:val="005E245C"/>
    <w:rsid w:val="005E29D1"/>
    <w:rsid w:val="005E2C09"/>
    <w:rsid w:val="005E2C24"/>
    <w:rsid w:val="005E2C38"/>
    <w:rsid w:val="005E369A"/>
    <w:rsid w:val="005E510A"/>
    <w:rsid w:val="005E5B63"/>
    <w:rsid w:val="005E6D7D"/>
    <w:rsid w:val="005E6E06"/>
    <w:rsid w:val="005E6EF6"/>
    <w:rsid w:val="005E6F9B"/>
    <w:rsid w:val="005F0D13"/>
    <w:rsid w:val="005F16F2"/>
    <w:rsid w:val="005F2FE1"/>
    <w:rsid w:val="005F5360"/>
    <w:rsid w:val="005F54CF"/>
    <w:rsid w:val="005F5B96"/>
    <w:rsid w:val="005F644C"/>
    <w:rsid w:val="005F7E1C"/>
    <w:rsid w:val="006000AB"/>
    <w:rsid w:val="0060098A"/>
    <w:rsid w:val="00600F25"/>
    <w:rsid w:val="006013B4"/>
    <w:rsid w:val="00601776"/>
    <w:rsid w:val="0060335C"/>
    <w:rsid w:val="00603C9B"/>
    <w:rsid w:val="006048CB"/>
    <w:rsid w:val="00605AD8"/>
    <w:rsid w:val="00605F25"/>
    <w:rsid w:val="00606788"/>
    <w:rsid w:val="00607FF4"/>
    <w:rsid w:val="00610F78"/>
    <w:rsid w:val="0061212F"/>
    <w:rsid w:val="00613700"/>
    <w:rsid w:val="0061486E"/>
    <w:rsid w:val="006151D8"/>
    <w:rsid w:val="00616875"/>
    <w:rsid w:val="00616DDB"/>
    <w:rsid w:val="00620813"/>
    <w:rsid w:val="00622BE8"/>
    <w:rsid w:val="0062461C"/>
    <w:rsid w:val="0062687B"/>
    <w:rsid w:val="006270F8"/>
    <w:rsid w:val="006275C1"/>
    <w:rsid w:val="00630F5F"/>
    <w:rsid w:val="00631EE9"/>
    <w:rsid w:val="00632D42"/>
    <w:rsid w:val="00633377"/>
    <w:rsid w:val="006334F4"/>
    <w:rsid w:val="00633C82"/>
    <w:rsid w:val="00634982"/>
    <w:rsid w:val="00634B16"/>
    <w:rsid w:val="0063595E"/>
    <w:rsid w:val="00636FDE"/>
    <w:rsid w:val="006376ED"/>
    <w:rsid w:val="006419DC"/>
    <w:rsid w:val="006423B8"/>
    <w:rsid w:val="00642FB7"/>
    <w:rsid w:val="0064332D"/>
    <w:rsid w:val="006435BE"/>
    <w:rsid w:val="00644D6A"/>
    <w:rsid w:val="00644E69"/>
    <w:rsid w:val="006455A7"/>
    <w:rsid w:val="00645A0A"/>
    <w:rsid w:val="00646612"/>
    <w:rsid w:val="00646C6D"/>
    <w:rsid w:val="0064715A"/>
    <w:rsid w:val="00651920"/>
    <w:rsid w:val="00654254"/>
    <w:rsid w:val="00654F30"/>
    <w:rsid w:val="00655B4A"/>
    <w:rsid w:val="00655DED"/>
    <w:rsid w:val="006566E9"/>
    <w:rsid w:val="00660ED9"/>
    <w:rsid w:val="00661B59"/>
    <w:rsid w:val="00662C57"/>
    <w:rsid w:val="00663DB1"/>
    <w:rsid w:val="00664592"/>
    <w:rsid w:val="00664B9A"/>
    <w:rsid w:val="00666871"/>
    <w:rsid w:val="00666EE7"/>
    <w:rsid w:val="00670271"/>
    <w:rsid w:val="00672C5C"/>
    <w:rsid w:val="0067321C"/>
    <w:rsid w:val="00673702"/>
    <w:rsid w:val="00675BC8"/>
    <w:rsid w:val="00677BC9"/>
    <w:rsid w:val="006802DB"/>
    <w:rsid w:val="00680598"/>
    <w:rsid w:val="006819BE"/>
    <w:rsid w:val="00684B5A"/>
    <w:rsid w:val="00684DFE"/>
    <w:rsid w:val="006857E0"/>
    <w:rsid w:val="00690303"/>
    <w:rsid w:val="0069085A"/>
    <w:rsid w:val="00690EB0"/>
    <w:rsid w:val="006913FA"/>
    <w:rsid w:val="00691A2F"/>
    <w:rsid w:val="00691BAD"/>
    <w:rsid w:val="006927A1"/>
    <w:rsid w:val="00694585"/>
    <w:rsid w:val="00694BAD"/>
    <w:rsid w:val="00695479"/>
    <w:rsid w:val="00696021"/>
    <w:rsid w:val="00696216"/>
    <w:rsid w:val="006969F5"/>
    <w:rsid w:val="006A049A"/>
    <w:rsid w:val="006A0695"/>
    <w:rsid w:val="006A0881"/>
    <w:rsid w:val="006A0E6F"/>
    <w:rsid w:val="006A2ABC"/>
    <w:rsid w:val="006A5015"/>
    <w:rsid w:val="006A5439"/>
    <w:rsid w:val="006A5875"/>
    <w:rsid w:val="006A752E"/>
    <w:rsid w:val="006B0150"/>
    <w:rsid w:val="006B2CD9"/>
    <w:rsid w:val="006B3BDD"/>
    <w:rsid w:val="006C2172"/>
    <w:rsid w:val="006C2381"/>
    <w:rsid w:val="006C30E8"/>
    <w:rsid w:val="006C4A1C"/>
    <w:rsid w:val="006C56BF"/>
    <w:rsid w:val="006C5BFD"/>
    <w:rsid w:val="006C63A2"/>
    <w:rsid w:val="006C6A2D"/>
    <w:rsid w:val="006C7BA8"/>
    <w:rsid w:val="006D0DE8"/>
    <w:rsid w:val="006D5675"/>
    <w:rsid w:val="006D5DB4"/>
    <w:rsid w:val="006D5F2F"/>
    <w:rsid w:val="006D7149"/>
    <w:rsid w:val="006D7312"/>
    <w:rsid w:val="006E005C"/>
    <w:rsid w:val="006E0F20"/>
    <w:rsid w:val="006E41DD"/>
    <w:rsid w:val="006E4494"/>
    <w:rsid w:val="006E50FB"/>
    <w:rsid w:val="006E60FA"/>
    <w:rsid w:val="006E6845"/>
    <w:rsid w:val="006E69F4"/>
    <w:rsid w:val="006E6EEA"/>
    <w:rsid w:val="006F008F"/>
    <w:rsid w:val="006F04D9"/>
    <w:rsid w:val="006F04ED"/>
    <w:rsid w:val="006F269E"/>
    <w:rsid w:val="006F2859"/>
    <w:rsid w:val="006F300C"/>
    <w:rsid w:val="006F3053"/>
    <w:rsid w:val="006F4D71"/>
    <w:rsid w:val="006F609B"/>
    <w:rsid w:val="006F6BB2"/>
    <w:rsid w:val="006F704B"/>
    <w:rsid w:val="006F76C2"/>
    <w:rsid w:val="00702373"/>
    <w:rsid w:val="007030B3"/>
    <w:rsid w:val="00704746"/>
    <w:rsid w:val="007048AD"/>
    <w:rsid w:val="00705058"/>
    <w:rsid w:val="007060EA"/>
    <w:rsid w:val="00706CF5"/>
    <w:rsid w:val="00707463"/>
    <w:rsid w:val="00707C6D"/>
    <w:rsid w:val="00707FE9"/>
    <w:rsid w:val="00711066"/>
    <w:rsid w:val="0071128F"/>
    <w:rsid w:val="007114AB"/>
    <w:rsid w:val="0071155C"/>
    <w:rsid w:val="00711857"/>
    <w:rsid w:val="00711FFA"/>
    <w:rsid w:val="007124DB"/>
    <w:rsid w:val="007125C4"/>
    <w:rsid w:val="00712DCB"/>
    <w:rsid w:val="0071350D"/>
    <w:rsid w:val="00716D59"/>
    <w:rsid w:val="00717541"/>
    <w:rsid w:val="007176C2"/>
    <w:rsid w:val="00717DE2"/>
    <w:rsid w:val="00724F06"/>
    <w:rsid w:val="007251F0"/>
    <w:rsid w:val="00725A60"/>
    <w:rsid w:val="00726BDB"/>
    <w:rsid w:val="00726F61"/>
    <w:rsid w:val="00726FDE"/>
    <w:rsid w:val="007300F6"/>
    <w:rsid w:val="0073056A"/>
    <w:rsid w:val="00731DA5"/>
    <w:rsid w:val="007322C6"/>
    <w:rsid w:val="00732621"/>
    <w:rsid w:val="00733A29"/>
    <w:rsid w:val="0073412C"/>
    <w:rsid w:val="007342D8"/>
    <w:rsid w:val="007355A5"/>
    <w:rsid w:val="00736C74"/>
    <w:rsid w:val="00736E77"/>
    <w:rsid w:val="00736F93"/>
    <w:rsid w:val="00743E76"/>
    <w:rsid w:val="00743FCB"/>
    <w:rsid w:val="007449D3"/>
    <w:rsid w:val="00745090"/>
    <w:rsid w:val="0074754A"/>
    <w:rsid w:val="007479D5"/>
    <w:rsid w:val="0075096D"/>
    <w:rsid w:val="00754E25"/>
    <w:rsid w:val="00756CFD"/>
    <w:rsid w:val="007629FF"/>
    <w:rsid w:val="007663CD"/>
    <w:rsid w:val="00767835"/>
    <w:rsid w:val="007711C4"/>
    <w:rsid w:val="0077215C"/>
    <w:rsid w:val="00774B11"/>
    <w:rsid w:val="00776542"/>
    <w:rsid w:val="0077797D"/>
    <w:rsid w:val="0077799E"/>
    <w:rsid w:val="00780ED0"/>
    <w:rsid w:val="00781050"/>
    <w:rsid w:val="0078248A"/>
    <w:rsid w:val="00784D51"/>
    <w:rsid w:val="00785881"/>
    <w:rsid w:val="00785BF3"/>
    <w:rsid w:val="00791C0A"/>
    <w:rsid w:val="0079230B"/>
    <w:rsid w:val="0079551B"/>
    <w:rsid w:val="007962E7"/>
    <w:rsid w:val="007967EA"/>
    <w:rsid w:val="007A13C3"/>
    <w:rsid w:val="007A4555"/>
    <w:rsid w:val="007A66CC"/>
    <w:rsid w:val="007A798C"/>
    <w:rsid w:val="007A7DF1"/>
    <w:rsid w:val="007B0191"/>
    <w:rsid w:val="007B11D5"/>
    <w:rsid w:val="007B197A"/>
    <w:rsid w:val="007B26A6"/>
    <w:rsid w:val="007B274A"/>
    <w:rsid w:val="007B2E9B"/>
    <w:rsid w:val="007B50F0"/>
    <w:rsid w:val="007B53CF"/>
    <w:rsid w:val="007B62E0"/>
    <w:rsid w:val="007B777D"/>
    <w:rsid w:val="007C137B"/>
    <w:rsid w:val="007C2D47"/>
    <w:rsid w:val="007C3BC9"/>
    <w:rsid w:val="007C3ED7"/>
    <w:rsid w:val="007C4803"/>
    <w:rsid w:val="007C60CD"/>
    <w:rsid w:val="007C6F86"/>
    <w:rsid w:val="007D0298"/>
    <w:rsid w:val="007D076D"/>
    <w:rsid w:val="007D196C"/>
    <w:rsid w:val="007D2F1D"/>
    <w:rsid w:val="007D36AA"/>
    <w:rsid w:val="007D726F"/>
    <w:rsid w:val="007D7337"/>
    <w:rsid w:val="007E012B"/>
    <w:rsid w:val="007E22BD"/>
    <w:rsid w:val="007E2CE1"/>
    <w:rsid w:val="007E6AB2"/>
    <w:rsid w:val="007E71AF"/>
    <w:rsid w:val="007F10E4"/>
    <w:rsid w:val="007F29D9"/>
    <w:rsid w:val="007F461F"/>
    <w:rsid w:val="007F473E"/>
    <w:rsid w:val="007F57A4"/>
    <w:rsid w:val="007F7134"/>
    <w:rsid w:val="007F77B3"/>
    <w:rsid w:val="007F7C74"/>
    <w:rsid w:val="007F7FC2"/>
    <w:rsid w:val="008003B1"/>
    <w:rsid w:val="00801A08"/>
    <w:rsid w:val="008036D8"/>
    <w:rsid w:val="00803C9D"/>
    <w:rsid w:val="00804699"/>
    <w:rsid w:val="00806BB1"/>
    <w:rsid w:val="0080771B"/>
    <w:rsid w:val="00807BB7"/>
    <w:rsid w:val="00807D0D"/>
    <w:rsid w:val="0081309C"/>
    <w:rsid w:val="00814845"/>
    <w:rsid w:val="00814CA4"/>
    <w:rsid w:val="00815563"/>
    <w:rsid w:val="0081716D"/>
    <w:rsid w:val="00821425"/>
    <w:rsid w:val="00823486"/>
    <w:rsid w:val="00824B08"/>
    <w:rsid w:val="00824C6C"/>
    <w:rsid w:val="00825A9A"/>
    <w:rsid w:val="00827236"/>
    <w:rsid w:val="00831610"/>
    <w:rsid w:val="00831EA1"/>
    <w:rsid w:val="00831F5C"/>
    <w:rsid w:val="00833E27"/>
    <w:rsid w:val="00833E7C"/>
    <w:rsid w:val="00835190"/>
    <w:rsid w:val="0083536F"/>
    <w:rsid w:val="0083652F"/>
    <w:rsid w:val="00836E2B"/>
    <w:rsid w:val="0084026B"/>
    <w:rsid w:val="00841412"/>
    <w:rsid w:val="00841CD8"/>
    <w:rsid w:val="00841E17"/>
    <w:rsid w:val="00844021"/>
    <w:rsid w:val="008442AF"/>
    <w:rsid w:val="0085024D"/>
    <w:rsid w:val="008502C3"/>
    <w:rsid w:val="008505A3"/>
    <w:rsid w:val="00850AD8"/>
    <w:rsid w:val="00850B5B"/>
    <w:rsid w:val="00850C98"/>
    <w:rsid w:val="00851141"/>
    <w:rsid w:val="0085189E"/>
    <w:rsid w:val="00854C24"/>
    <w:rsid w:val="00854C50"/>
    <w:rsid w:val="00856B1F"/>
    <w:rsid w:val="008605D1"/>
    <w:rsid w:val="00860959"/>
    <w:rsid w:val="00860AEC"/>
    <w:rsid w:val="00862FB2"/>
    <w:rsid w:val="008654F5"/>
    <w:rsid w:val="00866016"/>
    <w:rsid w:val="00867843"/>
    <w:rsid w:val="008709C2"/>
    <w:rsid w:val="0087136E"/>
    <w:rsid w:val="0087178E"/>
    <w:rsid w:val="00872609"/>
    <w:rsid w:val="008726BE"/>
    <w:rsid w:val="00874EAD"/>
    <w:rsid w:val="0087599C"/>
    <w:rsid w:val="00875BD2"/>
    <w:rsid w:val="00876822"/>
    <w:rsid w:val="00877F8C"/>
    <w:rsid w:val="008818D8"/>
    <w:rsid w:val="00881FA5"/>
    <w:rsid w:val="008864AC"/>
    <w:rsid w:val="00886532"/>
    <w:rsid w:val="00891929"/>
    <w:rsid w:val="00891DAB"/>
    <w:rsid w:val="008926BB"/>
    <w:rsid w:val="008926E0"/>
    <w:rsid w:val="00892E40"/>
    <w:rsid w:val="00893177"/>
    <w:rsid w:val="00893B32"/>
    <w:rsid w:val="00895B99"/>
    <w:rsid w:val="0089754A"/>
    <w:rsid w:val="0089773F"/>
    <w:rsid w:val="00897BCA"/>
    <w:rsid w:val="008A044F"/>
    <w:rsid w:val="008A05BA"/>
    <w:rsid w:val="008A05D6"/>
    <w:rsid w:val="008A0998"/>
    <w:rsid w:val="008A0AF6"/>
    <w:rsid w:val="008A1E8B"/>
    <w:rsid w:val="008A2845"/>
    <w:rsid w:val="008A28A3"/>
    <w:rsid w:val="008A3217"/>
    <w:rsid w:val="008A3A1F"/>
    <w:rsid w:val="008A524A"/>
    <w:rsid w:val="008A5F3D"/>
    <w:rsid w:val="008A7441"/>
    <w:rsid w:val="008B11AF"/>
    <w:rsid w:val="008B1953"/>
    <w:rsid w:val="008B287E"/>
    <w:rsid w:val="008B31ED"/>
    <w:rsid w:val="008B42EC"/>
    <w:rsid w:val="008B4F79"/>
    <w:rsid w:val="008B56DE"/>
    <w:rsid w:val="008B61A1"/>
    <w:rsid w:val="008B6297"/>
    <w:rsid w:val="008C26E2"/>
    <w:rsid w:val="008C3106"/>
    <w:rsid w:val="008C4FFE"/>
    <w:rsid w:val="008C690E"/>
    <w:rsid w:val="008C78E4"/>
    <w:rsid w:val="008D091A"/>
    <w:rsid w:val="008D0D57"/>
    <w:rsid w:val="008D1559"/>
    <w:rsid w:val="008D19BF"/>
    <w:rsid w:val="008D43C6"/>
    <w:rsid w:val="008D455E"/>
    <w:rsid w:val="008D484B"/>
    <w:rsid w:val="008D553B"/>
    <w:rsid w:val="008D55BB"/>
    <w:rsid w:val="008D59A5"/>
    <w:rsid w:val="008D694D"/>
    <w:rsid w:val="008E04C4"/>
    <w:rsid w:val="008E3162"/>
    <w:rsid w:val="008E3485"/>
    <w:rsid w:val="008E351C"/>
    <w:rsid w:val="008E3840"/>
    <w:rsid w:val="008E3DFB"/>
    <w:rsid w:val="008E430E"/>
    <w:rsid w:val="008E4E5E"/>
    <w:rsid w:val="008E5041"/>
    <w:rsid w:val="008F28FA"/>
    <w:rsid w:val="008F3154"/>
    <w:rsid w:val="008F3657"/>
    <w:rsid w:val="008F408F"/>
    <w:rsid w:val="008F61CF"/>
    <w:rsid w:val="008F6B64"/>
    <w:rsid w:val="00900F3C"/>
    <w:rsid w:val="00903461"/>
    <w:rsid w:val="009042D8"/>
    <w:rsid w:val="009070F1"/>
    <w:rsid w:val="00907C53"/>
    <w:rsid w:val="00910FE4"/>
    <w:rsid w:val="00911D75"/>
    <w:rsid w:val="00913337"/>
    <w:rsid w:val="009133BC"/>
    <w:rsid w:val="00913889"/>
    <w:rsid w:val="009141EF"/>
    <w:rsid w:val="009143F4"/>
    <w:rsid w:val="009152E5"/>
    <w:rsid w:val="00916644"/>
    <w:rsid w:val="00921854"/>
    <w:rsid w:val="0092189A"/>
    <w:rsid w:val="00921A2A"/>
    <w:rsid w:val="00921D89"/>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2B60"/>
    <w:rsid w:val="00942CCB"/>
    <w:rsid w:val="0094362E"/>
    <w:rsid w:val="00943DC4"/>
    <w:rsid w:val="009451D3"/>
    <w:rsid w:val="009455B5"/>
    <w:rsid w:val="00946954"/>
    <w:rsid w:val="00947CB3"/>
    <w:rsid w:val="00953A70"/>
    <w:rsid w:val="00953E1A"/>
    <w:rsid w:val="00954D08"/>
    <w:rsid w:val="00955924"/>
    <w:rsid w:val="00956034"/>
    <w:rsid w:val="009560D1"/>
    <w:rsid w:val="00960BD5"/>
    <w:rsid w:val="00960C2B"/>
    <w:rsid w:val="00961423"/>
    <w:rsid w:val="00962B06"/>
    <w:rsid w:val="00963ADE"/>
    <w:rsid w:val="00963F2F"/>
    <w:rsid w:val="00964C5A"/>
    <w:rsid w:val="00965FA6"/>
    <w:rsid w:val="00971DDF"/>
    <w:rsid w:val="00972931"/>
    <w:rsid w:val="00973136"/>
    <w:rsid w:val="00974F7B"/>
    <w:rsid w:val="0097600A"/>
    <w:rsid w:val="009801EC"/>
    <w:rsid w:val="009829C1"/>
    <w:rsid w:val="009830D9"/>
    <w:rsid w:val="009833EE"/>
    <w:rsid w:val="00983729"/>
    <w:rsid w:val="009844E2"/>
    <w:rsid w:val="00984F21"/>
    <w:rsid w:val="0098514E"/>
    <w:rsid w:val="00987D35"/>
    <w:rsid w:val="00987E97"/>
    <w:rsid w:val="00987F01"/>
    <w:rsid w:val="00990C43"/>
    <w:rsid w:val="00992702"/>
    <w:rsid w:val="00992743"/>
    <w:rsid w:val="009937CC"/>
    <w:rsid w:val="00993FDB"/>
    <w:rsid w:val="00994F79"/>
    <w:rsid w:val="009951B0"/>
    <w:rsid w:val="00996B57"/>
    <w:rsid w:val="00997C92"/>
    <w:rsid w:val="00997D43"/>
    <w:rsid w:val="009A00E1"/>
    <w:rsid w:val="009A0D69"/>
    <w:rsid w:val="009A10BC"/>
    <w:rsid w:val="009A1DD6"/>
    <w:rsid w:val="009A1FEC"/>
    <w:rsid w:val="009A34B9"/>
    <w:rsid w:val="009A359C"/>
    <w:rsid w:val="009A4638"/>
    <w:rsid w:val="009A5CA6"/>
    <w:rsid w:val="009A6859"/>
    <w:rsid w:val="009A6F45"/>
    <w:rsid w:val="009B2299"/>
    <w:rsid w:val="009B2C14"/>
    <w:rsid w:val="009B41C3"/>
    <w:rsid w:val="009B41D6"/>
    <w:rsid w:val="009B44B2"/>
    <w:rsid w:val="009B458F"/>
    <w:rsid w:val="009B4D43"/>
    <w:rsid w:val="009B68B9"/>
    <w:rsid w:val="009B6BB2"/>
    <w:rsid w:val="009C070F"/>
    <w:rsid w:val="009C2730"/>
    <w:rsid w:val="009C550E"/>
    <w:rsid w:val="009C5CBC"/>
    <w:rsid w:val="009C6554"/>
    <w:rsid w:val="009C6997"/>
    <w:rsid w:val="009C7089"/>
    <w:rsid w:val="009C74B4"/>
    <w:rsid w:val="009D1728"/>
    <w:rsid w:val="009D1A16"/>
    <w:rsid w:val="009D1FA3"/>
    <w:rsid w:val="009D2DF4"/>
    <w:rsid w:val="009D3798"/>
    <w:rsid w:val="009D5131"/>
    <w:rsid w:val="009D721D"/>
    <w:rsid w:val="009E23CB"/>
    <w:rsid w:val="009E34A4"/>
    <w:rsid w:val="009E428A"/>
    <w:rsid w:val="009E4F13"/>
    <w:rsid w:val="009E556A"/>
    <w:rsid w:val="009E56DF"/>
    <w:rsid w:val="009E59C7"/>
    <w:rsid w:val="009E6732"/>
    <w:rsid w:val="009E73F8"/>
    <w:rsid w:val="009F2822"/>
    <w:rsid w:val="009F2E3A"/>
    <w:rsid w:val="009F3706"/>
    <w:rsid w:val="009F45E9"/>
    <w:rsid w:val="009F46CB"/>
    <w:rsid w:val="009F4D32"/>
    <w:rsid w:val="009F6437"/>
    <w:rsid w:val="009F64E4"/>
    <w:rsid w:val="009F7299"/>
    <w:rsid w:val="00A01C7F"/>
    <w:rsid w:val="00A02C68"/>
    <w:rsid w:val="00A039B4"/>
    <w:rsid w:val="00A040E2"/>
    <w:rsid w:val="00A047A9"/>
    <w:rsid w:val="00A04C14"/>
    <w:rsid w:val="00A05DAB"/>
    <w:rsid w:val="00A06458"/>
    <w:rsid w:val="00A069DA"/>
    <w:rsid w:val="00A075F3"/>
    <w:rsid w:val="00A13EDA"/>
    <w:rsid w:val="00A14D59"/>
    <w:rsid w:val="00A1563A"/>
    <w:rsid w:val="00A15703"/>
    <w:rsid w:val="00A16E4E"/>
    <w:rsid w:val="00A17AEE"/>
    <w:rsid w:val="00A2008A"/>
    <w:rsid w:val="00A24EB7"/>
    <w:rsid w:val="00A251D3"/>
    <w:rsid w:val="00A260C1"/>
    <w:rsid w:val="00A27336"/>
    <w:rsid w:val="00A27759"/>
    <w:rsid w:val="00A27985"/>
    <w:rsid w:val="00A305E8"/>
    <w:rsid w:val="00A31285"/>
    <w:rsid w:val="00A3294D"/>
    <w:rsid w:val="00A3798C"/>
    <w:rsid w:val="00A37FEC"/>
    <w:rsid w:val="00A416D2"/>
    <w:rsid w:val="00A4245D"/>
    <w:rsid w:val="00A42652"/>
    <w:rsid w:val="00A4284A"/>
    <w:rsid w:val="00A44FCE"/>
    <w:rsid w:val="00A45704"/>
    <w:rsid w:val="00A45B16"/>
    <w:rsid w:val="00A460FC"/>
    <w:rsid w:val="00A4620F"/>
    <w:rsid w:val="00A46B41"/>
    <w:rsid w:val="00A51E37"/>
    <w:rsid w:val="00A523B5"/>
    <w:rsid w:val="00A52DBB"/>
    <w:rsid w:val="00A530FD"/>
    <w:rsid w:val="00A548C9"/>
    <w:rsid w:val="00A55A52"/>
    <w:rsid w:val="00A563CE"/>
    <w:rsid w:val="00A60058"/>
    <w:rsid w:val="00A607DB"/>
    <w:rsid w:val="00A60CCA"/>
    <w:rsid w:val="00A60E1E"/>
    <w:rsid w:val="00A637DA"/>
    <w:rsid w:val="00A638C6"/>
    <w:rsid w:val="00A63D1E"/>
    <w:rsid w:val="00A645FA"/>
    <w:rsid w:val="00A649E2"/>
    <w:rsid w:val="00A649F8"/>
    <w:rsid w:val="00A6738F"/>
    <w:rsid w:val="00A67B31"/>
    <w:rsid w:val="00A71696"/>
    <w:rsid w:val="00A73299"/>
    <w:rsid w:val="00A747D3"/>
    <w:rsid w:val="00A75CFF"/>
    <w:rsid w:val="00A80525"/>
    <w:rsid w:val="00A80676"/>
    <w:rsid w:val="00A80F9F"/>
    <w:rsid w:val="00A81CF2"/>
    <w:rsid w:val="00A82256"/>
    <w:rsid w:val="00A827D2"/>
    <w:rsid w:val="00A83228"/>
    <w:rsid w:val="00A83DAD"/>
    <w:rsid w:val="00A843F9"/>
    <w:rsid w:val="00A84C16"/>
    <w:rsid w:val="00A85460"/>
    <w:rsid w:val="00A87A6B"/>
    <w:rsid w:val="00A87AB1"/>
    <w:rsid w:val="00A87B05"/>
    <w:rsid w:val="00A91EF5"/>
    <w:rsid w:val="00A92CA8"/>
    <w:rsid w:val="00A94DF6"/>
    <w:rsid w:val="00AA0122"/>
    <w:rsid w:val="00AA0DA3"/>
    <w:rsid w:val="00AA15AD"/>
    <w:rsid w:val="00AA37BF"/>
    <w:rsid w:val="00AA5085"/>
    <w:rsid w:val="00AA585F"/>
    <w:rsid w:val="00AA5A26"/>
    <w:rsid w:val="00AB1EC2"/>
    <w:rsid w:val="00AB2031"/>
    <w:rsid w:val="00AB21F6"/>
    <w:rsid w:val="00AB426E"/>
    <w:rsid w:val="00AB43F4"/>
    <w:rsid w:val="00AB588A"/>
    <w:rsid w:val="00AB58F4"/>
    <w:rsid w:val="00AB6518"/>
    <w:rsid w:val="00AC04FB"/>
    <w:rsid w:val="00AC17F9"/>
    <w:rsid w:val="00AC1B17"/>
    <w:rsid w:val="00AC414E"/>
    <w:rsid w:val="00AC64B5"/>
    <w:rsid w:val="00AC6F12"/>
    <w:rsid w:val="00AC73DD"/>
    <w:rsid w:val="00AC7996"/>
    <w:rsid w:val="00AD0D61"/>
    <w:rsid w:val="00AD59B0"/>
    <w:rsid w:val="00AD622A"/>
    <w:rsid w:val="00AE1047"/>
    <w:rsid w:val="00AE1A65"/>
    <w:rsid w:val="00AE1B85"/>
    <w:rsid w:val="00AE2319"/>
    <w:rsid w:val="00AE56BF"/>
    <w:rsid w:val="00AE5866"/>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D5C"/>
    <w:rsid w:val="00B00E73"/>
    <w:rsid w:val="00B01A25"/>
    <w:rsid w:val="00B037D1"/>
    <w:rsid w:val="00B0734B"/>
    <w:rsid w:val="00B102C7"/>
    <w:rsid w:val="00B10933"/>
    <w:rsid w:val="00B11C34"/>
    <w:rsid w:val="00B12391"/>
    <w:rsid w:val="00B136DA"/>
    <w:rsid w:val="00B15F5A"/>
    <w:rsid w:val="00B16454"/>
    <w:rsid w:val="00B1645D"/>
    <w:rsid w:val="00B16832"/>
    <w:rsid w:val="00B179F4"/>
    <w:rsid w:val="00B17CDE"/>
    <w:rsid w:val="00B20CCD"/>
    <w:rsid w:val="00B24369"/>
    <w:rsid w:val="00B254AE"/>
    <w:rsid w:val="00B2638A"/>
    <w:rsid w:val="00B3153D"/>
    <w:rsid w:val="00B31C89"/>
    <w:rsid w:val="00B34062"/>
    <w:rsid w:val="00B34529"/>
    <w:rsid w:val="00B363C5"/>
    <w:rsid w:val="00B36792"/>
    <w:rsid w:val="00B369F2"/>
    <w:rsid w:val="00B370D7"/>
    <w:rsid w:val="00B41306"/>
    <w:rsid w:val="00B428F4"/>
    <w:rsid w:val="00B453B8"/>
    <w:rsid w:val="00B45C82"/>
    <w:rsid w:val="00B46B06"/>
    <w:rsid w:val="00B470DB"/>
    <w:rsid w:val="00B504C3"/>
    <w:rsid w:val="00B5300F"/>
    <w:rsid w:val="00B53722"/>
    <w:rsid w:val="00B5478B"/>
    <w:rsid w:val="00B54F37"/>
    <w:rsid w:val="00B55EFA"/>
    <w:rsid w:val="00B56717"/>
    <w:rsid w:val="00B57170"/>
    <w:rsid w:val="00B57ACB"/>
    <w:rsid w:val="00B612B6"/>
    <w:rsid w:val="00B6283D"/>
    <w:rsid w:val="00B629D4"/>
    <w:rsid w:val="00B62C7B"/>
    <w:rsid w:val="00B62EF6"/>
    <w:rsid w:val="00B63847"/>
    <w:rsid w:val="00B64EF0"/>
    <w:rsid w:val="00B66004"/>
    <w:rsid w:val="00B71610"/>
    <w:rsid w:val="00B72343"/>
    <w:rsid w:val="00B7291F"/>
    <w:rsid w:val="00B7395F"/>
    <w:rsid w:val="00B74766"/>
    <w:rsid w:val="00B7696B"/>
    <w:rsid w:val="00B80864"/>
    <w:rsid w:val="00B822BD"/>
    <w:rsid w:val="00B824D5"/>
    <w:rsid w:val="00B82930"/>
    <w:rsid w:val="00B82BF8"/>
    <w:rsid w:val="00B83610"/>
    <w:rsid w:val="00B86284"/>
    <w:rsid w:val="00B86C09"/>
    <w:rsid w:val="00B87AD9"/>
    <w:rsid w:val="00B9198C"/>
    <w:rsid w:val="00B94513"/>
    <w:rsid w:val="00B97A5A"/>
    <w:rsid w:val="00BA2866"/>
    <w:rsid w:val="00BA3426"/>
    <w:rsid w:val="00BA35BA"/>
    <w:rsid w:val="00BA4549"/>
    <w:rsid w:val="00BA5003"/>
    <w:rsid w:val="00BA53E2"/>
    <w:rsid w:val="00BA5CE4"/>
    <w:rsid w:val="00BB006F"/>
    <w:rsid w:val="00BB16D7"/>
    <w:rsid w:val="00BB2776"/>
    <w:rsid w:val="00BB40D2"/>
    <w:rsid w:val="00BB471A"/>
    <w:rsid w:val="00BB5B39"/>
    <w:rsid w:val="00BB61CE"/>
    <w:rsid w:val="00BB63A1"/>
    <w:rsid w:val="00BB7CB4"/>
    <w:rsid w:val="00BC1211"/>
    <w:rsid w:val="00BC19CF"/>
    <w:rsid w:val="00BC3F94"/>
    <w:rsid w:val="00BC7556"/>
    <w:rsid w:val="00BD0A0F"/>
    <w:rsid w:val="00BD259F"/>
    <w:rsid w:val="00BD2B70"/>
    <w:rsid w:val="00BD3758"/>
    <w:rsid w:val="00BD3E87"/>
    <w:rsid w:val="00BD3F19"/>
    <w:rsid w:val="00BD5FD2"/>
    <w:rsid w:val="00BD7F8A"/>
    <w:rsid w:val="00BE05ED"/>
    <w:rsid w:val="00BE0ACB"/>
    <w:rsid w:val="00BE1201"/>
    <w:rsid w:val="00BE22B4"/>
    <w:rsid w:val="00BE31F8"/>
    <w:rsid w:val="00BE52F8"/>
    <w:rsid w:val="00BE6C4B"/>
    <w:rsid w:val="00BE720D"/>
    <w:rsid w:val="00BF1CB4"/>
    <w:rsid w:val="00BF25D9"/>
    <w:rsid w:val="00BF291E"/>
    <w:rsid w:val="00BF3223"/>
    <w:rsid w:val="00BF3E61"/>
    <w:rsid w:val="00BF4824"/>
    <w:rsid w:val="00BF77C2"/>
    <w:rsid w:val="00C001B0"/>
    <w:rsid w:val="00C00C45"/>
    <w:rsid w:val="00C018C7"/>
    <w:rsid w:val="00C02445"/>
    <w:rsid w:val="00C02ADF"/>
    <w:rsid w:val="00C046C0"/>
    <w:rsid w:val="00C04AB4"/>
    <w:rsid w:val="00C0552F"/>
    <w:rsid w:val="00C06469"/>
    <w:rsid w:val="00C067CE"/>
    <w:rsid w:val="00C07F09"/>
    <w:rsid w:val="00C10289"/>
    <w:rsid w:val="00C1119D"/>
    <w:rsid w:val="00C1231D"/>
    <w:rsid w:val="00C1373B"/>
    <w:rsid w:val="00C13A61"/>
    <w:rsid w:val="00C140B6"/>
    <w:rsid w:val="00C14D4C"/>
    <w:rsid w:val="00C15712"/>
    <w:rsid w:val="00C15803"/>
    <w:rsid w:val="00C166A5"/>
    <w:rsid w:val="00C20AF7"/>
    <w:rsid w:val="00C20B8E"/>
    <w:rsid w:val="00C20F24"/>
    <w:rsid w:val="00C21398"/>
    <w:rsid w:val="00C21CA2"/>
    <w:rsid w:val="00C21E4C"/>
    <w:rsid w:val="00C2284B"/>
    <w:rsid w:val="00C22D13"/>
    <w:rsid w:val="00C231F7"/>
    <w:rsid w:val="00C23683"/>
    <w:rsid w:val="00C244C1"/>
    <w:rsid w:val="00C258C7"/>
    <w:rsid w:val="00C26CAF"/>
    <w:rsid w:val="00C26E0E"/>
    <w:rsid w:val="00C30007"/>
    <w:rsid w:val="00C328E1"/>
    <w:rsid w:val="00C33108"/>
    <w:rsid w:val="00C3446E"/>
    <w:rsid w:val="00C35DA7"/>
    <w:rsid w:val="00C3773D"/>
    <w:rsid w:val="00C37E1C"/>
    <w:rsid w:val="00C40014"/>
    <w:rsid w:val="00C4200C"/>
    <w:rsid w:val="00C42A3D"/>
    <w:rsid w:val="00C43060"/>
    <w:rsid w:val="00C442F2"/>
    <w:rsid w:val="00C445E6"/>
    <w:rsid w:val="00C45954"/>
    <w:rsid w:val="00C45C4C"/>
    <w:rsid w:val="00C46558"/>
    <w:rsid w:val="00C50653"/>
    <w:rsid w:val="00C51553"/>
    <w:rsid w:val="00C52026"/>
    <w:rsid w:val="00C5258E"/>
    <w:rsid w:val="00C5261C"/>
    <w:rsid w:val="00C533D9"/>
    <w:rsid w:val="00C538C7"/>
    <w:rsid w:val="00C571D0"/>
    <w:rsid w:val="00C579C0"/>
    <w:rsid w:val="00C6075C"/>
    <w:rsid w:val="00C60938"/>
    <w:rsid w:val="00C6176A"/>
    <w:rsid w:val="00C61F35"/>
    <w:rsid w:val="00C62BEF"/>
    <w:rsid w:val="00C64C6B"/>
    <w:rsid w:val="00C65A20"/>
    <w:rsid w:val="00C65CFB"/>
    <w:rsid w:val="00C65FC2"/>
    <w:rsid w:val="00C66DB5"/>
    <w:rsid w:val="00C67269"/>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B82"/>
    <w:rsid w:val="00C85ECF"/>
    <w:rsid w:val="00C86BCA"/>
    <w:rsid w:val="00C87F1C"/>
    <w:rsid w:val="00C9213F"/>
    <w:rsid w:val="00C92607"/>
    <w:rsid w:val="00C92F59"/>
    <w:rsid w:val="00C936D8"/>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40EC"/>
    <w:rsid w:val="00CB6D22"/>
    <w:rsid w:val="00CB7969"/>
    <w:rsid w:val="00CB7CC4"/>
    <w:rsid w:val="00CC0C9E"/>
    <w:rsid w:val="00CC100E"/>
    <w:rsid w:val="00CC1187"/>
    <w:rsid w:val="00CC1EC1"/>
    <w:rsid w:val="00CC4E30"/>
    <w:rsid w:val="00CC5748"/>
    <w:rsid w:val="00CC658B"/>
    <w:rsid w:val="00CC7950"/>
    <w:rsid w:val="00CD154F"/>
    <w:rsid w:val="00CD17E4"/>
    <w:rsid w:val="00CD2557"/>
    <w:rsid w:val="00CD336C"/>
    <w:rsid w:val="00CD36E4"/>
    <w:rsid w:val="00CD47B1"/>
    <w:rsid w:val="00CD5F84"/>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12B9"/>
    <w:rsid w:val="00D142AE"/>
    <w:rsid w:val="00D150FA"/>
    <w:rsid w:val="00D15CA7"/>
    <w:rsid w:val="00D167CA"/>
    <w:rsid w:val="00D17198"/>
    <w:rsid w:val="00D2026E"/>
    <w:rsid w:val="00D23695"/>
    <w:rsid w:val="00D236C8"/>
    <w:rsid w:val="00D23AD1"/>
    <w:rsid w:val="00D249D1"/>
    <w:rsid w:val="00D24BA3"/>
    <w:rsid w:val="00D24F83"/>
    <w:rsid w:val="00D263A1"/>
    <w:rsid w:val="00D26D7B"/>
    <w:rsid w:val="00D310A4"/>
    <w:rsid w:val="00D31FDD"/>
    <w:rsid w:val="00D3252D"/>
    <w:rsid w:val="00D33374"/>
    <w:rsid w:val="00D33C7F"/>
    <w:rsid w:val="00D34932"/>
    <w:rsid w:val="00D35357"/>
    <w:rsid w:val="00D35785"/>
    <w:rsid w:val="00D35EA5"/>
    <w:rsid w:val="00D36CEE"/>
    <w:rsid w:val="00D370FC"/>
    <w:rsid w:val="00D419F7"/>
    <w:rsid w:val="00D41A4B"/>
    <w:rsid w:val="00D41E52"/>
    <w:rsid w:val="00D43D3C"/>
    <w:rsid w:val="00D50AAB"/>
    <w:rsid w:val="00D51884"/>
    <w:rsid w:val="00D51AF6"/>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D10"/>
    <w:rsid w:val="00D72D75"/>
    <w:rsid w:val="00D74884"/>
    <w:rsid w:val="00D77732"/>
    <w:rsid w:val="00D8088D"/>
    <w:rsid w:val="00D822E8"/>
    <w:rsid w:val="00D826B2"/>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E7E"/>
    <w:rsid w:val="00D97BEC"/>
    <w:rsid w:val="00DA6A16"/>
    <w:rsid w:val="00DB1505"/>
    <w:rsid w:val="00DB24E9"/>
    <w:rsid w:val="00DB48A5"/>
    <w:rsid w:val="00DB5C5E"/>
    <w:rsid w:val="00DB7BD0"/>
    <w:rsid w:val="00DC1148"/>
    <w:rsid w:val="00DC14B0"/>
    <w:rsid w:val="00DC271B"/>
    <w:rsid w:val="00DC30DA"/>
    <w:rsid w:val="00DC3697"/>
    <w:rsid w:val="00DC4DD7"/>
    <w:rsid w:val="00DC4F67"/>
    <w:rsid w:val="00DC6B77"/>
    <w:rsid w:val="00DC78D2"/>
    <w:rsid w:val="00DD0988"/>
    <w:rsid w:val="00DD21BC"/>
    <w:rsid w:val="00DD24DB"/>
    <w:rsid w:val="00DD287F"/>
    <w:rsid w:val="00DD4B47"/>
    <w:rsid w:val="00DD517D"/>
    <w:rsid w:val="00DE0B53"/>
    <w:rsid w:val="00DE19D9"/>
    <w:rsid w:val="00DE1ABB"/>
    <w:rsid w:val="00DE1F04"/>
    <w:rsid w:val="00DE2B96"/>
    <w:rsid w:val="00DE2CE7"/>
    <w:rsid w:val="00DE3C36"/>
    <w:rsid w:val="00DE4FAC"/>
    <w:rsid w:val="00DE6BE4"/>
    <w:rsid w:val="00DF1710"/>
    <w:rsid w:val="00DF1E6D"/>
    <w:rsid w:val="00DF2FC9"/>
    <w:rsid w:val="00DF3B48"/>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5695"/>
    <w:rsid w:val="00E1635D"/>
    <w:rsid w:val="00E20BF9"/>
    <w:rsid w:val="00E212EC"/>
    <w:rsid w:val="00E22CC7"/>
    <w:rsid w:val="00E272A1"/>
    <w:rsid w:val="00E30F24"/>
    <w:rsid w:val="00E311CA"/>
    <w:rsid w:val="00E3326F"/>
    <w:rsid w:val="00E33F27"/>
    <w:rsid w:val="00E35170"/>
    <w:rsid w:val="00E351A7"/>
    <w:rsid w:val="00E35D14"/>
    <w:rsid w:val="00E3606F"/>
    <w:rsid w:val="00E37165"/>
    <w:rsid w:val="00E37991"/>
    <w:rsid w:val="00E4312A"/>
    <w:rsid w:val="00E44A51"/>
    <w:rsid w:val="00E454E2"/>
    <w:rsid w:val="00E47B23"/>
    <w:rsid w:val="00E5007B"/>
    <w:rsid w:val="00E500F1"/>
    <w:rsid w:val="00E52FAB"/>
    <w:rsid w:val="00E5427B"/>
    <w:rsid w:val="00E55A3C"/>
    <w:rsid w:val="00E57B65"/>
    <w:rsid w:val="00E608FD"/>
    <w:rsid w:val="00E637D6"/>
    <w:rsid w:val="00E6533F"/>
    <w:rsid w:val="00E65379"/>
    <w:rsid w:val="00E6587E"/>
    <w:rsid w:val="00E67028"/>
    <w:rsid w:val="00E6745E"/>
    <w:rsid w:val="00E7115E"/>
    <w:rsid w:val="00E71D29"/>
    <w:rsid w:val="00E72E1C"/>
    <w:rsid w:val="00E7352B"/>
    <w:rsid w:val="00E73CEF"/>
    <w:rsid w:val="00E75FAC"/>
    <w:rsid w:val="00E812BF"/>
    <w:rsid w:val="00E81A85"/>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3169"/>
    <w:rsid w:val="00E9374F"/>
    <w:rsid w:val="00E9538C"/>
    <w:rsid w:val="00E95613"/>
    <w:rsid w:val="00E970D6"/>
    <w:rsid w:val="00E97CD5"/>
    <w:rsid w:val="00EA0A1F"/>
    <w:rsid w:val="00EA0BBB"/>
    <w:rsid w:val="00EA0FF5"/>
    <w:rsid w:val="00EA2404"/>
    <w:rsid w:val="00EA2C84"/>
    <w:rsid w:val="00EA4FA5"/>
    <w:rsid w:val="00EA5297"/>
    <w:rsid w:val="00EA5E50"/>
    <w:rsid w:val="00EA7CE5"/>
    <w:rsid w:val="00EB32A7"/>
    <w:rsid w:val="00EB3921"/>
    <w:rsid w:val="00EB5D70"/>
    <w:rsid w:val="00EC19A0"/>
    <w:rsid w:val="00EC21A6"/>
    <w:rsid w:val="00EC32AD"/>
    <w:rsid w:val="00EC440B"/>
    <w:rsid w:val="00EC44B4"/>
    <w:rsid w:val="00EC5655"/>
    <w:rsid w:val="00EC7371"/>
    <w:rsid w:val="00EC73A4"/>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EF6A94"/>
    <w:rsid w:val="00F013C5"/>
    <w:rsid w:val="00F025C5"/>
    <w:rsid w:val="00F0475D"/>
    <w:rsid w:val="00F0496C"/>
    <w:rsid w:val="00F04AE5"/>
    <w:rsid w:val="00F071A2"/>
    <w:rsid w:val="00F103A1"/>
    <w:rsid w:val="00F10895"/>
    <w:rsid w:val="00F108A0"/>
    <w:rsid w:val="00F1102F"/>
    <w:rsid w:val="00F1140B"/>
    <w:rsid w:val="00F14C2F"/>
    <w:rsid w:val="00F15355"/>
    <w:rsid w:val="00F161F1"/>
    <w:rsid w:val="00F1654D"/>
    <w:rsid w:val="00F16849"/>
    <w:rsid w:val="00F16DBF"/>
    <w:rsid w:val="00F17539"/>
    <w:rsid w:val="00F20976"/>
    <w:rsid w:val="00F2207D"/>
    <w:rsid w:val="00F221C2"/>
    <w:rsid w:val="00F22695"/>
    <w:rsid w:val="00F228F0"/>
    <w:rsid w:val="00F26087"/>
    <w:rsid w:val="00F26CA1"/>
    <w:rsid w:val="00F30219"/>
    <w:rsid w:val="00F30EDD"/>
    <w:rsid w:val="00F336E3"/>
    <w:rsid w:val="00F33B34"/>
    <w:rsid w:val="00F34F12"/>
    <w:rsid w:val="00F35BEF"/>
    <w:rsid w:val="00F40823"/>
    <w:rsid w:val="00F40C8E"/>
    <w:rsid w:val="00F41D4F"/>
    <w:rsid w:val="00F43021"/>
    <w:rsid w:val="00F444C3"/>
    <w:rsid w:val="00F44A75"/>
    <w:rsid w:val="00F46BCA"/>
    <w:rsid w:val="00F47A30"/>
    <w:rsid w:val="00F47BA8"/>
    <w:rsid w:val="00F5077B"/>
    <w:rsid w:val="00F512A6"/>
    <w:rsid w:val="00F515F8"/>
    <w:rsid w:val="00F52735"/>
    <w:rsid w:val="00F5362E"/>
    <w:rsid w:val="00F56CCB"/>
    <w:rsid w:val="00F56F78"/>
    <w:rsid w:val="00F5738B"/>
    <w:rsid w:val="00F61E67"/>
    <w:rsid w:val="00F626AD"/>
    <w:rsid w:val="00F628F9"/>
    <w:rsid w:val="00F642BF"/>
    <w:rsid w:val="00F650B2"/>
    <w:rsid w:val="00F65C59"/>
    <w:rsid w:val="00F67024"/>
    <w:rsid w:val="00F6708A"/>
    <w:rsid w:val="00F7024B"/>
    <w:rsid w:val="00F70459"/>
    <w:rsid w:val="00F70F1F"/>
    <w:rsid w:val="00F7180C"/>
    <w:rsid w:val="00F71D28"/>
    <w:rsid w:val="00F73A97"/>
    <w:rsid w:val="00F745DF"/>
    <w:rsid w:val="00F74702"/>
    <w:rsid w:val="00F777A7"/>
    <w:rsid w:val="00F77BB8"/>
    <w:rsid w:val="00F800D1"/>
    <w:rsid w:val="00F80322"/>
    <w:rsid w:val="00F82372"/>
    <w:rsid w:val="00F831C1"/>
    <w:rsid w:val="00F864F0"/>
    <w:rsid w:val="00F8669C"/>
    <w:rsid w:val="00F902B9"/>
    <w:rsid w:val="00F9132A"/>
    <w:rsid w:val="00F91B06"/>
    <w:rsid w:val="00F92DD5"/>
    <w:rsid w:val="00F93471"/>
    <w:rsid w:val="00F93FF0"/>
    <w:rsid w:val="00F9510B"/>
    <w:rsid w:val="00F95DDB"/>
    <w:rsid w:val="00F95F51"/>
    <w:rsid w:val="00F97BC8"/>
    <w:rsid w:val="00FA05ED"/>
    <w:rsid w:val="00FA10E3"/>
    <w:rsid w:val="00FA18D4"/>
    <w:rsid w:val="00FA1C3B"/>
    <w:rsid w:val="00FA23A4"/>
    <w:rsid w:val="00FA3429"/>
    <w:rsid w:val="00FA3E61"/>
    <w:rsid w:val="00FA4A09"/>
    <w:rsid w:val="00FA4F12"/>
    <w:rsid w:val="00FA5AED"/>
    <w:rsid w:val="00FA5FB2"/>
    <w:rsid w:val="00FA6CFF"/>
    <w:rsid w:val="00FA72F6"/>
    <w:rsid w:val="00FA7C72"/>
    <w:rsid w:val="00FA7DED"/>
    <w:rsid w:val="00FB0278"/>
    <w:rsid w:val="00FB0697"/>
    <w:rsid w:val="00FB1944"/>
    <w:rsid w:val="00FB23D2"/>
    <w:rsid w:val="00FB2894"/>
    <w:rsid w:val="00FB29EA"/>
    <w:rsid w:val="00FB2A48"/>
    <w:rsid w:val="00FB3580"/>
    <w:rsid w:val="00FB3EF5"/>
    <w:rsid w:val="00FB4081"/>
    <w:rsid w:val="00FB409E"/>
    <w:rsid w:val="00FB6038"/>
    <w:rsid w:val="00FB63BE"/>
    <w:rsid w:val="00FB7CFF"/>
    <w:rsid w:val="00FC0D05"/>
    <w:rsid w:val="00FC1089"/>
    <w:rsid w:val="00FC1FA2"/>
    <w:rsid w:val="00FC2FE2"/>
    <w:rsid w:val="00FC3485"/>
    <w:rsid w:val="00FC4B6A"/>
    <w:rsid w:val="00FC4E95"/>
    <w:rsid w:val="00FC726F"/>
    <w:rsid w:val="00FD02CB"/>
    <w:rsid w:val="00FD1016"/>
    <w:rsid w:val="00FD267F"/>
    <w:rsid w:val="00FD5DDE"/>
    <w:rsid w:val="00FD6E91"/>
    <w:rsid w:val="00FE112C"/>
    <w:rsid w:val="00FE1C82"/>
    <w:rsid w:val="00FE29A5"/>
    <w:rsid w:val="00FE35D9"/>
    <w:rsid w:val="00FE37FC"/>
    <w:rsid w:val="00FE5154"/>
    <w:rsid w:val="00FE5501"/>
    <w:rsid w:val="00FE69B1"/>
    <w:rsid w:val="00FE6A09"/>
    <w:rsid w:val="00FE7032"/>
    <w:rsid w:val="00FF1004"/>
    <w:rsid w:val="00FF1A8C"/>
    <w:rsid w:val="00FF2430"/>
    <w:rsid w:val="00FF3837"/>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image" Target="media/image8.e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3.emf"/><Relationship Id="rId34" Type="http://schemas.openxmlformats.org/officeDocument/2006/relationships/image" Target="media/image16.png"/><Relationship Id="rId42" Type="http://schemas.openxmlformats.org/officeDocument/2006/relationships/image" Target="media/image24.emf"/><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2.xml"/><Relationship Id="rId29" Type="http://schemas.openxmlformats.org/officeDocument/2006/relationships/image" Target="media/image11.png"/><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jpeg"/><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emf"/><Relationship Id="rId10" Type="http://schemas.openxmlformats.org/officeDocument/2006/relationships/header" Target="header1.xml"/><Relationship Id="rId19" Type="http://schemas.openxmlformats.org/officeDocument/2006/relationships/header" Target="header8.xml"/><Relationship Id="rId31" Type="http://schemas.openxmlformats.org/officeDocument/2006/relationships/image" Target="media/image13.png"/><Relationship Id="rId44" Type="http://schemas.openxmlformats.org/officeDocument/2006/relationships/image" Target="media/image2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242632960"/>
        <c:axId val="242638848"/>
      </c:barChart>
      <c:catAx>
        <c:axId val="242632960"/>
        <c:scaling>
          <c:orientation val="minMax"/>
        </c:scaling>
        <c:axPos val="b"/>
        <c:tickLblPos val="nextTo"/>
        <c:crossAx val="242638848"/>
        <c:crosses val="autoZero"/>
        <c:auto val="1"/>
        <c:lblAlgn val="ctr"/>
        <c:lblOffset val="100"/>
      </c:catAx>
      <c:valAx>
        <c:axId val="242638848"/>
        <c:scaling>
          <c:orientation val="minMax"/>
        </c:scaling>
        <c:axPos val="l"/>
        <c:majorGridlines/>
        <c:numFmt formatCode="0%" sourceLinked="1"/>
        <c:tickLblPos val="nextTo"/>
        <c:crossAx val="24263296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242647040"/>
        <c:axId val="242648576"/>
      </c:barChart>
      <c:catAx>
        <c:axId val="242647040"/>
        <c:scaling>
          <c:orientation val="minMax"/>
        </c:scaling>
        <c:axPos val="b"/>
        <c:tickLblPos val="nextTo"/>
        <c:crossAx val="242648576"/>
        <c:crosses val="autoZero"/>
        <c:auto val="1"/>
        <c:lblAlgn val="ctr"/>
        <c:lblOffset val="100"/>
      </c:catAx>
      <c:valAx>
        <c:axId val="242648576"/>
        <c:scaling>
          <c:orientation val="minMax"/>
        </c:scaling>
        <c:axPos val="l"/>
        <c:majorGridlines/>
        <c:numFmt formatCode="General" sourceLinked="1"/>
        <c:tickLblPos val="nextTo"/>
        <c:crossAx val="242647040"/>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07C3720-25A7-4440-B9A2-90661669E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5</TotalTime>
  <Pages>79</Pages>
  <Words>18469</Words>
  <Characters>110819</Characters>
  <Application>Microsoft Office Word</Application>
  <DocSecurity>0</DocSecurity>
  <Lines>923</Lines>
  <Paragraphs>25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90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000</cp:revision>
  <cp:lastPrinted>2011-01-06T10:43:00Z</cp:lastPrinted>
  <dcterms:created xsi:type="dcterms:W3CDTF">2010-08-08T00:02:00Z</dcterms:created>
  <dcterms:modified xsi:type="dcterms:W3CDTF">2011-01-2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Qto1Wwx9"/&gt;&lt;style id="http://www.zotero.org/styles/ieee" hasBibliography="0"/&gt;&lt;prefs&gt;&lt;pref name="fieldType" value="Field"/&gt;&lt;pref name="noteType" value="0"/&gt;&lt;/prefs&gt;&lt;/data&gt;</vt:lpwstr>
  </property>
</Properties>
</file>